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965CDE" w14:textId="77777777" w:rsidR="00936340" w:rsidRPr="002A51A8" w:rsidRDefault="00936340" w:rsidP="00936340">
      <w:pPr>
        <w:rPr>
          <w:bCs/>
        </w:rPr>
      </w:pPr>
      <w:bookmarkStart w:id="0" w:name="_GoBack"/>
      <w:bookmarkEnd w:id="0"/>
      <w:r w:rsidRPr="002A51A8">
        <w:rPr>
          <w:b/>
          <w:bCs/>
        </w:rPr>
        <w:t>Supplementary Table 1:</w:t>
      </w:r>
      <w:r w:rsidRPr="002A51A8">
        <w:rPr>
          <w:bCs/>
        </w:rPr>
        <w:t xml:space="preserve"> Breast cancer risk-associated SNPs and tested genes</w:t>
      </w:r>
    </w:p>
    <w:p w14:paraId="1D7592E2" w14:textId="77777777" w:rsidR="00487017" w:rsidRDefault="00487017">
      <w:pPr>
        <w:rPr>
          <w:u w:val="single"/>
        </w:rPr>
      </w:pPr>
    </w:p>
    <w:tbl>
      <w:tblPr>
        <w:tblW w:w="1044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460"/>
        <w:gridCol w:w="1060"/>
        <w:gridCol w:w="1780"/>
        <w:gridCol w:w="3005"/>
        <w:gridCol w:w="3140"/>
      </w:tblGrid>
      <w:tr w:rsidR="00D41382" w:rsidRPr="00487017" w14:paraId="74D82FC0" w14:textId="77777777" w:rsidTr="00D41382">
        <w:trPr>
          <w:trHeight w:val="280"/>
        </w:trPr>
        <w:tc>
          <w:tcPr>
            <w:tcW w:w="14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90A099" w14:textId="77777777" w:rsidR="00487017" w:rsidRPr="004B06F1" w:rsidRDefault="00487017" w:rsidP="00487017">
            <w:pPr>
              <w:jc w:val="center"/>
              <w:rPr>
                <w:b/>
                <w:bCs/>
                <w:sz w:val="20"/>
                <w:szCs w:val="20"/>
              </w:rPr>
            </w:pPr>
            <w:r w:rsidRPr="004B06F1">
              <w:rPr>
                <w:b/>
                <w:bCs/>
                <w:sz w:val="20"/>
                <w:szCs w:val="20"/>
              </w:rPr>
              <w:t>RS #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6DE5C6" w14:textId="77777777" w:rsidR="00487017" w:rsidRPr="004B06F1" w:rsidRDefault="00487017" w:rsidP="00487017">
            <w:pPr>
              <w:jc w:val="center"/>
              <w:rPr>
                <w:b/>
                <w:bCs/>
                <w:sz w:val="20"/>
                <w:szCs w:val="20"/>
              </w:rPr>
            </w:pPr>
            <w:proofErr w:type="spellStart"/>
            <w:r w:rsidRPr="004B06F1">
              <w:rPr>
                <w:b/>
                <w:bCs/>
                <w:sz w:val="20"/>
                <w:szCs w:val="20"/>
              </w:rPr>
              <w:t>Chr</w:t>
            </w:r>
            <w:proofErr w:type="spellEnd"/>
          </w:p>
        </w:tc>
        <w:tc>
          <w:tcPr>
            <w:tcW w:w="178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14AEC1" w14:textId="77777777" w:rsidR="00487017" w:rsidRPr="004B06F1" w:rsidRDefault="00487017" w:rsidP="00487017">
            <w:pPr>
              <w:jc w:val="center"/>
              <w:rPr>
                <w:b/>
                <w:bCs/>
                <w:sz w:val="20"/>
                <w:szCs w:val="20"/>
              </w:rPr>
            </w:pPr>
            <w:r w:rsidRPr="004B06F1">
              <w:rPr>
                <w:b/>
                <w:bCs/>
                <w:sz w:val="20"/>
                <w:szCs w:val="20"/>
              </w:rPr>
              <w:t>Position (hg19)</w:t>
            </w:r>
          </w:p>
        </w:tc>
        <w:tc>
          <w:tcPr>
            <w:tcW w:w="300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80E314" w14:textId="77777777" w:rsidR="00487017" w:rsidRPr="004B06F1" w:rsidRDefault="00487017" w:rsidP="00487017">
            <w:pPr>
              <w:jc w:val="center"/>
              <w:rPr>
                <w:b/>
                <w:bCs/>
                <w:sz w:val="20"/>
                <w:szCs w:val="20"/>
              </w:rPr>
            </w:pPr>
            <w:r w:rsidRPr="004B06F1">
              <w:rPr>
                <w:b/>
                <w:bCs/>
                <w:sz w:val="20"/>
                <w:szCs w:val="20"/>
              </w:rPr>
              <w:t xml:space="preserve">Genes within +/- 500 </w:t>
            </w:r>
            <w:proofErr w:type="spellStart"/>
            <w:r w:rsidRPr="004B06F1">
              <w:rPr>
                <w:b/>
                <w:bCs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314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43C3F" w14:textId="77777777" w:rsidR="00487017" w:rsidRPr="004B06F1" w:rsidRDefault="00487017" w:rsidP="00487017">
            <w:pPr>
              <w:jc w:val="center"/>
              <w:rPr>
                <w:b/>
                <w:bCs/>
                <w:sz w:val="20"/>
                <w:szCs w:val="20"/>
              </w:rPr>
            </w:pPr>
            <w:r w:rsidRPr="004B06F1">
              <w:rPr>
                <w:b/>
                <w:bCs/>
                <w:sz w:val="20"/>
                <w:szCs w:val="20"/>
              </w:rPr>
              <w:t>Reference</w:t>
            </w:r>
          </w:p>
        </w:tc>
      </w:tr>
      <w:tr w:rsidR="00D41382" w:rsidRPr="00487017" w14:paraId="12202E47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4ACC42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616488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ECBE58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4EEAB8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566215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8F69E3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RBP7, UBE4B, KIF1B, PGD, APITD1, CORT, DFFA, PEX14, CASZ1, C1orf127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5DE0985" w14:textId="6493FF68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368CE5A0" w14:textId="77777777" w:rsidTr="00D41382">
        <w:trPr>
          <w:trHeight w:val="52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79C100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1552449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203CF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CF371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14448389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80DD5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MAGI3, PHTF1, RSBN1, PTPN22, BCL2L15, AP4B1, DCLRE1B, HIPK1, OLFML3, SYT6, TRIM3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6B77193" w14:textId="34D86154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650C5A89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652011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1249433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FFD02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E04B7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1280613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BD01E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FAM72B, HIST2H2BA, FCGR1B, LOC64712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2FDFE2B" w14:textId="3478770C" w:rsidR="00487017" w:rsidRPr="004B06F1" w:rsidRDefault="00EB360E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aG9tYXM8L0F1dGhvcj48WWVhcj4yMDA5PC9ZZWFyPjxS
ZWNOdW0+MTE8L1JlY051bT48RGlzcGxheVRleHQ+KDIpPC9EaXNwbGF5VGV4dD48cmVjb3JkPjxy
ZWMtbnVtYmVyPjExPC9yZWMtbnVtYmVyPjxmb3JlaWduLWtleXM+PGtleSBhcHA9IkVOIiBkYi1p
ZD0iNXIyd3cydHZqdnpwZW9lc3Z6bHgyZXZ6cjUycnYwZXB3eGZyIiB0aW1lc3RhbXA9IjEzOTY1
NjczMjkiPjExPC9rZXk+PC9mb3JlaWduLWtleXM+PHJlZi10eXBlIG5hbWU9IkpvdXJuYWwgQXJ0
aWNsZSI+MTc8L3JlZi10eXBlPjxjb250cmlidXRvcnM+PGF1dGhvcnM+PGF1dGhvcj5UaG9tYXMs
IEcuPC9hdXRob3I+PGF1dGhvcj5KYWNvYnMsIEsuIEIuPC9hdXRob3I+PGF1dGhvcj5LcmFmdCwg
UC48L2F1dGhvcj48YXV0aG9yPlllYWdlciwgTS48L2F1dGhvcj48YXV0aG9yPldhY2hvbGRlciwg
Uy48L2F1dGhvcj48YXV0aG9yPkNveCwgRC4gRy48L2F1dGhvcj48YXV0aG9yPkhhbmtpbnNvbiwg
Uy4gRS48L2F1dGhvcj48YXV0aG9yPkh1dGNoaW5zb24sIEEuPC9hdXRob3I+PGF1dGhvcj5XYW5n
LCBaLjwvYXV0aG9yPjxhdXRob3I+WXUsIEsuPC9hdXRob3I+PGF1dGhvcj5DaGF0dGVyamVlLCBO
LjwvYXV0aG9yPjxhdXRob3I+R2FyY2lhLUNsb3NhcywgTS48L2F1dGhvcj48YXV0aG9yPkdvbnph
bGV6LUJvc3F1ZXQsIEouPC9hdXRob3I+PGF1dGhvcj5Qcm9rdW5pbmEtT2xzc29uLCBMLjwvYXV0
aG9yPjxhdXRob3I+T3JyLCBOLjwvYXV0aG9yPjxhdXRob3I+V2lsbGV0dCwgVy4gQy48L2F1dGhv
cj48YXV0aG9yPkNvbGRpdHosIEcuIEEuPC9hdXRob3I+PGF1dGhvcj5aaWVnbGVyLCBSLiBHLjwv
YXV0aG9yPjxhdXRob3I+QmVyZywgQy4gRC48L2F1dGhvcj48YXV0aG9yPkJ1eXMsIFMuIFMuPC9h
dXRob3I+PGF1dGhvcj5NY0NhcnR5LCBDLiBBLjwvYXV0aG9yPjxhdXRob3I+RmVpZ2Vsc29uLCBI
LiBTLjwvYXV0aG9yPjxhdXRob3I+Q2FsbGUsIEUuIEUuPC9hdXRob3I+PGF1dGhvcj5UaHVuLCBN
LiBKLjwvYXV0aG9yPjxhdXRob3I+RGl2ZXIsIFIuPC9hdXRob3I+PGF1dGhvcj5QcmVudGljZSwg
Ui48L2F1dGhvcj48YXV0aG9yPkphY2tzb24sIFIuPC9hdXRob3I+PGF1dGhvcj5Lb29wZXJiZXJn
LCBDLjwvYXV0aG9yPjxhdXRob3I+Q2hsZWJvd3NraSwgUi48L2F1dGhvcj48YXV0aG9yPkxpc3Nv
d3NrYSwgSi48L2F1dGhvcj48YXV0aG9yPlBlcGxvbnNrYSwgQi48L2F1dGhvcj48YXV0aG9yPkJy
aW50b24sIEwuIEEuPC9hdXRob3I+PGF1dGhvcj5TaWd1cmRzb24sIEEuPC9hdXRob3I+PGF1dGhv
cj5Eb29keSwgTS48L2F1dGhvcj48YXV0aG9yPkJoYXR0aSwgUC48L2F1dGhvcj48YXV0aG9yPkFs
ZXhhbmRlciwgQi4gSC48L2F1dGhvcj48YXV0aG9yPkJ1cmluZywgSi48L2F1dGhvcj48YXV0aG9y
PkxlZSwgSS4gTS48L2F1dGhvcj48YXV0aG9yPlZhdHRlbiwgTC4gSi48L2F1dGhvcj48YXV0aG9y
Pkh2ZWVtLCBLLjwvYXV0aG9yPjxhdXRob3I+S3VtbGUsIE0uPC9hdXRob3I+PGF1dGhvcj5IYXll
cywgUi4gQi48L2F1dGhvcj48YXV0aG9yPlR1Y2tlciwgTS48L2F1dGhvcj48YXV0aG9yPkdlcmhh
cmQsIEQuIFMuPC9hdXRob3I+PGF1dGhvcj5GcmF1bWVuaSwgSi4gRi4sIEpyLjwvYXV0aG9yPjxh
dXRob3I+SG9vdmVyLCBSLiBOLjwvYXV0aG9yPjxhdXRob3I+Q2hhbm9jaywgUy4gSi48L2F1dGhv
cj48YXV0aG9yPkh1bnRlciwgRC4gSi48L2F1dGhvcj48L2F1dGhvcnM+PC9jb250cmlidXRvcnM+
PGF1dGgtYWRkcmVzcz5EaXZpc2lvbiBvZiBDYW5jZXIgRXBpZGVtaW9sb2d5IGFuZCBHZW5ldGlj
cywgTmF0aW9uYWwgQ2FuY2VyIEluc3RpdHV0ZSwgTmF0aW9uYWwgSW5zdGl0dXRlcyBvZiBIZWFs
dGgsIERlcGFydG1lbnQgb2YgSGVhbHRoIGFuZCBIdW1hbiBTZXJ2aWNlcywgQmV0aGVzZGEsIE1h
cnlsYW5kLCBVU0EuPC9hdXRoLWFkZHJlc3M+PHRpdGxlcz48dGl0bGU+QSBtdWx0aXN0YWdlIGdl
bm9tZS13aWRlIGFzc29jaWF0aW9uIHN0dWR5IGluIGJyZWFzdCBjYW5jZXIgaWRlbnRpZmllcyB0
d28gbmV3IHJpc2sgYWxsZWxlcyBhdCAxcDExLjIgYW5kIDE0cTI0LjEgKFJBRDUxTDEp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1NzktODQ8L3BhZ2VzPjx2b2x1bWU+NDE8L3ZvbHVtZT48bnVtYmVyPjU8L251bWJlcj48
a2V5d29yZHM+PGtleXdvcmQ+KkFsbGVsZXM8L2tleXdvcmQ+PGtleXdvcmQ+QnJlYXN0IE5lb3Bs
YXNtcy8qZ2VuZXRpY3M8L2tleXdvcmQ+PGtleXdvcmQ+Q2hyb21vc29tZXMsIEh1bWFuLCBQYWly
IDEvKmdlbmV0aWNzPC9rZXl3b3JkPjxrZXl3b3JkPkNocm9tb3NvbWVzLCBIdW1hbiwgUGFpciAx
NC8qZ2VuZXRpY3M8L2tleXdvcmQ+PGtleXdvcmQ+RE5BLUJpbmRpbmcgUHJvdGVpbnMvKmdlbmV0
aWNzPC9rZXl3b3JkPjxrZXl3b3JkPkZlbWFsZTwva2V5d29yZD48a2V5d29yZD5HZW5ldGljIFBy
ZWRpc3Bvc2l0aW9uIHRvIERpc2Vhc2U8L2tleXdvcmQ+PGtleXdvcmQ+R2Vub21lLCBIdW1hbjwv
a2V5d29yZD48a2V5d29yZD4qR2Vub21lLVdpZGUgQXNzb2NpYXRpb24gU3R1ZHk8L2tleXdvcmQ+
PGtleXdvcmQ+R2Vub3R5cGU8L2tleXdvcmQ+PGtleXdvcmQ+SHVtYW5zPC9rZXl3b3JkPjxrZXl3
b3JkPkxpbmthZ2UgRGlzZXF1aWxpYnJpdW08L2tleXdvcmQ+PGtleXdvcmQ+UG9seW1vcnBoaXNt
LCBTaW5nbGUgTnVjbGVvdGlkZTwva2V5d29yZD48L2tleXdvcmRzPjxkYXRlcz48eWVhcj4yMDA5
PC95ZWFyPjxwdWItZGF0ZXM+PGRhdGU+TWF5PC9kYXRlPjwvcHViLWRhdGVzPjwvZGF0ZXM+PGlz
Ym4+MTU0Ni0xNzE4IChFbGVjdHJvbmljKSYjeEQ7MTA2MS00MDM2IChMaW5raW5nKTwvaXNibj48
YWNjZXNzaW9uLW51bT4xOTMzMDAzMDwvYWNjZXNzaW9uLW51bT48dXJscz48cmVsYXRlZC11cmxz
Pjx1cmw+aHR0cDovL3d3dy5uY2JpLm5sbS5uaWguZ292L3B1Ym1lZC8xOTMzMDAzMDwvdXJsPjwv
cmVsYXRlZC11cmxzPjwvdXJscz48Y3VzdG9tMj4yOTI4NjQ2PC9jdXN0b20yPjxlbGVjdHJvbmlj
LXJlc291cmNlLW51bT4xMC4xMDM4L25nLjM1MzwvZWxlY3Ryb25pYy1yZXNvdXJjZS1udW0+PC9y
ZWNvcmQ+PC9D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UaG9tYXM8L0F1dGhvcj48WWVhcj4yMDA5PC9ZZWFyPjxS
ZWNOdW0+MTE8L1JlY051bT48RGlzcGxheVRleHQ+KDIpPC9EaXNwbGF5VGV4dD48cmVjb3JkPjxy
ZWMtbnVtYmVyPjExPC9yZWMtbnVtYmVyPjxmb3JlaWduLWtleXM+PGtleSBhcHA9IkVOIiBkYi1p
ZD0iNXIyd3cydHZqdnpwZW9lc3Z6bHgyZXZ6cjUycnYwZXB3eGZyIiB0aW1lc3RhbXA9IjEzOTY1
NjczMjkiPjExPC9rZXk+PC9mb3JlaWduLWtleXM+PHJlZi10eXBlIG5hbWU9IkpvdXJuYWwgQXJ0
aWNsZSI+MTc8L3JlZi10eXBlPjxjb250cmlidXRvcnM+PGF1dGhvcnM+PGF1dGhvcj5UaG9tYXMs
IEcuPC9hdXRob3I+PGF1dGhvcj5KYWNvYnMsIEsuIEIuPC9hdXRob3I+PGF1dGhvcj5LcmFmdCwg
UC48L2F1dGhvcj48YXV0aG9yPlllYWdlciwgTS48L2F1dGhvcj48YXV0aG9yPldhY2hvbGRlciwg
Uy48L2F1dGhvcj48YXV0aG9yPkNveCwgRC4gRy48L2F1dGhvcj48YXV0aG9yPkhhbmtpbnNvbiwg
Uy4gRS48L2F1dGhvcj48YXV0aG9yPkh1dGNoaW5zb24sIEEuPC9hdXRob3I+PGF1dGhvcj5XYW5n
LCBaLjwvYXV0aG9yPjxhdXRob3I+WXUsIEsuPC9hdXRob3I+PGF1dGhvcj5DaGF0dGVyamVlLCBO
LjwvYXV0aG9yPjxhdXRob3I+R2FyY2lhLUNsb3NhcywgTS48L2F1dGhvcj48YXV0aG9yPkdvbnph
bGV6LUJvc3F1ZXQsIEouPC9hdXRob3I+PGF1dGhvcj5Qcm9rdW5pbmEtT2xzc29uLCBMLjwvYXV0
aG9yPjxhdXRob3I+T3JyLCBOLjwvYXV0aG9yPjxhdXRob3I+V2lsbGV0dCwgVy4gQy48L2F1dGhv
cj48YXV0aG9yPkNvbGRpdHosIEcuIEEuPC9hdXRob3I+PGF1dGhvcj5aaWVnbGVyLCBSLiBHLjwv
YXV0aG9yPjxhdXRob3I+QmVyZywgQy4gRC48L2F1dGhvcj48YXV0aG9yPkJ1eXMsIFMuIFMuPC9h
dXRob3I+PGF1dGhvcj5NY0NhcnR5LCBDLiBBLjwvYXV0aG9yPjxhdXRob3I+RmVpZ2Vsc29uLCBI
LiBTLjwvYXV0aG9yPjxhdXRob3I+Q2FsbGUsIEUuIEUuPC9hdXRob3I+PGF1dGhvcj5UaHVuLCBN
LiBKLjwvYXV0aG9yPjxhdXRob3I+RGl2ZXIsIFIuPC9hdXRob3I+PGF1dGhvcj5QcmVudGljZSwg
Ui48L2F1dGhvcj48YXV0aG9yPkphY2tzb24sIFIuPC9hdXRob3I+PGF1dGhvcj5Lb29wZXJiZXJn
LCBDLjwvYXV0aG9yPjxhdXRob3I+Q2hsZWJvd3NraSwgUi48L2F1dGhvcj48YXV0aG9yPkxpc3Nv
d3NrYSwgSi48L2F1dGhvcj48YXV0aG9yPlBlcGxvbnNrYSwgQi48L2F1dGhvcj48YXV0aG9yPkJy
aW50b24sIEwuIEEuPC9hdXRob3I+PGF1dGhvcj5TaWd1cmRzb24sIEEuPC9hdXRob3I+PGF1dGhv
cj5Eb29keSwgTS48L2F1dGhvcj48YXV0aG9yPkJoYXR0aSwgUC48L2F1dGhvcj48YXV0aG9yPkFs
ZXhhbmRlciwgQi4gSC48L2F1dGhvcj48YXV0aG9yPkJ1cmluZywgSi48L2F1dGhvcj48YXV0aG9y
PkxlZSwgSS4gTS48L2F1dGhvcj48YXV0aG9yPlZhdHRlbiwgTC4gSi48L2F1dGhvcj48YXV0aG9y
Pkh2ZWVtLCBLLjwvYXV0aG9yPjxhdXRob3I+S3VtbGUsIE0uPC9hdXRob3I+PGF1dGhvcj5IYXll
cywgUi4gQi48L2F1dGhvcj48YXV0aG9yPlR1Y2tlciwgTS48L2F1dGhvcj48YXV0aG9yPkdlcmhh
cmQsIEQuIFMuPC9hdXRob3I+PGF1dGhvcj5GcmF1bWVuaSwgSi4gRi4sIEpyLjwvYXV0aG9yPjxh
dXRob3I+SG9vdmVyLCBSLiBOLjwvYXV0aG9yPjxhdXRob3I+Q2hhbm9jaywgUy4gSi48L2F1dGhv
cj48YXV0aG9yPkh1bnRlciwgRC4gSi48L2F1dGhvcj48L2F1dGhvcnM+PC9jb250cmlidXRvcnM+
PGF1dGgtYWRkcmVzcz5EaXZpc2lvbiBvZiBDYW5jZXIgRXBpZGVtaW9sb2d5IGFuZCBHZW5ldGlj
cywgTmF0aW9uYWwgQ2FuY2VyIEluc3RpdHV0ZSwgTmF0aW9uYWwgSW5zdGl0dXRlcyBvZiBIZWFs
dGgsIERlcGFydG1lbnQgb2YgSGVhbHRoIGFuZCBIdW1hbiBTZXJ2aWNlcywgQmV0aGVzZGEsIE1h
cnlsYW5kLCBVU0EuPC9hdXRoLWFkZHJlc3M+PHRpdGxlcz48dGl0bGU+QSBtdWx0aXN0YWdlIGdl
bm9tZS13aWRlIGFzc29jaWF0aW9uIHN0dWR5IGluIGJyZWFzdCBjYW5jZXIgaWRlbnRpZmllcyB0
d28gbmV3IHJpc2sgYWxsZWxlcyBhdCAxcDExLjIgYW5kIDE0cTI0LjEgKFJBRDUxTDEp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1NzktODQ8L3BhZ2VzPjx2b2x1bWU+NDE8L3ZvbHVtZT48bnVtYmVyPjU8L251bWJlcj48
a2V5d29yZHM+PGtleXdvcmQ+KkFsbGVsZXM8L2tleXdvcmQ+PGtleXdvcmQ+QnJlYXN0IE5lb3Bs
YXNtcy8qZ2VuZXRpY3M8L2tleXdvcmQ+PGtleXdvcmQ+Q2hyb21vc29tZXMsIEh1bWFuLCBQYWly
IDEvKmdlbmV0aWNzPC9rZXl3b3JkPjxrZXl3b3JkPkNocm9tb3NvbWVzLCBIdW1hbiwgUGFpciAx
NC8qZ2VuZXRpY3M8L2tleXdvcmQ+PGtleXdvcmQ+RE5BLUJpbmRpbmcgUHJvdGVpbnMvKmdlbmV0
aWNzPC9rZXl3b3JkPjxrZXl3b3JkPkZlbWFsZTwva2V5d29yZD48a2V5d29yZD5HZW5ldGljIFBy
ZWRpc3Bvc2l0aW9uIHRvIERpc2Vhc2U8L2tleXdvcmQ+PGtleXdvcmQ+R2Vub21lLCBIdW1hbjwv
a2V5d29yZD48a2V5d29yZD4qR2Vub21lLVdpZGUgQXNzb2NpYXRpb24gU3R1ZHk8L2tleXdvcmQ+
PGtleXdvcmQ+R2Vub3R5cGU8L2tleXdvcmQ+PGtleXdvcmQ+SHVtYW5zPC9rZXl3b3JkPjxrZXl3
b3JkPkxpbmthZ2UgRGlzZXF1aWxpYnJpdW08L2tleXdvcmQ+PGtleXdvcmQ+UG9seW1vcnBoaXNt
LCBTaW5nbGUgTnVjbGVvdGlkZTwva2V5d29yZD48L2tleXdvcmRzPjxkYXRlcz48eWVhcj4yMDA5
PC95ZWFyPjxwdWItZGF0ZXM+PGRhdGU+TWF5PC9kYXRlPjwvcHViLWRhdGVzPjwvZGF0ZXM+PGlz
Ym4+MTU0Ni0xNzE4IChFbGVjdHJvbmljKSYjeEQ7MTA2MS00MDM2IChMaW5raW5nKTwvaXNibj48
YWNjZXNzaW9uLW51bT4xOTMzMDAzMDwvYWNjZXNzaW9uLW51bT48dXJscz48cmVsYXRlZC11cmxz
Pjx1cmw+aHR0cDovL3d3dy5uY2JpLm5sbS5uaWguZ292L3B1Ym1lZC8xOTMzMDAzMDwvdXJsPjwv
cmVsYXRlZC11cmxzPjwvdXJscz48Y3VzdG9tMj4yOTI4NjQ2PC9jdXN0b20yPjxlbGVjdHJvbmlj
LXJlc291cmNlLW51bT4xMC4xMDM4L25nLjM1MzwvZWxlY3Ryb25pYy1yZXNvdXJjZS1udW0+PC9y
ZWNvcmQ+PC9D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2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630331D5" w14:textId="77777777" w:rsidTr="00D41382">
        <w:trPr>
          <w:trHeight w:val="52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5FA2C5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6678914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83C5A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43169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02187176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C5DCFE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NAV1, IPO9, SHISA4, LMOD1, TIMM17A, RNPEP, ELF3, GPR37L1, ARL8A, PTPN7, PTPRVP, LGR6, UBE2T, PPP1R12B, SYT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0BBE314" w14:textId="56963F41" w:rsidR="00487017" w:rsidRPr="004B06F1" w:rsidRDefault="00EB360E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6D866C6D" w14:textId="77777777" w:rsidTr="00D41382">
        <w:trPr>
          <w:trHeight w:val="52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C9BA1B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4245739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98453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5523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04518842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4FB0AA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SOX13, ETNK2, REN, KISS1, GOLT1A, PLEKHA6, LOC127841, PPP1R15B, PIK3C2B, MDM4, LRRN2, NFASC, CNTN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2395BE1" w14:textId="1CA8A876" w:rsidR="00487017" w:rsidRPr="004B06F1" w:rsidRDefault="00EB360E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67088B7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8FA797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2710696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12184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394988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9320803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C6D108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OSR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B4DE5A9" w14:textId="663CDF55" w:rsidR="00487017" w:rsidRPr="004B06F1" w:rsidRDefault="00EB360E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045E692A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639CC4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484988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5F1DC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07496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1245122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0976E34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EPB41L5, TMEM185B, RALB, INHBB, LOC84931, GLI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C6B8873" w14:textId="6D95910A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912C295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4F52B6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016394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8DE7C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01985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7297297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3DC2F3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DYNC1I2, SLC25A12, HAT1, MAP1D, DLX1, DLX2, ITGA6, PDK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76CEED3" w14:textId="2A81154E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5BAE7FC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FBFB53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550623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986FE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8BD5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74212894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539735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RAPGEF4, ZAK, CDCA7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6DC8A85" w14:textId="3EBE2E51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6EC2A1AC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E6275F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3387042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53EF7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15F88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17905832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EB2BA8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IGFBP2, IGFBP5, TNP1, DIRC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AF687C0" w14:textId="1CB895BC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dGFjZXk8L0F1dGhvcj48WWVhcj4yMDA3PC9ZZWFyPjxS
ZWNOdW0+MzwvUmVjTnVtPjxEaXNwbGF5VGV4dD4oNCk8L0Rpc3BsYXlUZXh0PjxyZWNvcmQ+PHJl
Yy1udW1iZXI+MzwvcmVjLW51bWJlcj48Zm9yZWlnbi1rZXlzPjxrZXkgYXBwPSJFTiIgZGItaWQ9
IjVyMnd3MnR2anZ6cGVvZXN2emx4MmV2enI1MnJ2MGVwd3hmciIgdGltZXN0YW1wPSIxMzk2NTY3
MTU5Ij4zPC9rZXk+PC9mb3JlaWduLWtleXM+PHJlZi10eXBlIG5hbWU9IkpvdXJuYWwgQXJ0aWNs
ZSI+MTc8L3JlZi10eXBlPjxjb250cmlidXRvcnM+PGF1dGhvcnM+PGF1dGhvcj5TdGFjZXksIFMu
IE4uPC9hdXRob3I+PGF1dGhvcj5NYW5vbGVzY3UsIEEuPC9hdXRob3I+PGF1dGhvcj5TdWxlbSwg
UC48L2F1dGhvcj48YXV0aG9yPlJhZm5hciwgVC48L2F1dGhvcj48YXV0aG9yPkd1ZG11bmRzc29u
LCBKLjwvYXV0aG9yPjxhdXRob3I+R3Vkam9uc3NvbiwgUy4gQS48L2F1dGhvcj48YXV0aG9yPk1h
c3NvbiwgRy48L2F1dGhvcj48YXV0aG9yPkpha29ic2RvdHRpciwgTS48L2F1dGhvcj48YXV0aG9y
PlRob3JsYWNpdXMsIFMuPC9hdXRob3I+PGF1dGhvcj5IZWxnYXNvbiwgQS48L2F1dGhvcj48YXV0
aG9yPkFiZW4sIEsuIEsuPC9hdXRob3I+PGF1dGhvcj5TdHJvYmJlLCBMLiBKLjwvYXV0aG9yPjxh
dXRob3I+QWxiZXJzLUFra2VycywgTS4gVC48L2F1dGhvcj48YXV0aG9yPlN3aW5rZWxzLCBELiBX
LjwvYXV0aG9yPjxhdXRob3I+SGVuZGVyc29uLCBCLiBFLjwvYXV0aG9yPjxhdXRob3I+S29sb25l
bCwgTC4gTi48L2F1dGhvcj48YXV0aG9yPkxlIE1hcmNoYW5kLCBMLjwvYXV0aG9yPjxhdXRob3I+
TWlsbGFzdHJlLCBFLjwvYXV0aG9yPjxhdXRob3I+QW5kcmVzLCBSLjwvYXV0aG9yPjxhdXRob3I+
R29kaW5vLCBKLjwvYXV0aG9yPjxhdXRob3I+R2FyY2lhLVByYXRzLCBNLiBELjwvYXV0aG9yPjxh
dXRob3I+UG9sbywgRS48L2F1dGhvcj48YXV0aG9yPlRyZXMsIEEuPC9hdXRob3I+PGF1dGhvcj5N
b3V5LCBNLjwvYXV0aG9yPjxhdXRob3I+U2FlbXVuZHNkb3R0aXIsIEouPC9hdXRob3I+PGF1dGhv
cj5CYWNrbWFuLCBWLiBNLjwvYXV0aG9yPjxhdXRob3I+R3VkbXVuZHNzb24sIEwuPC9hdXRob3I+
PGF1dGhvcj5LcmlzdGphbnNzb24sIEsuPC9hdXRob3I+PGF1dGhvcj5CZXJndGhvcnNzb24sIEou
IFQuPC9hdXRob3I+PGF1dGhvcj5Lb3N0aWMsIEouPC9hdXRob3I+PGF1dGhvcj5GcmlnZ2UsIE0u
IEwuPC9hdXRob3I+PGF1dGhvcj5HZWxsZXIsIEYuPC9hdXRob3I+PGF1dGhvcj5HdWRiamFydHNz
b24sIEQuPC9hdXRob3I+PGF1dGhvcj5TaWd1cmRzc29uLCBILjwvYXV0aG9yPjxhdXRob3I+Sm9u
c2RvdHRpciwgVC48L2F1dGhvcj48YXV0aG9yPkhyYWZua2Vsc3NvbiwgSi48L2F1dGhvcj48YXV0
aG9yPkpvaGFubnNzb24sIEouPC9hdXRob3I+PGF1dGhvcj5TdmVpbnNzb24sIFQuPC9hdXRob3I+
PGF1dGhvcj5NeXJkYWwsIEcuPC9hdXRob3I+PGF1dGhvcj5Hcmltc3NvbiwgSC4gTi48L2F1dGhv
cj48YXV0aG9yPkpvbnNzb24sIFQuPC9hdXRob3I+PGF1dGhvcj52b24gSG9sc3QsIFMuPC9hdXRo
b3I+PGF1dGhvcj5XZXJlbGl1cywgQi48L2F1dGhvcj48YXV0aG9yPk1hcmdvbGluLCBTLjwvYXV0
aG9yPjxhdXRob3I+TGluZGJsb20sIEEuPC9hdXRob3I+PGF1dGhvcj5NYXlvcmRvbW8sIEouIEku
PC9hdXRob3I+PGF1dGhvcj5IYWltYW4sIEMuIEEuPC9hdXRob3I+PGF1dGhvcj5LaWVtZW5leSwg
TC4gQS48L2F1dGhvcj48YXV0aG9yPkpvaGFubnNzb24sIE8uIFQuPC9hdXRob3I+PGF1dGhvcj5H
dWxjaGVyLCBKLiBSLjwvYXV0aG9yPjxhdXRob3I+VGhvcnN0ZWluc2RvdHRpciwgVS48L2F1dGhv
cj48YXV0aG9yPktvbmcsIEEuPC9hdXRob3I+PGF1dGhvcj5TdGVmYW5zc29uLCBLLjwvYXV0aG9y
PjwvYXV0aG9ycz48L2NvbnRyaWJ1dG9ycz48YXV0aC1hZGRyZXNzPmRlQ09ERSBnZW5ldGljcywg
U3R1cmx1Z2F0YSA4LCAxMDEgUmV5a2phdmlrLCBJY2VsYW5kLiBzaW1vbi5zdGFjZXlAZGVjb2Rl
LmlzPC9hdXRoLWFkZHJlc3M+PHRpdGxlcz48dGl0bGU+Q29tbW9uIHZhcmlhbnRzIG9uIGNocm9t
b3NvbWVzIDJxMzUgYW5kIDE2cTEyIGNvbmZlciBzdXNjZXB0aWJpbGl0eSB0byBlc3Ryb2dlbiBy
ZWNlcHRvci1wb3NpdGl2ZSBicmVhc3QgY2FuY2Vy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4NjUtOTwvcGFnZXM+PHZv
bHVtZT4zOTwvdm9sdW1lPjxudW1iZXI+NzwvbnVtYmVyPjxrZXl3b3Jkcz48a2V5d29yZD5CcmVh
c3QgTmVvcGxhc21zLypnZW5ldGljcy9tZXRhYm9saXNtPC9rZXl3b3JkPjxrZXl3b3JkPkNhc2Ut
Q29udHJvbCBTdHVkaWVzPC9rZXl3b3JkPjxrZXl3b3JkPkNocm9tb3NvbWVzLCBIdW1hbiwgUGFp
ciAxNi8qZ2VuZXRpY3M8L2tleXdvcmQ+PGtleXdvcmQ+Q2hyb21vc29tZXMsIEh1bWFuLCBQYWly
IDIvKmdlbmV0aWNzPC9rZXl3b3JkPjxrZXl3b3JkPkZlbWFsZTwva2V5d29yZD48a2V5d29yZD4q
R2VuZXRpYyBQcmVkaXNwb3NpdGlvbiB0byBEaXNlYXNlPC9rZXl3b3JkPjxrZXl3b3JkPipHZW5l
dGljIFZhcmlhdGlvbjwva2V5d29yZD48a2V5d29yZD5IdW1hbnM8L2tleXdvcmQ+PGtleXdvcmQ+
UmVjZXB0b3JzLCBFc3Ryb2dlbi8qYmlvc3ludGhlc2lzPC9rZXl3b3JkPjwva2V5d29yZHM+PGRh
dGVzPjx5ZWFyPjIwMDc8L3llYXI+PHB1Yi1kYXRlcz48ZGF0ZT5KdWw8L2RhdGU+PC9wdWItZGF0
ZXM+PC9kYXRlcz48aXNibj4xMDYxLTQwMzYgKFByaW50KSYjeEQ7MTA2MS00MDM2IChMaW5raW5n
KTwvaXNibj48YWNjZXNzaW9uLW51bT4xNzUyOTk3NDwvYWNjZXNzaW9uLW51bT48dXJscz48cmVs
YXRlZC11cmxzPjx1cmw+aHR0cDovL3d3dy5uY2JpLm5sbS5uaWguZ292L3B1Ym1lZC8xNzUyOTk3
NDwvdXJsPjwvcmVsYXRlZC11cmxzPjwvdXJscz48ZWxlY3Ryb25pYy1yZXNvdXJjZS1udW0+MTAu
MTAzOC9uZzIwNjQ8L2VsZWN0cm9uaWMtcmVzb3VyY2UtbnVtPjwvcmVjb3JkPjwvQ2l0ZT48L0Vu
ZE5vdGU+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TdGFjZXk8L0F1dGhvcj48WWVhcj4yMDA3PC9ZZWFyPjxS
ZWNOdW0+MzwvUmVjTnVtPjxEaXNwbGF5VGV4dD4oNCk8L0Rpc3BsYXlUZXh0PjxyZWNvcmQ+PHJl
Yy1udW1iZXI+MzwvcmVjLW51bWJlcj48Zm9yZWlnbi1rZXlzPjxrZXkgYXBwPSJFTiIgZGItaWQ9
IjVyMnd3MnR2anZ6cGVvZXN2emx4MmV2enI1MnJ2MGVwd3hmciIgdGltZXN0YW1wPSIxMzk2NTY3
MTU5Ij4zPC9rZXk+PC9mb3JlaWduLWtleXM+PHJlZi10eXBlIG5hbWU9IkpvdXJuYWwgQXJ0aWNs
ZSI+MTc8L3JlZi10eXBlPjxjb250cmlidXRvcnM+PGF1dGhvcnM+PGF1dGhvcj5TdGFjZXksIFMu
IE4uPC9hdXRob3I+PGF1dGhvcj5NYW5vbGVzY3UsIEEuPC9hdXRob3I+PGF1dGhvcj5TdWxlbSwg
UC48L2F1dGhvcj48YXV0aG9yPlJhZm5hciwgVC48L2F1dGhvcj48YXV0aG9yPkd1ZG11bmRzc29u
LCBKLjwvYXV0aG9yPjxhdXRob3I+R3Vkam9uc3NvbiwgUy4gQS48L2F1dGhvcj48YXV0aG9yPk1h
c3NvbiwgRy48L2F1dGhvcj48YXV0aG9yPkpha29ic2RvdHRpciwgTS48L2F1dGhvcj48YXV0aG9y
PlRob3JsYWNpdXMsIFMuPC9hdXRob3I+PGF1dGhvcj5IZWxnYXNvbiwgQS48L2F1dGhvcj48YXV0
aG9yPkFiZW4sIEsuIEsuPC9hdXRob3I+PGF1dGhvcj5TdHJvYmJlLCBMLiBKLjwvYXV0aG9yPjxh
dXRob3I+QWxiZXJzLUFra2VycywgTS4gVC48L2F1dGhvcj48YXV0aG9yPlN3aW5rZWxzLCBELiBX
LjwvYXV0aG9yPjxhdXRob3I+SGVuZGVyc29uLCBCLiBFLjwvYXV0aG9yPjxhdXRob3I+S29sb25l
bCwgTC4gTi48L2F1dGhvcj48YXV0aG9yPkxlIE1hcmNoYW5kLCBMLjwvYXV0aG9yPjxhdXRob3I+
TWlsbGFzdHJlLCBFLjwvYXV0aG9yPjxhdXRob3I+QW5kcmVzLCBSLjwvYXV0aG9yPjxhdXRob3I+
R29kaW5vLCBKLjwvYXV0aG9yPjxhdXRob3I+R2FyY2lhLVByYXRzLCBNLiBELjwvYXV0aG9yPjxh
dXRob3I+UG9sbywgRS48L2F1dGhvcj48YXV0aG9yPlRyZXMsIEEuPC9hdXRob3I+PGF1dGhvcj5N
b3V5LCBNLjwvYXV0aG9yPjxhdXRob3I+U2FlbXVuZHNkb3R0aXIsIEouPC9hdXRob3I+PGF1dGhv
cj5CYWNrbWFuLCBWLiBNLjwvYXV0aG9yPjxhdXRob3I+R3VkbXVuZHNzb24sIEwuPC9hdXRob3I+
PGF1dGhvcj5LcmlzdGphbnNzb24sIEsuPC9hdXRob3I+PGF1dGhvcj5CZXJndGhvcnNzb24sIEou
IFQuPC9hdXRob3I+PGF1dGhvcj5Lb3N0aWMsIEouPC9hdXRob3I+PGF1dGhvcj5GcmlnZ2UsIE0u
IEwuPC9hdXRob3I+PGF1dGhvcj5HZWxsZXIsIEYuPC9hdXRob3I+PGF1dGhvcj5HdWRiamFydHNz
b24sIEQuPC9hdXRob3I+PGF1dGhvcj5TaWd1cmRzc29uLCBILjwvYXV0aG9yPjxhdXRob3I+Sm9u
c2RvdHRpciwgVC48L2F1dGhvcj48YXV0aG9yPkhyYWZua2Vsc3NvbiwgSi48L2F1dGhvcj48YXV0
aG9yPkpvaGFubnNzb24sIEouPC9hdXRob3I+PGF1dGhvcj5TdmVpbnNzb24sIFQuPC9hdXRob3I+
PGF1dGhvcj5NeXJkYWwsIEcuPC9hdXRob3I+PGF1dGhvcj5Hcmltc3NvbiwgSC4gTi48L2F1dGhv
cj48YXV0aG9yPkpvbnNzb24sIFQuPC9hdXRob3I+PGF1dGhvcj52b24gSG9sc3QsIFMuPC9hdXRo
b3I+PGF1dGhvcj5XZXJlbGl1cywgQi48L2F1dGhvcj48YXV0aG9yPk1hcmdvbGluLCBTLjwvYXV0
aG9yPjxhdXRob3I+TGluZGJsb20sIEEuPC9hdXRob3I+PGF1dGhvcj5NYXlvcmRvbW8sIEouIEku
PC9hdXRob3I+PGF1dGhvcj5IYWltYW4sIEMuIEEuPC9hdXRob3I+PGF1dGhvcj5LaWVtZW5leSwg
TC4gQS48L2F1dGhvcj48YXV0aG9yPkpvaGFubnNzb24sIE8uIFQuPC9hdXRob3I+PGF1dGhvcj5H
dWxjaGVyLCBKLiBSLjwvYXV0aG9yPjxhdXRob3I+VGhvcnN0ZWluc2RvdHRpciwgVS48L2F1dGhv
cj48YXV0aG9yPktvbmcsIEEuPC9hdXRob3I+PGF1dGhvcj5TdGVmYW5zc29uLCBLLjwvYXV0aG9y
PjwvYXV0aG9ycz48L2NvbnRyaWJ1dG9ycz48YXV0aC1hZGRyZXNzPmRlQ09ERSBnZW5ldGljcywg
U3R1cmx1Z2F0YSA4LCAxMDEgUmV5a2phdmlrLCBJY2VsYW5kLiBzaW1vbi5zdGFjZXlAZGVjb2Rl
LmlzPC9hdXRoLWFkZHJlc3M+PHRpdGxlcz48dGl0bGU+Q29tbW9uIHZhcmlhbnRzIG9uIGNocm9t
b3NvbWVzIDJxMzUgYW5kIDE2cTEyIGNvbmZlciBzdXNjZXB0aWJpbGl0eSB0byBlc3Ryb2dlbiBy
ZWNlcHRvci1wb3NpdGl2ZSBicmVhc3QgY2FuY2Vy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4NjUtOTwvcGFnZXM+PHZv
bHVtZT4zOTwvdm9sdW1lPjxudW1iZXI+NzwvbnVtYmVyPjxrZXl3b3Jkcz48a2V5d29yZD5CcmVh
c3QgTmVvcGxhc21zLypnZW5ldGljcy9tZXRhYm9saXNtPC9rZXl3b3JkPjxrZXl3b3JkPkNhc2Ut
Q29udHJvbCBTdHVkaWVzPC9rZXl3b3JkPjxrZXl3b3JkPkNocm9tb3NvbWVzLCBIdW1hbiwgUGFp
ciAxNi8qZ2VuZXRpY3M8L2tleXdvcmQ+PGtleXdvcmQ+Q2hyb21vc29tZXMsIEh1bWFuLCBQYWly
IDIvKmdlbmV0aWNzPC9rZXl3b3JkPjxrZXl3b3JkPkZlbWFsZTwva2V5d29yZD48a2V5d29yZD4q
R2VuZXRpYyBQcmVkaXNwb3NpdGlvbiB0byBEaXNlYXNlPC9rZXl3b3JkPjxrZXl3b3JkPipHZW5l
dGljIFZhcmlhdGlvbjwva2V5d29yZD48a2V5d29yZD5IdW1hbnM8L2tleXdvcmQ+PGtleXdvcmQ+
UmVjZXB0b3JzLCBFc3Ryb2dlbi8qYmlvc3ludGhlc2lzPC9rZXl3b3JkPjwva2V5d29yZHM+PGRh
dGVzPjx5ZWFyPjIwMDc8L3llYXI+PHB1Yi1kYXRlcz48ZGF0ZT5KdWw8L2RhdGU+PC9wdWItZGF0
ZXM+PC9kYXRlcz48aXNibj4xMDYxLTQwMzYgKFByaW50KSYjeEQ7MTA2MS00MDM2IChMaW5raW5n
KTwvaXNibj48YWNjZXNzaW9uLW51bT4xNzUyOTk3NDwvYWNjZXNzaW9uLW51bT48dXJscz48cmVs
YXRlZC11cmxzPjx1cmw+aHR0cDovL3d3dy5uY2JpLm5sbS5uaWguZ292L3B1Ym1lZC8xNzUyOTk3
NDwvdXJsPjwvcmVsYXRlZC11cmxzPjwvdXJscz48ZWxlY3Ryb25pYy1yZXNvdXJjZS1udW0+MTAu
MTAzOC9uZzIwNjQ8L2VsZWN0cm9uaWMtcmVzb3VyY2UtbnVtPjwvcmVjb3JkPjwvQ2l0ZT48L0Vu
ZE5vdGU+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86BB9E9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BC123E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6857609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8BBF8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3F204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18296508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C6A21A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DIRC3, TNS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245BCE1" w14:textId="294AB48E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6DE324B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7C805F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6762644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9AFD1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3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ED874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4742276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6B4964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SUMF1, SETMAR, ITPR1, EGOT, BHLHE40, ARL8B, EDEM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4EB6DC0" w14:textId="3219A079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3A66E0C2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53C556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4973768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A4B7C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3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2ABD4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7416013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AB6BC3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NEK10, SLC4A7, EOMES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D51E910" w14:textId="7588A202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BaG1lZDwvQXV0aG9yPjxZZWFyPjIwMDk8L1llYXI+PFJl
Y051bT42MDwvUmVjTnVtPjxEaXNwbGF5VGV4dD4oNSk8L0Rpc3BsYXlUZXh0PjxyZWNvcmQ+PHJl
Yy1udW1iZXI+NjA8L3JlYy1udW1iZXI+PGZvcmVpZ24ta2V5cz48a2V5IGFwcD0iRU4iIGRiLWlk
PSI1cjJ3dzJ0dmp2enBlb2VzdnpseDJldnpyNTJydjBlcHd4ZnIiIHRpbWVzdGFtcD0iMTQxMDA0
MDEzNSI+NjA8L2tleT48L2ZvcmVpZ24ta2V5cz48cmVmLXR5cGUgbmFtZT0iSm91cm5hbCBBcnRp
Y2xlIj4xNzwvcmVmLXR5cGU+PGNvbnRyaWJ1dG9ycz48YXV0aG9ycz48YXV0aG9yPkFobWVkLCBT
LjwvYXV0aG9yPjxhdXRob3I+VGhvbWFzLCBHLjwvYXV0aG9yPjxhdXRob3I+R2hvdXNzYWluaSwg
TS48L2F1dGhvcj48YXV0aG9yPkhlYWxleSwgQy4gUy48L2F1dGhvcj48YXV0aG9yPkh1bXBocmV5
cywgTS4gSy48L2F1dGhvcj48YXV0aG9yPlBsYXR0ZSwgUi48L2F1dGhvcj48YXV0aG9yPk1vcnJp
c29uLCBKLjwvYXV0aG9yPjxhdXRob3I+TWFyYW5pYW4sIE0uPC9hdXRob3I+PGF1dGhvcj5Qb29s
ZXksIEsuIEEuPC9hdXRob3I+PGF1dGhvcj5MdWJlbiwgUi48L2F1dGhvcj48YXV0aG9yPkVjY2xl
cywgRC48L2F1dGhvcj48YXV0aG9yPkV2YW5zLCBELiBHLjwvYXV0aG9yPjxhdXRob3I+RmxldGNo
ZXIsIE8uPC9hdXRob3I+PGF1dGhvcj5Kb2huc29uLCBOLjwvYXV0aG9yPjxhdXRob3I+ZG9zIFNh
bnRvcyBTaWx2YSwgSS48L2F1dGhvcj48YXV0aG9yPlBldG8sIEouPC9hdXRob3I+PGF1dGhvcj5T
dHJhdHRvbiwgTS4gUi48L2F1dGhvcj48YXV0aG9yPlJhaG1hbiwgTi48L2F1dGhvcj48YXV0aG9y
PkphY29icywgSy48L2F1dGhvcj48YXV0aG9yPlByZW50aWNlLCBSLjwvYXV0aG9yPjxhdXRob3I+
QW5kZXJzb24sIEcuIEwuPC9hdXRob3I+PGF1dGhvcj5SYWprb3ZpYywgQS48L2F1dGhvcj48YXV0
aG9yPkN1cmIsIEouIEQuPC9hdXRob3I+PGF1dGhvcj5aaWVnbGVyLCBSLiBHLjwvYXV0aG9yPjxh
dXRob3I+QmVyZywgQy4gRC48L2F1dGhvcj48YXV0aG9yPkJ1eXMsIFMuIFMuPC9hdXRob3I+PGF1
dGhvcj5NY0NhcnR5LCBDLiBBLjwvYXV0aG9yPjxhdXRob3I+RmVpZ2Vsc29uLCBILiBTLjwvYXV0
aG9yPjxhdXRob3I+Q2FsbGUsIEUuIEUuPC9hdXRob3I+PGF1dGhvcj5UaHVuLCBNLiBKLjwvYXV0
aG9yPjxhdXRob3I+RGl2ZXIsIFcuIFIuPC9hdXRob3I+PGF1dGhvcj5Cb2plc2VuLCBTLjwvYXV0
aG9yPjxhdXRob3I+Tm9yZGVzdGdhYXJkLCBCLiBHLjwvYXV0aG9yPjxhdXRob3I+Rmx5Z2VyLCBI
LjwvYXV0aG9yPjxhdXRob3I+RG9yaywgVC48L2F1dGhvcj48YXV0aG9yPlNjaHVybWFubiwgUC48
L2F1dGhvcj48YXV0aG9yPkhpbGxlbWFubnMsIFAuPC9hdXRob3I+PGF1dGhvcj5LYXJzdGVucywg
Si4gSC48L2F1dGhvcj48YXV0aG9yPkJvZ2Rhbm92YSwgTi4gVi48L2F1dGhvcj48YXV0aG9yPkFu
dG9uZW5rb3ZhLCBOLiBOLjwvYXV0aG9yPjxhdXRob3I+WmFsdXRza3ksIEkuIFYuPC9hdXRob3I+
PGF1dGhvcj5CZXJtaXNoZXZhLCBNLjwvYXV0aG9yPjxhdXRob3I+RmVkb3JvdmEsIFMuPC9hdXRo
b3I+PGF1dGhvcj5LaHVzbnV0ZGlub3ZhLCBFLjwvYXV0aG9yPjxhdXRob3I+U2VhcmNoLDwvYXV0
aG9yPjxhdXRob3I+S2FuZywgRC48L2F1dGhvcj48YXV0aG9yPllvbywgSy4gWS48L2F1dGhvcj48
YXV0aG9yPk5vaCwgRC4gWS48L2F1dGhvcj48YXV0aG9yPkFobiwgUy4gSC48L2F1dGhvcj48YXV0
aG9yPkRldmlsZWUsIFAuPC9hdXRob3I+PGF1dGhvcj52YW4gQXNwZXJlbiwgQy4gSi48L2F1dGhv
cj48YXV0aG9yPlRvbGxlbmFhciwgUi4gQS48L2F1dGhvcj48YXV0aG9yPlNleW5hZXZlLCBDLjwv
YXV0aG9yPjxhdXRob3I+R2FyY2lhLUNsb3NhcywgTS48L2F1dGhvcj48YXV0aG9yPkxpc3Nvd3Nr
YSwgSi48L2F1dGhvcj48YXV0aG9yPkJyaW50b24sIEwuPC9hdXRob3I+PGF1dGhvcj5QZXBsb25z
a2EsIEIuPC9hdXRob3I+PGF1dGhvcj5OZXZhbmxpbm5hLCBILjwvYXV0aG9yPjxhdXRob3I+SGVp
a2tpbmVuLCBULjwvYXV0aG9yPjxhdXRob3I+QWl0dG9tYWtpLCBLLjwvYXV0aG9yPjxhdXRob3I+
QmxvbXF2aXN0LCBDLjwvYXV0aG9yPjxhdXRob3I+SG9wcGVyLCBKLiBMLjwvYXV0aG9yPjxhdXRo
b3I+U291dGhleSwgTS4gQy48L2F1dGhvcj48YXV0aG9yPlNtaXRoLCBMLjwvYXV0aG9yPjxhdXRo
b3I+U3B1cmRsZSwgQS4gQi48L2F1dGhvcj48YXV0aG9yPlNjaG1pZHQsIE0uIEsuPC9hdXRob3I+
PGF1dGhvcj5Ccm9la3MsIEEuPC9hdXRob3I+PGF1dGhvcj52YW4gSGllbiwgUi4gUi48L2F1dGhv
cj48YXV0aG9yPkNvcm5lbGlzc2VuLCBTLjwvYXV0aG9yPjxhdXRob3I+TWlsbmUsIFIuIEwuPC9h
dXRob3I+PGF1dGhvcj5SaWJhcywgRy48L2F1dGhvcj48YXV0aG9yPkdvbnphbGV6LU5laXJhLCBB
LjwvYXV0aG9yPjxhdXRob3I+QmVuaXRleiwgSi48L2F1dGhvcj48YXV0aG9yPlNjaG11dHpsZXIs
IFIuIEsuPC9hdXRob3I+PGF1dGhvcj5CdXJ3aW5rZWwsIEIuPC9hdXRob3I+PGF1dGhvcj5CYXJ0
cmFtLCBDLiBSLjwvYXV0aG9yPjxhdXRob3I+TWVpbmRsLCBBLjwvYXV0aG9yPjxhdXRob3I+QnJh
dWNoLCBILjwvYXV0aG9yPjxhdXRob3I+SnVzdGVuaG92ZW4sIEMuPC9hdXRob3I+PGF1dGhvcj5I
YW1hbm4sIFUuPC9hdXRob3I+PGF1dGhvcj5HZW5pY2EgQ29uc29ydGl1bTwvYXV0aG9yPjxhdXRo
b3I+Q2hhbmctQ2xhdWRlLCBKLjwvYXV0aG9yPjxhdXRob3I+SGVpbiwgUi48L2F1dGhvcj48YXV0
aG9yPldhbmctR29ocmtlLCBTLjwvYXV0aG9yPjxhdXRob3I+TGluZGJsb20sIEEuPC9hdXRob3I+
PGF1dGhvcj5NYXJnb2xpbiwgUy48L2F1dGhvcj48YXV0aG9yPk1hbm5lcm1hYSwgQS48L2F1dGhv
cj48YXV0aG9yPktvc21hLCBWLiBNLjwvYXV0aG9yPjxhdXRob3I+S2F0YWphLCBWLjwvYXV0aG9y
PjxhdXRob3I+T2xzb24sIEouIEUuPC9hdXRob3I+PGF1dGhvcj5XYW5nLCBYLjwvYXV0aG9yPjxh
dXRob3I+RnJlZGVyaWNrc2VuLCBaLjwvYXV0aG9yPjxhdXRob3I+R2lsZXMsIEcuIEcuPC9hdXRo
b3I+PGF1dGhvcj5TZXZlcmksIEcuPC9hdXRob3I+PGF1dGhvcj5CYWdsaWV0dG8sIEwuPC9hdXRo
b3I+PGF1dGhvcj5FbmdsaXNoLCBELiBSLjwvYXV0aG9yPjxhdXRob3I+SGFua2luc29uLCBTLiBF
LjwvYXV0aG9yPjxhdXRob3I+Q294LCBELiBHLjwvYXV0aG9yPjxhdXRob3I+S3JhZnQsIFAuPC9h
dXRob3I+PGF1dGhvcj5WYXR0ZW4sIEwuIEouPC9hdXRob3I+PGF1dGhvcj5IdmVlbSwgSy48L2F1
dGhvcj48YXV0aG9yPkt1bWxlLCBNLjwvYXV0aG9yPjxhdXRob3I+U2lndXJkc29uLCBBLjwvYXV0
aG9yPjxhdXRob3I+RG9vZHksIE0uPC9hdXRob3I+PGF1dGhvcj5CaGF0dGksIFAuPC9hdXRob3I+
PGF1dGhvcj5BbGV4YW5kZXIsIEIuIEguPC9hdXRob3I+PGF1dGhvcj5Ib29uaW5nLCBNLiBKLjwv
YXV0aG9yPjxhdXRob3I+dmFuIGRlbiBPdXdlbGFuZCwgQS4gTS48L2F1dGhvcj48YXV0aG9yPk9s
ZGVuYnVyZywgUi4gQS48L2F1dGhvcj48YXV0aG9yPlNjaHV0dGUsIE0uPC9hdXRob3I+PGF1dGhv
cj5IYWxsLCBQLjwvYXV0aG9yPjxhdXRob3I+Q3plbmUsIEsuPC9hdXRob3I+PGF1dGhvcj5MaXUs
IEouPC9hdXRob3I+PGF1dGhvcj5MaSwgWS48L2F1dGhvcj48YXV0aG9yPkNveCwgQS48L2F1dGhv
cj48YXV0aG9yPkVsbGlvdHQsIEcuPC9hdXRob3I+PGF1dGhvcj5Ccm9jaywgSS48L2F1dGhvcj48
YXV0aG9yPlJlZWQsIE0uIFcuPC9hdXRob3I+PGF1dGhvcj5TaGVuLCBDLiBZLjwvYXV0aG9yPjxh
dXRob3I+WXUsIEouIEMuPC9hdXRob3I+PGF1dGhvcj5Ic3UsIEcuIEMuPC9hdXRob3I+PGF1dGhv
cj5DaGVuLCBTLiBULjwvYXV0aG9yPjxhdXRob3I+QW50b24tQ3VsdmVyLCBILjwvYXV0aG9yPjxh
dXRob3I+WmlvZ2FzLCBBLjwvYXV0aG9yPjxhdXRob3I+QW5kcnVsaXMsIEkuIEwuPC9hdXRob3I+
PGF1dGhvcj5LbmlnaHQsIEouIEEuPC9hdXRob3I+PGF1dGhvcj5rQ29uRmFiLDwvYXV0aG9yPjxh
dXRob3I+QXVzdHJhbGlhbiBPdmFyaWFuIENhbmNlciBTdHVkeSwgR3JvdXA8L2F1dGhvcj48YXV0
aG9yPkJlZXNsZXksIEouPC9hdXRob3I+PGF1dGhvcj5Hb29kZSwgRS4gTC48L2F1dGhvcj48YXV0
aG9yPkNvdWNoLCBGLjwvYXV0aG9yPjxhdXRob3I+Q2hlbmV2aXgtVHJlbmNoLCBHLjwvYXV0aG9y
PjxhdXRob3I+SG9vdmVyLCBSLiBOLjwvYXV0aG9yPjxhdXRob3I+UG9uZGVyLCBCLiBBLjwvYXV0
aG9yPjxhdXRob3I+SHVudGVyLCBELiBKLjwvYXV0aG9yPjxhdXRob3I+UGhhcm9haCwgUC4gRC48
L2F1dGhvcj48YXV0aG9yPkR1bm5pbmcsIEEuIE0uPC9hdXRob3I+PGF1dGhvcj5DaGFub2NrLCBT
LiBKLjwvYXV0aG9yPjxhdXRob3I+RWFzdG9uLCBELiBGLjwvYXV0aG9yPjwvYXV0aG9ycz48L2Nv
bnRyaWJ1dG9ycz48YXV0aC1hZGRyZXNzPkRlcGFydG1lbnQgb2YgT25jb2xvZ3ksIFVuaXZlcnNp
dHkgb2YgQ2FtYnJpZGdlLCBVSy48L2F1dGgtYWRkcmVzcz48dGl0bGVzPjx0aXRsZT5OZXdseSBk
aXNjb3ZlcmVkIGJyZWFzdCBjYW5jZXIgc3VzY2VwdGliaWxpdHkgbG9jaSBvbiAzcDI0IGFuZCAx
N3EyMy4y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ODUtOTA8L3BhZ2VzPjx2b2x1bWU+NDE8L3ZvbHVtZT48bnVtYmVy
PjU8L251bWJlcj48a2V5d29yZHM+PGtleXdvcmQ+QnJlYXN0IE5lb3BsYXNtcy8qZ2VuZXRpY3Mv
cGF0aG9sb2d5PC9rZXl3b3JkPjxrZXl3b3JkPkNocm9tb3NvbWUgTWFwcGluZzwva2V5d29yZD48
a2V5d29yZD5DaHJvbW9zb21lcywgSHVtYW4sIFBhaXIgMTcvKmdlbmV0aWNzPC9rZXl3b3JkPjxr
ZXl3b3JkPkNocm9tb3NvbWVzLCBIdW1hbiwgUGFpciAzLypnZW5ldGljczwva2V5d29yZD48a2V5
d29yZD5EaXNlYXNlIFN1c2NlcHRpYmlsaXR5L21ldGFib2xpc208L2tleXdvcmQ+PGtleXdvcmQ+
RmVtYWxlPC9rZXl3b3JkPjxrZXl3b3JkPkdlbmV0aWMgUHJlZGlzcG9zaXRpb24gdG8gRGlzZWFz
ZS8qZ2VuZXRpY3M8L2tleXdvcmQ+PGtleXdvcmQ+R2Vub21lLCBIdW1hbjwva2V5d29yZD48a2V5
d29yZD5HZW5vdHlwZTwva2V5d29yZD48a2V5d29yZD5IdW1hbnM8L2tleXdvcmQ+PC9rZXl3b3Jk
cz48ZGF0ZXM+PHllYXI+MjAwOTwveWVhcj48cHViLWRhdGVzPjxkYXRlPk1heTwvZGF0ZT48L3B1
Yi1kYXRlcz48L2RhdGVzPjxpc2JuPjE1NDYtMTcxOCAoRWxlY3Ryb25pYykmI3hEOzEwNjEtNDAz
NiAoTGlua2luZyk8L2lzYm4+PGFjY2Vzc2lvbi1udW0+MTkzMzAwMjc8L2FjY2Vzc2lvbi1udW0+
PHVybHM+PHJlbGF0ZWQtdXJscz48dXJsPmh0dHA6Ly93d3cubmNiaS5ubG0ubmloLmdvdi9wdWJt
ZWQvMTkzMzAwMjc8L3VybD48L3JlbGF0ZWQtdXJscz48L3VybHM+PGN1c3RvbTI+Mjc0ODEyNTwv
Y3VzdG9tMj48ZWxlY3Ryb25pYy1yZXNvdXJjZS1udW0+MTAuMTAzOC9uZy4zNTQ8L2VsZWN0cm9u
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BaG1lZDwvQXV0aG9yPjxZZWFyPjIwMDk8L1llYXI+PFJl
Y051bT42MDwvUmVjTnVtPjxEaXNwbGF5VGV4dD4oNSk8L0Rpc3BsYXlUZXh0PjxyZWNvcmQ+PHJl
Yy1udW1iZXI+NjA8L3JlYy1udW1iZXI+PGZvcmVpZ24ta2V5cz48a2V5IGFwcD0iRU4iIGRiLWlk
PSI1cjJ3dzJ0dmp2enBlb2VzdnpseDJldnpyNTJydjBlcHd4ZnIiIHRpbWVzdGFtcD0iMTQxMDA0
MDEzNSI+NjA8L2tleT48L2ZvcmVpZ24ta2V5cz48cmVmLXR5cGUgbmFtZT0iSm91cm5hbCBBcnRp
Y2xlIj4xNzwvcmVmLXR5cGU+PGNvbnRyaWJ1dG9ycz48YXV0aG9ycz48YXV0aG9yPkFobWVkLCBT
LjwvYXV0aG9yPjxhdXRob3I+VGhvbWFzLCBHLjwvYXV0aG9yPjxhdXRob3I+R2hvdXNzYWluaSwg
TS48L2F1dGhvcj48YXV0aG9yPkhlYWxleSwgQy4gUy48L2F1dGhvcj48YXV0aG9yPkh1bXBocmV5
cywgTS4gSy48L2F1dGhvcj48YXV0aG9yPlBsYXR0ZSwgUi48L2F1dGhvcj48YXV0aG9yPk1vcnJp
c29uLCBKLjwvYXV0aG9yPjxhdXRob3I+TWFyYW5pYW4sIE0uPC9hdXRob3I+PGF1dGhvcj5Qb29s
ZXksIEsuIEEuPC9hdXRob3I+PGF1dGhvcj5MdWJlbiwgUi48L2F1dGhvcj48YXV0aG9yPkVjY2xl
cywgRC48L2F1dGhvcj48YXV0aG9yPkV2YW5zLCBELiBHLjwvYXV0aG9yPjxhdXRob3I+RmxldGNo
ZXIsIE8uPC9hdXRob3I+PGF1dGhvcj5Kb2huc29uLCBOLjwvYXV0aG9yPjxhdXRob3I+ZG9zIFNh
bnRvcyBTaWx2YSwgSS48L2F1dGhvcj48YXV0aG9yPlBldG8sIEouPC9hdXRob3I+PGF1dGhvcj5T
dHJhdHRvbiwgTS4gUi48L2F1dGhvcj48YXV0aG9yPlJhaG1hbiwgTi48L2F1dGhvcj48YXV0aG9y
PkphY29icywgSy48L2F1dGhvcj48YXV0aG9yPlByZW50aWNlLCBSLjwvYXV0aG9yPjxhdXRob3I+
QW5kZXJzb24sIEcuIEwuPC9hdXRob3I+PGF1dGhvcj5SYWprb3ZpYywgQS48L2F1dGhvcj48YXV0
aG9yPkN1cmIsIEouIEQuPC9hdXRob3I+PGF1dGhvcj5aaWVnbGVyLCBSLiBHLjwvYXV0aG9yPjxh
dXRob3I+QmVyZywgQy4gRC48L2F1dGhvcj48YXV0aG9yPkJ1eXMsIFMuIFMuPC9hdXRob3I+PGF1
dGhvcj5NY0NhcnR5LCBDLiBBLjwvYXV0aG9yPjxhdXRob3I+RmVpZ2Vsc29uLCBILiBTLjwvYXV0
aG9yPjxhdXRob3I+Q2FsbGUsIEUuIEUuPC9hdXRob3I+PGF1dGhvcj5UaHVuLCBNLiBKLjwvYXV0
aG9yPjxhdXRob3I+RGl2ZXIsIFcuIFIuPC9hdXRob3I+PGF1dGhvcj5Cb2plc2VuLCBTLjwvYXV0
aG9yPjxhdXRob3I+Tm9yZGVzdGdhYXJkLCBCLiBHLjwvYXV0aG9yPjxhdXRob3I+Rmx5Z2VyLCBI
LjwvYXV0aG9yPjxhdXRob3I+RG9yaywgVC48L2F1dGhvcj48YXV0aG9yPlNjaHVybWFubiwgUC48
L2F1dGhvcj48YXV0aG9yPkhpbGxlbWFubnMsIFAuPC9hdXRob3I+PGF1dGhvcj5LYXJzdGVucywg
Si4gSC48L2F1dGhvcj48YXV0aG9yPkJvZ2Rhbm92YSwgTi4gVi48L2F1dGhvcj48YXV0aG9yPkFu
dG9uZW5rb3ZhLCBOLiBOLjwvYXV0aG9yPjxhdXRob3I+WmFsdXRza3ksIEkuIFYuPC9hdXRob3I+
PGF1dGhvcj5CZXJtaXNoZXZhLCBNLjwvYXV0aG9yPjxhdXRob3I+RmVkb3JvdmEsIFMuPC9hdXRo
b3I+PGF1dGhvcj5LaHVzbnV0ZGlub3ZhLCBFLjwvYXV0aG9yPjxhdXRob3I+U2VhcmNoLDwvYXV0
aG9yPjxhdXRob3I+S2FuZywgRC48L2F1dGhvcj48YXV0aG9yPllvbywgSy4gWS48L2F1dGhvcj48
YXV0aG9yPk5vaCwgRC4gWS48L2F1dGhvcj48YXV0aG9yPkFobiwgUy4gSC48L2F1dGhvcj48YXV0
aG9yPkRldmlsZWUsIFAuPC9hdXRob3I+PGF1dGhvcj52YW4gQXNwZXJlbiwgQy4gSi48L2F1dGhv
cj48YXV0aG9yPlRvbGxlbmFhciwgUi4gQS48L2F1dGhvcj48YXV0aG9yPlNleW5hZXZlLCBDLjwv
YXV0aG9yPjxhdXRob3I+R2FyY2lhLUNsb3NhcywgTS48L2F1dGhvcj48YXV0aG9yPkxpc3Nvd3Nr
YSwgSi48L2F1dGhvcj48YXV0aG9yPkJyaW50b24sIEwuPC9hdXRob3I+PGF1dGhvcj5QZXBsb25z
a2EsIEIuPC9hdXRob3I+PGF1dGhvcj5OZXZhbmxpbm5hLCBILjwvYXV0aG9yPjxhdXRob3I+SGVp
a2tpbmVuLCBULjwvYXV0aG9yPjxhdXRob3I+QWl0dG9tYWtpLCBLLjwvYXV0aG9yPjxhdXRob3I+
QmxvbXF2aXN0LCBDLjwvYXV0aG9yPjxhdXRob3I+SG9wcGVyLCBKLiBMLjwvYXV0aG9yPjxhdXRo
b3I+U291dGhleSwgTS4gQy48L2F1dGhvcj48YXV0aG9yPlNtaXRoLCBMLjwvYXV0aG9yPjxhdXRo
b3I+U3B1cmRsZSwgQS4gQi48L2F1dGhvcj48YXV0aG9yPlNjaG1pZHQsIE0uIEsuPC9hdXRob3I+
PGF1dGhvcj5Ccm9la3MsIEEuPC9hdXRob3I+PGF1dGhvcj52YW4gSGllbiwgUi4gUi48L2F1dGhv
cj48YXV0aG9yPkNvcm5lbGlzc2VuLCBTLjwvYXV0aG9yPjxhdXRob3I+TWlsbmUsIFIuIEwuPC9h
dXRob3I+PGF1dGhvcj5SaWJhcywgRy48L2F1dGhvcj48YXV0aG9yPkdvbnphbGV6LU5laXJhLCBB
LjwvYXV0aG9yPjxhdXRob3I+QmVuaXRleiwgSi48L2F1dGhvcj48YXV0aG9yPlNjaG11dHpsZXIs
IFIuIEsuPC9hdXRob3I+PGF1dGhvcj5CdXJ3aW5rZWwsIEIuPC9hdXRob3I+PGF1dGhvcj5CYXJ0
cmFtLCBDLiBSLjwvYXV0aG9yPjxhdXRob3I+TWVpbmRsLCBBLjwvYXV0aG9yPjxhdXRob3I+QnJh
dWNoLCBILjwvYXV0aG9yPjxhdXRob3I+SnVzdGVuaG92ZW4sIEMuPC9hdXRob3I+PGF1dGhvcj5I
YW1hbm4sIFUuPC9hdXRob3I+PGF1dGhvcj5HZW5pY2EgQ29uc29ydGl1bTwvYXV0aG9yPjxhdXRo
b3I+Q2hhbmctQ2xhdWRlLCBKLjwvYXV0aG9yPjxhdXRob3I+SGVpbiwgUi48L2F1dGhvcj48YXV0
aG9yPldhbmctR29ocmtlLCBTLjwvYXV0aG9yPjxhdXRob3I+TGluZGJsb20sIEEuPC9hdXRob3I+
PGF1dGhvcj5NYXJnb2xpbiwgUy48L2F1dGhvcj48YXV0aG9yPk1hbm5lcm1hYSwgQS48L2F1dGhv
cj48YXV0aG9yPktvc21hLCBWLiBNLjwvYXV0aG9yPjxhdXRob3I+S2F0YWphLCBWLjwvYXV0aG9y
PjxhdXRob3I+T2xzb24sIEouIEUuPC9hdXRob3I+PGF1dGhvcj5XYW5nLCBYLjwvYXV0aG9yPjxh
dXRob3I+RnJlZGVyaWNrc2VuLCBaLjwvYXV0aG9yPjxhdXRob3I+R2lsZXMsIEcuIEcuPC9hdXRo
b3I+PGF1dGhvcj5TZXZlcmksIEcuPC9hdXRob3I+PGF1dGhvcj5CYWdsaWV0dG8sIEwuPC9hdXRo
b3I+PGF1dGhvcj5FbmdsaXNoLCBELiBSLjwvYXV0aG9yPjxhdXRob3I+SGFua2luc29uLCBTLiBF
LjwvYXV0aG9yPjxhdXRob3I+Q294LCBELiBHLjwvYXV0aG9yPjxhdXRob3I+S3JhZnQsIFAuPC9h
dXRob3I+PGF1dGhvcj5WYXR0ZW4sIEwuIEouPC9hdXRob3I+PGF1dGhvcj5IdmVlbSwgSy48L2F1
dGhvcj48YXV0aG9yPkt1bWxlLCBNLjwvYXV0aG9yPjxhdXRob3I+U2lndXJkc29uLCBBLjwvYXV0
aG9yPjxhdXRob3I+RG9vZHksIE0uPC9hdXRob3I+PGF1dGhvcj5CaGF0dGksIFAuPC9hdXRob3I+
PGF1dGhvcj5BbGV4YW5kZXIsIEIuIEguPC9hdXRob3I+PGF1dGhvcj5Ib29uaW5nLCBNLiBKLjwv
YXV0aG9yPjxhdXRob3I+dmFuIGRlbiBPdXdlbGFuZCwgQS4gTS48L2F1dGhvcj48YXV0aG9yPk9s
ZGVuYnVyZywgUi4gQS48L2F1dGhvcj48YXV0aG9yPlNjaHV0dGUsIE0uPC9hdXRob3I+PGF1dGhv
cj5IYWxsLCBQLjwvYXV0aG9yPjxhdXRob3I+Q3plbmUsIEsuPC9hdXRob3I+PGF1dGhvcj5MaXUs
IEouPC9hdXRob3I+PGF1dGhvcj5MaSwgWS48L2F1dGhvcj48YXV0aG9yPkNveCwgQS48L2F1dGhv
cj48YXV0aG9yPkVsbGlvdHQsIEcuPC9hdXRob3I+PGF1dGhvcj5Ccm9jaywgSS48L2F1dGhvcj48
YXV0aG9yPlJlZWQsIE0uIFcuPC9hdXRob3I+PGF1dGhvcj5TaGVuLCBDLiBZLjwvYXV0aG9yPjxh
dXRob3I+WXUsIEouIEMuPC9hdXRob3I+PGF1dGhvcj5Ic3UsIEcuIEMuPC9hdXRob3I+PGF1dGhv
cj5DaGVuLCBTLiBULjwvYXV0aG9yPjxhdXRob3I+QW50b24tQ3VsdmVyLCBILjwvYXV0aG9yPjxh
dXRob3I+WmlvZ2FzLCBBLjwvYXV0aG9yPjxhdXRob3I+QW5kcnVsaXMsIEkuIEwuPC9hdXRob3I+
PGF1dGhvcj5LbmlnaHQsIEouIEEuPC9hdXRob3I+PGF1dGhvcj5rQ29uRmFiLDwvYXV0aG9yPjxh
dXRob3I+QXVzdHJhbGlhbiBPdmFyaWFuIENhbmNlciBTdHVkeSwgR3JvdXA8L2F1dGhvcj48YXV0
aG9yPkJlZXNsZXksIEouPC9hdXRob3I+PGF1dGhvcj5Hb29kZSwgRS4gTC48L2F1dGhvcj48YXV0
aG9yPkNvdWNoLCBGLjwvYXV0aG9yPjxhdXRob3I+Q2hlbmV2aXgtVHJlbmNoLCBHLjwvYXV0aG9y
PjxhdXRob3I+SG9vdmVyLCBSLiBOLjwvYXV0aG9yPjxhdXRob3I+UG9uZGVyLCBCLiBBLjwvYXV0
aG9yPjxhdXRob3I+SHVudGVyLCBELiBKLjwvYXV0aG9yPjxhdXRob3I+UGhhcm9haCwgUC4gRC48
L2F1dGhvcj48YXV0aG9yPkR1bm5pbmcsIEEuIE0uPC9hdXRob3I+PGF1dGhvcj5DaGFub2NrLCBT
LiBKLjwvYXV0aG9yPjxhdXRob3I+RWFzdG9uLCBELiBGLjwvYXV0aG9yPjwvYXV0aG9ycz48L2Nv
bnRyaWJ1dG9ycz48YXV0aC1hZGRyZXNzPkRlcGFydG1lbnQgb2YgT25jb2xvZ3ksIFVuaXZlcnNp
dHkgb2YgQ2FtYnJpZGdlLCBVSy48L2F1dGgtYWRkcmVzcz48dGl0bGVzPjx0aXRsZT5OZXdseSBk
aXNjb3ZlcmVkIGJyZWFzdCBjYW5jZXIgc3VzY2VwdGliaWxpdHkgbG9jaSBvbiAzcDI0IGFuZCAx
N3EyMy4y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ODUtOTA8L3BhZ2VzPjx2b2x1bWU+NDE8L3ZvbHVtZT48bnVtYmVy
PjU8L251bWJlcj48a2V5d29yZHM+PGtleXdvcmQ+QnJlYXN0IE5lb3BsYXNtcy8qZ2VuZXRpY3Mv
cGF0aG9sb2d5PC9rZXl3b3JkPjxrZXl3b3JkPkNocm9tb3NvbWUgTWFwcGluZzwva2V5d29yZD48
a2V5d29yZD5DaHJvbW9zb21lcywgSHVtYW4sIFBhaXIgMTcvKmdlbmV0aWNzPC9rZXl3b3JkPjxr
ZXl3b3JkPkNocm9tb3NvbWVzLCBIdW1hbiwgUGFpciAzLypnZW5ldGljczwva2V5d29yZD48a2V5
d29yZD5EaXNlYXNlIFN1c2NlcHRpYmlsaXR5L21ldGFib2xpc208L2tleXdvcmQ+PGtleXdvcmQ+
RmVtYWxlPC9rZXl3b3JkPjxrZXl3b3JkPkdlbmV0aWMgUHJlZGlzcG9zaXRpb24gdG8gRGlzZWFz
ZS8qZ2VuZXRpY3M8L2tleXdvcmQ+PGtleXdvcmQ+R2Vub21lLCBIdW1hbjwva2V5d29yZD48a2V5
d29yZD5HZW5vdHlwZTwva2V5d29yZD48a2V5d29yZD5IdW1hbnM8L2tleXdvcmQ+PC9rZXl3b3Jk
cz48ZGF0ZXM+PHllYXI+MjAwOTwveWVhcj48cHViLWRhdGVzPjxkYXRlPk1heTwvZGF0ZT48L3B1
Yi1kYXRlcz48L2RhdGVzPjxpc2JuPjE1NDYtMTcxOCAoRWxlY3Ryb25pYykmI3hEOzEwNjEtNDAz
NiAoTGlua2luZyk8L2lzYm4+PGFjY2Vzc2lvbi1udW0+MTkzMzAwMjc8L2FjY2Vzc2lvbi1udW0+
PHVybHM+PHJlbGF0ZWQtdXJscz48dXJsPmh0dHA6Ly93d3cubmNiaS5ubG0ubmloLmdvdi9wdWJt
ZWQvMTkzMzAwMjc8L3VybD48L3JlbGF0ZWQtdXJscz48L3VybHM+PGN1c3RvbTI+Mjc0ODEyNTwv
Y3VzdG9tMj48ZWxlY3Ryb25pYy1yZXNvdXJjZS1udW0+MTAuMTAzOC9uZy4zNTQ8L2VsZWN0cm9u
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5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5835E478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7C9331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249360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B8DCA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3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F6E05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30682939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086CD9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TGFBR2, GADL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A44B08E" w14:textId="322AB7FE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2841EF5E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68AA1D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979051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70860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4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D3C11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6084778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A29E49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TET2, PPA2, EEF1A1P9, ARHGEF38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19F530E" w14:textId="3DEAE49D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0D71A888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488B43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6828523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76EF1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4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BDF20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75846426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FBFA99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HPGD, GLRA3, ADAM29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6C98EA1" w14:textId="4215149F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800D256" w14:textId="77777777" w:rsidTr="00D41382">
        <w:trPr>
          <w:trHeight w:val="52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C5B2E6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0069690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107D8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BDEB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79790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8CAB76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ZDHHC11, BRD9, TRIP13, NKD2, SLC12A7, SLC6A19, SLC6A18, TERT, CLPTM1L, SLC6A3, LPCAT1, SDHAP3, LOC72861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B9AAD8C" w14:textId="5879F897" w:rsidR="00487017" w:rsidRPr="004B06F1" w:rsidRDefault="00EB360E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448519F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2921E7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4415084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A75A0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58B1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44662515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26F02A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FGF10, MRPS30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6D8552C" w14:textId="51283668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GbGV0Y2hlcjwvQXV0aG9yPjxZZWFyPjIwMTE8L1llYXI+
PFJlY051bT4xMDwvUmVjTnVtPjxEaXNwbGF5VGV4dD4oNik8L0Rpc3BsYXlUZXh0PjxyZWNvcmQ+
PHJlYy1udW1iZXI+MTA8L3JlYy1udW1iZXI+PGZvcmVpZ24ta2V5cz48a2V5IGFwcD0iRU4iIGRi
LWlkPSI1cjJ3dzJ0dmp2enBlb2VzdnpseDJldnpyNTJydjBlcHd4ZnIiIHRpbWVzdGFtcD0iMTM5
NjU2NzMwNiI+MTA8L2tleT48L2ZvcmVpZ24ta2V5cz48cmVmLXR5cGUgbmFtZT0iSm91cm5hbCBB
cnRpY2xlIj4xNzwvcmVmLXR5cGU+PGNvbnRyaWJ1dG9ycz48YXV0aG9ycz48YXV0aG9yPkZsZXRj
aGVyLCBPLjwvYXV0aG9yPjxhdXRob3I+Sm9obnNvbiwgTi48L2F1dGhvcj48YXV0aG9yPk9yciwg
Ti48L2F1dGhvcj48YXV0aG9yPkhvc2tpbmcsIEYuIEouPC9hdXRob3I+PGF1dGhvcj5HaWJzb24s
IEwuIEouPC9hdXRob3I+PGF1dGhvcj5XYWxrZXIsIEsuPC9hdXRob3I+PGF1dGhvcj5aZWxlbmlr
YSwgRC48L2F1dGhvcj48YXV0aG9yPkd1dCwgSS48L2F1dGhvcj48YXV0aG9yPkhlYXRoLCBTLjwv
YXV0aG9yPjxhdXRob3I+UGFsbGVzLCBDLjwvYXV0aG9yPjxhdXRob3I+Q291cGxhbmQsIEIuPC9h
dXRob3I+PGF1dGhvcj5Ccm9kZXJpY2ssIFAuPC9hdXRob3I+PGF1dGhvcj5TY2hvZW1ha2VyLCBN
LjwvYXV0aG9yPjxhdXRob3I+Sm9uZXMsIE0uPC9hdXRob3I+PGF1dGhvcj5XaWxsaWFtc29uLCBK
LjwvYXV0aG9yPjxhdXRob3I+Q2hpbGNvdHQtQnVybnMsIFMuPC9hdXRob3I+PGF1dGhvcj5Ub21j
enlrLCBLLjwvYXV0aG9yPjxhdXRob3I+U2ltcHNvbiwgRy48L2F1dGhvcj48YXV0aG9yPkphY29i
cywgSy4gQi48L2F1dGhvcj48YXV0aG9yPkNoYW5vY2ssIFMuIEouPC9hdXRob3I+PGF1dGhvcj5I
dW50ZXIsIEQuIEouPC9hdXRob3I+PGF1dGhvcj5Ub21saW5zb24sIEkuIFAuPC9hdXRob3I+PGF1
dGhvcj5Td2VyZGxvdywgQS48L2F1dGhvcj48YXV0aG9yPkFzaHdvcnRoLCBBLjwvYXV0aG9yPjxh
dXRob3I+Um9zcywgRy48L2F1dGhvcj48YXV0aG9yPmRvcyBTYW50b3MgU2lsdmEsIEkuPC9hdXRo
b3I+PGF1dGhvcj5MYXRocm9wLCBNLjwvYXV0aG9yPjxhdXRob3I+SG91bHN0b24sIFIuIFMuPC9h
dXRob3I+PGF1dGhvcj5QZXRvLCBKLjwvYXV0aG9yPjwvYXV0aG9ycz48L2NvbnRyaWJ1dG9ycz48
YXV0aC1hZGRyZXNzPkJyZWFrdGhyb3VnaCBCcmVhc3QgQ2FuY2VyIFJlc2VhcmNoIENlbnRyZSwg
SW5zdGl0dXRlIG9mIENhbmNlciBSZXNlYXJjaCwgTG9uZG9uLCBVSy48L2F1dGgtYWRkcmVzcz48
dGl0bGVzPjx0aXRsZT5Ob3ZlbCBicmVhc3QgY2FuY2VyIHN1c2NlcHRpYmlsaXR5IGxvY3VzIGF0
IDlxMzEuMjogcmVzdWx0cyBvZiBhIGdlbm9tZS13aWRlIGFzc29jaWF0aW9uIHN0dWR5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0MjUtMzU8
L3BhZ2VzPjx2b2x1bWU+MTAzPC92b2x1bWU+PG51bWJlcj41PC9udW1iZXI+PGtleXdvcmRzPjxr
ZXl3b3JkPkFjdGlucy9nZW5ldGljczwva2V5d29yZD48a2V5d29yZD5BZHVsdDwva2V5d29yZD48
a2V5d29yZD5BZ2VkPC9rZXl3b3JkPjxrZXl3b3JkPkJyZWFzdCBOZW9wbGFzbXMvZXRobm9sb2d5
LypnZW5ldGljczwva2V5d29yZD48a2V5d29yZD5DYXNlLUNvbnRyb2wgU3R1ZGllczwva2V5d29y
ZD48a2V5d29yZD5DaHJvbW9zb21lcywgSHVtYW4sIFBhaXIgMTA8L2tleXdvcmQ+PGtleXdvcmQ+
Q2hyb21vc29tZXMsIEh1bWFuLCBQYWlyIDY8L2tleXdvcmQ+PGtleXdvcmQ+KkNocm9tb3NvbWVz
LCBIdW1hbiwgUGFpciA5PC9rZXl3b3JkPjxrZXl3b3JkPkROQSBSZXBhaXIgRW56eW1lcy9nZW5l
dGljczwva2V5d29yZD48a2V5d29yZD5ETkEtQmluZGluZyBQcm90ZWlucy9nZW5ldGljczwva2V5
d29yZD48a2V5d29yZD5FdXJvcGVhbiBDb250aW5lbnRhbCBBbmNlc3RyeSBHcm91cC8qZ2VuZXRp
Y3M8L2tleXdvcmQ+PGtleXdvcmQ+RmVtYWxlPC9rZXl3b3JkPjxrZXl3b3JkPkdlbmUgRXhwcmVz
c2lvbiBSZWd1bGF0aW9uLCBOZW9wbGFzdGljPC9rZXl3b3JkPjxrZXl3b3JkPkdlbmV0aWMgUHJl
ZGlzcG9zaXRpb24gdG8gRGlzZWFzZTwva2V5d29yZD48a2V5d29yZD5HZW5vbWUtV2lkZSBBc3Nv
Y2lhdGlvbiBTdHVkeTwva2V5d29yZD48a2V5d29yZD5HZW5vdHlwZTwva2V5d29yZD48a2V5d29y
ZD5HcmVhdCBCcml0YWluPC9rZXl3b3JkPjxrZXl3b3JkPkh1bWFuczwva2V5d29yZD48a2V5d29y
ZD5LcnVwcGVsLUxpa2UgVHJhbnNjcmlwdGlvbiBGYWN0b3JzL2dlbmV0aWNzPC9rZXl3b3JkPjxr
ZXl3b3JkPkxpbmthZ2UgRGlzZXF1aWxpYnJpdW08L2tleXdvcmQ+PGtleXdvcmQ+TG9naXN0aWMg
TW9kZWxzPC9rZXl3b3JkPjxrZXl3b3JkPk1pZGRsZSBBZ2VkPC9rZXl3b3JkPjxrZXl3b3JkPk9k
ZHMgUmF0aW88L2tleXdvcmQ+PGtleXdvcmQ+KlBvbHltb3JwaGlzbSwgU2luZ2xlIE51Y2xlb3Rp
ZGU8L2tleXdvcmQ+PGtleXdvcmQ+UXVhbGl0eSBDb250cm9sPC9rZXl3b3JkPjxrZXl3b3JkPlF1
ZXN0aW9ubmFpcmVzPC9rZXl3b3JkPjxrZXl3b3JkPlJpc2sgRmFjdG9yczwva2V5d29yZD48L2tl
eXdvcmRzPjxkYXRlcz48eWVhcj4yMDExPC95ZWFyPjxwdWItZGF0ZXM+PGRhdGU+TWFyIDI8L2Rh
dGU+PC9wdWItZGF0ZXM+PC9kYXRlcz48aXNibj4xNDYwLTIxMDUgKEVsZWN0cm9uaWMpJiN4RDsw
MDI3LTg4NzQgKExpbmtpbmcpPC9pc2JuPjxhY2Nlc3Npb24tbnVtPjIxMjYzMTMwPC9hY2Nlc3Np
b24tbnVtPjx1cmxzPjxyZWxhdGVkLXVybHM+PHVybD5odHRwOi8vd3d3Lm5jYmkubmxtLm5paC5n
b3YvcHVibWVkLzIxMjYzMTMwPC91cmw+PC9yZWxhdGVkLXVybHM+PC91cmxzPjxlbGVjdHJvbmlj
LXJlc291cmNlLW51bT4xMC4xMDkzL2puY2kvZGpxNTYzPC9lbGVjdHJvbmljLXJlc291cmNlLW51
bT48L3JlY29yZD48L0NpdGU+PC9FbmRO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GbGV0Y2hlcjwvQXV0aG9yPjxZZWFyPjIwMTE8L1llYXI+
PFJlY051bT4xMDwvUmVjTnVtPjxEaXNwbGF5VGV4dD4oNik8L0Rpc3BsYXlUZXh0PjxyZWNvcmQ+
PHJlYy1udW1iZXI+MTA8L3JlYy1udW1iZXI+PGZvcmVpZ24ta2V5cz48a2V5IGFwcD0iRU4iIGRi
LWlkPSI1cjJ3dzJ0dmp2enBlb2VzdnpseDJldnpyNTJydjBlcHd4ZnIiIHRpbWVzdGFtcD0iMTM5
NjU2NzMwNiI+MTA8L2tleT48L2ZvcmVpZ24ta2V5cz48cmVmLXR5cGUgbmFtZT0iSm91cm5hbCBB
cnRpY2xlIj4xNzwvcmVmLXR5cGU+PGNvbnRyaWJ1dG9ycz48YXV0aG9ycz48YXV0aG9yPkZsZXRj
aGVyLCBPLjwvYXV0aG9yPjxhdXRob3I+Sm9obnNvbiwgTi48L2F1dGhvcj48YXV0aG9yPk9yciwg
Ti48L2F1dGhvcj48YXV0aG9yPkhvc2tpbmcsIEYuIEouPC9hdXRob3I+PGF1dGhvcj5HaWJzb24s
IEwuIEouPC9hdXRob3I+PGF1dGhvcj5XYWxrZXIsIEsuPC9hdXRob3I+PGF1dGhvcj5aZWxlbmlr
YSwgRC48L2F1dGhvcj48YXV0aG9yPkd1dCwgSS48L2F1dGhvcj48YXV0aG9yPkhlYXRoLCBTLjwv
YXV0aG9yPjxhdXRob3I+UGFsbGVzLCBDLjwvYXV0aG9yPjxhdXRob3I+Q291cGxhbmQsIEIuPC9h
dXRob3I+PGF1dGhvcj5Ccm9kZXJpY2ssIFAuPC9hdXRob3I+PGF1dGhvcj5TY2hvZW1ha2VyLCBN
LjwvYXV0aG9yPjxhdXRob3I+Sm9uZXMsIE0uPC9hdXRob3I+PGF1dGhvcj5XaWxsaWFtc29uLCBK
LjwvYXV0aG9yPjxhdXRob3I+Q2hpbGNvdHQtQnVybnMsIFMuPC9hdXRob3I+PGF1dGhvcj5Ub21j
enlrLCBLLjwvYXV0aG9yPjxhdXRob3I+U2ltcHNvbiwgRy48L2F1dGhvcj48YXV0aG9yPkphY29i
cywgSy4gQi48L2F1dGhvcj48YXV0aG9yPkNoYW5vY2ssIFMuIEouPC9hdXRob3I+PGF1dGhvcj5I
dW50ZXIsIEQuIEouPC9hdXRob3I+PGF1dGhvcj5Ub21saW5zb24sIEkuIFAuPC9hdXRob3I+PGF1
dGhvcj5Td2VyZGxvdywgQS48L2F1dGhvcj48YXV0aG9yPkFzaHdvcnRoLCBBLjwvYXV0aG9yPjxh
dXRob3I+Um9zcywgRy48L2F1dGhvcj48YXV0aG9yPmRvcyBTYW50b3MgU2lsdmEsIEkuPC9hdXRo
b3I+PGF1dGhvcj5MYXRocm9wLCBNLjwvYXV0aG9yPjxhdXRob3I+SG91bHN0b24sIFIuIFMuPC9h
dXRob3I+PGF1dGhvcj5QZXRvLCBKLjwvYXV0aG9yPjwvYXV0aG9ycz48L2NvbnRyaWJ1dG9ycz48
YXV0aC1hZGRyZXNzPkJyZWFrdGhyb3VnaCBCcmVhc3QgQ2FuY2VyIFJlc2VhcmNoIENlbnRyZSwg
SW5zdGl0dXRlIG9mIENhbmNlciBSZXNlYXJjaCwgTG9uZG9uLCBVSy48L2F1dGgtYWRkcmVzcz48
dGl0bGVzPjx0aXRsZT5Ob3ZlbCBicmVhc3QgY2FuY2VyIHN1c2NlcHRpYmlsaXR5IGxvY3VzIGF0
IDlxMzEuMjogcmVzdWx0cyBvZiBhIGdlbm9tZS13aWRlIGFzc29jaWF0aW9uIHN0dWR5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0MjUtMzU8
L3BhZ2VzPjx2b2x1bWU+MTAzPC92b2x1bWU+PG51bWJlcj41PC9udW1iZXI+PGtleXdvcmRzPjxr
ZXl3b3JkPkFjdGlucy9nZW5ldGljczwva2V5d29yZD48a2V5d29yZD5BZHVsdDwva2V5d29yZD48
a2V5d29yZD5BZ2VkPC9rZXl3b3JkPjxrZXl3b3JkPkJyZWFzdCBOZW9wbGFzbXMvZXRobm9sb2d5
LypnZW5ldGljczwva2V5d29yZD48a2V5d29yZD5DYXNlLUNvbnRyb2wgU3R1ZGllczwva2V5d29y
ZD48a2V5d29yZD5DaHJvbW9zb21lcywgSHVtYW4sIFBhaXIgMTA8L2tleXdvcmQ+PGtleXdvcmQ+
Q2hyb21vc29tZXMsIEh1bWFuLCBQYWlyIDY8L2tleXdvcmQ+PGtleXdvcmQ+KkNocm9tb3NvbWVz
LCBIdW1hbiwgUGFpciA5PC9rZXl3b3JkPjxrZXl3b3JkPkROQSBSZXBhaXIgRW56eW1lcy9nZW5l
dGljczwva2V5d29yZD48a2V5d29yZD5ETkEtQmluZGluZyBQcm90ZWlucy9nZW5ldGljczwva2V5
d29yZD48a2V5d29yZD5FdXJvcGVhbiBDb250aW5lbnRhbCBBbmNlc3RyeSBHcm91cC8qZ2VuZXRp
Y3M8L2tleXdvcmQ+PGtleXdvcmQ+RmVtYWxlPC9rZXl3b3JkPjxrZXl3b3JkPkdlbmUgRXhwcmVz
c2lvbiBSZWd1bGF0aW9uLCBOZW9wbGFzdGljPC9rZXl3b3JkPjxrZXl3b3JkPkdlbmV0aWMgUHJl
ZGlzcG9zaXRpb24gdG8gRGlzZWFzZTwva2V5d29yZD48a2V5d29yZD5HZW5vbWUtV2lkZSBBc3Nv
Y2lhdGlvbiBTdHVkeTwva2V5d29yZD48a2V5d29yZD5HZW5vdHlwZTwva2V5d29yZD48a2V5d29y
ZD5HcmVhdCBCcml0YWluPC9rZXl3b3JkPjxrZXl3b3JkPkh1bWFuczwva2V5d29yZD48a2V5d29y
ZD5LcnVwcGVsLUxpa2UgVHJhbnNjcmlwdGlvbiBGYWN0b3JzL2dlbmV0aWNzPC9rZXl3b3JkPjxr
ZXl3b3JkPkxpbmthZ2UgRGlzZXF1aWxpYnJpdW08L2tleXdvcmQ+PGtleXdvcmQ+TG9naXN0aWMg
TW9kZWxzPC9rZXl3b3JkPjxrZXl3b3JkPk1pZGRsZSBBZ2VkPC9rZXl3b3JkPjxrZXl3b3JkPk9k
ZHMgUmF0aW88L2tleXdvcmQ+PGtleXdvcmQ+KlBvbHltb3JwaGlzbSwgU2luZ2xlIE51Y2xlb3Rp
ZGU8L2tleXdvcmQ+PGtleXdvcmQ+UXVhbGl0eSBDb250cm9sPC9rZXl3b3JkPjxrZXl3b3JkPlF1
ZXN0aW9ubmFpcmVzPC9rZXl3b3JkPjxrZXl3b3JkPlJpc2sgRmFjdG9yczwva2V5d29yZD48L2tl
eXdvcmRzPjxkYXRlcz48eWVhcj4yMDExPC95ZWFyPjxwdWItZGF0ZXM+PGRhdGU+TWFyIDI8L2Rh
dGU+PC9wdWItZGF0ZXM+PC9kYXRlcz48aXNibj4xNDYwLTIxMDUgKEVsZWN0cm9uaWMpJiN4RDsw
MDI3LTg4NzQgKExpbmtpbmcpPC9pc2JuPjxhY2Nlc3Npb24tbnVtPjIxMjYzMTMwPC9hY2Nlc3Np
b24tbnVtPjx1cmxzPjxyZWxhdGVkLXVybHM+PHVybD5odHRwOi8vd3d3Lm5jYmkubmxtLm5paC5n
b3YvcHVibWVkLzIxMjYzMTMwPC91cmw+PC9yZWxhdGVkLXVybHM+PC91cmxzPjxlbGVjdHJvbmlj
LXJlc291cmNlLW51bT4xMC4xMDkzL2puY2kvZGpxNTYzPC9lbGVjdHJvbmljLXJlc291cmNlLW51
bT48L3JlY29yZD48L0NpdGU+PC9FbmRO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6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51C33B1E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5703C6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889312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C9BD7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756E3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6031884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122FD7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MAP3K1, C5orf35, MIER3, GPBP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FC2083E" w14:textId="49C85B0B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FYXN0b248L0F1dGhvcj48WWVhcj4yMDA3PC9ZZWFyPjxS
ZWNOdW0+OTwvUmVjTnVtPjxEaXNwbGF5VGV4dD4oNyk8L0Rpc3BsYXlUZXh0PjxyZWNvcmQ+PHJl
Yy1udW1iZXI+OTwvcmVjLW51bWJlcj48Zm9yZWlnbi1rZXlzPjxrZXkgYXBwPSJFTiIgZGItaWQ9
IjVyMnd3MnR2anZ6cGVvZXN2emx4MmV2enI1MnJ2MGVwd3hmciIgdGltZXN0YW1wPSIxMzk2NTY3
Mjg1Ij45PC9rZXk+PC9mb3JlaWduLWtleXM+PHJlZi10eXBlIG5hbWU9IkpvdXJuYWwgQXJ0aWNs
ZSI+MTc8L3JlZi10eXBlPjxjb250cmlidXRvcnM+PGF1dGhvcnM+PGF1dGhvcj5FYXN0b24sIEQu
IEYuPC9hdXRob3I+PGF1dGhvcj5Qb29sZXksIEsuIEEuPC9hdXRob3I+PGF1dGhvcj5EdW5uaW5n
LCBBLiBNLjwvYXV0aG9yPjxhdXRob3I+UGhhcm9haCwgUC4gRC48L2F1dGhvcj48YXV0aG9yPlRo
b21wc29uLCBELjwvYXV0aG9yPjxhdXRob3I+QmFsbGluZ2VyLCBELiBHLjwvYXV0aG9yPjxhdXRo
b3I+U3RydWV3aW5nLCBKLiBQLjwvYXV0aG9yPjxhdXRob3I+TW9ycmlzb24sIEouPC9hdXRob3I+
PGF1dGhvcj5GaWVsZCwgSC48L2F1dGhvcj48YXV0aG9yPkx1YmVuLCBSLjwvYXV0aG9yPjxhdXRo
b3I+V2FyZWhhbSwgTi48L2F1dGhvcj48YXV0aG9yPkFobWVkLCBTLjwvYXV0aG9yPjxhdXRob3I+
SGVhbGV5LCBDLiBTLjwvYXV0aG9yPjxhdXRob3I+Qm93bWFuLCBSLjwvYXV0aG9yPjxhdXRob3I+
U2VhcmNoIGNvbGxhYm9yYXRvcnM8L2F1dGhvcj48YXV0aG9yPk1leWVyLCBLLiBCLjwvYXV0aG9y
PjxhdXRob3I+SGFpbWFuLCBDLiBBLjwvYXV0aG9yPjxhdXRob3I+S29sb25lbCwgTC4gSy48L2F1
dGhvcj48YXV0aG9yPkhlbmRlcnNvbiwgQi4gRS48L2F1dGhvcj48YXV0aG9yPkxlIE1hcmNoYW5k
LCBMLjwvYXV0aG9yPjxhdXRob3I+QnJlbm5hbiwgUC48L2F1dGhvcj48YXV0aG9yPlNhbmdyYWpy
YW5nLCBTLjwvYXV0aG9yPjxhdXRob3I+R2Fib3JpZWF1LCBWLjwvYXV0aG9yPjxhdXRob3I+T2Rl
ZnJleSwgRi48L2F1dGhvcj48YXV0aG9yPlNoZW4sIEMuIFkuPC9hdXRob3I+PGF1dGhvcj5XdSwg
UC4gRS48L2F1dGhvcj48YXV0aG9yPldhbmcsIEguIEMuPC9hdXRob3I+PGF1dGhvcj5FY2NsZXMs
IEQuPC9hdXRob3I+PGF1dGhvcj5FdmFucywgRC4gRy48L2F1dGhvcj48YXV0aG9yPlBldG8sIEou
PC9hdXRob3I+PGF1dGhvcj5GbGV0Y2hlciwgTy48L2F1dGhvcj48YXV0aG9yPkpvaG5zb24sIE4u
PC9hdXRob3I+PGF1dGhvcj5TZWFsLCBTLjwvYXV0aG9yPjxhdXRob3I+U3RyYXR0b24sIE0uIFIu
PC9hdXRob3I+PGF1dGhvcj5SYWhtYW4sIE4uPC9hdXRob3I+PGF1dGhvcj5DaGVuZXZpeC1UcmVu
Y2gsIEcuPC9hdXRob3I+PGF1dGhvcj5Cb2plc2VuLCBTLiBFLjwvYXV0aG9yPjxhdXRob3I+Tm9y
ZGVzdGdhYXJkLCBCLiBHLjwvYXV0aG9yPjxhdXRob3I+QXhlbHNzb24sIEMuIEsuPC9hdXRob3I+
PGF1dGhvcj5HYXJjaWEtQ2xvc2FzLCBNLjwvYXV0aG9yPjxhdXRob3I+QnJpbnRvbiwgTC48L2F1
dGhvcj48YXV0aG9yPkNoYW5vY2ssIFMuPC9hdXRob3I+PGF1dGhvcj5MaXNzb3dza2EsIEouPC9h
dXRob3I+PGF1dGhvcj5QZXBsb25za2EsIEIuPC9hdXRob3I+PGF1dGhvcj5OZXZhbmxpbm5hLCBI
LjwvYXV0aG9yPjxhdXRob3I+RmFnZXJob2xtLCBSLjwvYXV0aG9yPjxhdXRob3I+RWVyb2xhLCBI
LjwvYXV0aG9yPjxhdXRob3I+S2FuZywgRC48L2F1dGhvcj48YXV0aG9yPllvbywgSy4gWS48L2F1
dGhvcj48YXV0aG9yPk5vaCwgRC4gWS48L2F1dGhvcj48YXV0aG9yPkFobiwgUy4gSC48L2F1dGhv
cj48YXV0aG9yPkh1bnRlciwgRC4gSi48L2F1dGhvcj48YXV0aG9yPkhhbmtpbnNvbiwgUy4gRS48
L2F1dGhvcj48YXV0aG9yPkNveCwgRC4gRy48L2F1dGhvcj48YXV0aG9yPkhhbGwsIFAuPC9hdXRo
b3I+PGF1dGhvcj5XZWRyZW4sIFMuPC9hdXRob3I+PGF1dGhvcj5MaXUsIEouPC9hdXRob3I+PGF1
dGhvcj5Mb3csIFkuIEwuPC9hdXRob3I+PGF1dGhvcj5Cb2dkYW5vdmEsIE4uPC9hdXRob3I+PGF1
dGhvcj5TY2h1cm1hbm4sIFAuPC9hdXRob3I+PGF1dGhvcj5Eb3JrLCBULjwvYXV0aG9yPjxhdXRo
b3I+VG9sbGVuYWFyLCBSLiBBLjwvYXV0aG9yPjxhdXRob3I+SmFjb2JpLCBDLiBFLjwvYXV0aG9y
PjxhdXRob3I+RGV2aWxlZSwgUC48L2F1dGhvcj48YXV0aG9yPktsaWpuLCBKLiBHLjwvYXV0aG9y
PjxhdXRob3I+U2lndXJkc29uLCBBLiBKLjwvYXV0aG9yPjxhdXRob3I+RG9vZHksIE0uIE0uPC9h
dXRob3I+PGF1dGhvcj5BbGV4YW5kZXIsIEIuIEguPC9hdXRob3I+PGF1dGhvcj5aaGFuZywgSi48
L2F1dGhvcj48YXV0aG9yPkNveCwgQS48L2F1dGhvcj48YXV0aG9yPkJyb2NrLCBJLiBXLjwvYXV0
aG9yPjxhdXRob3I+TWFjUGhlcnNvbiwgRy48L2F1dGhvcj48YXV0aG9yPlJlZWQsIE0uIFcuPC9h
dXRob3I+PGF1dGhvcj5Db3VjaCwgRi4gSi48L2F1dGhvcj48YXV0aG9yPkdvb2RlLCBFLiBMLjwv
YXV0aG9yPjxhdXRob3I+T2xzb24sIEouIEUuPC9hdXRob3I+PGF1dGhvcj5NZWlqZXJzLUhlaWpi
b2VyLCBILjwvYXV0aG9yPjxhdXRob3I+dmFuIGRlbiBPdXdlbGFuZCwgQS48L2F1dGhvcj48YXV0
aG9yPlVpdHRlcmxpbmRlbiwgQS48L2F1dGhvcj48YXV0aG9yPlJpdmFkZW5laXJhLCBGLjwvYXV0
aG9yPjxhdXRob3I+TWlsbmUsIFIuIEwuPC9hdXRob3I+PGF1dGhvcj5SaWJhcywgRy48L2F1dGhv
cj48YXV0aG9yPkdvbnphbGV6LU5laXJhLCBBLjwvYXV0aG9yPjxhdXRob3I+QmVuaXRleiwgSi48
L2F1dGhvcj48YXV0aG9yPkhvcHBlciwgSi4gTC48L2F1dGhvcj48YXV0aG9yPk1jQ3JlZGllLCBN
LjwvYXV0aG9yPjxhdXRob3I+U291dGhleSwgTS48L2F1dGhvcj48YXV0aG9yPkdpbGVzLCBHLiBH
LjwvYXV0aG9yPjxhdXRob3I+U2Nocm9lbiwgQy48L2F1dGhvcj48YXV0aG9yPkp1c3RlbmhvdmVu
LCBDLjwvYXV0aG9yPjxhdXRob3I+QnJhdWNoLCBILjwvYXV0aG9yPjxhdXRob3I+SGFtYW5uLCBV
LjwvYXV0aG9yPjxhdXRob3I+S28sIFkuIEQuPC9hdXRob3I+PGF1dGhvcj5TcHVyZGxlLCBBLiBC
LjwvYXV0aG9yPjxhdXRob3I+QmVlc2xleSwgSi48L2F1dGhvcj48YXV0aG9yPkNoZW4sIFguPC9h
dXRob3I+PGF1dGhvcj5rQ29uRmFiLDwvYXV0aG9yPjxhdXRob3I+QW9jcyBNYW5hZ2VtZW50IEdy
b3VwPC9hdXRob3I+PGF1dGhvcj5NYW5uZXJtYWEsIEEuPC9hdXRob3I+PGF1dGhvcj5Lb3NtYSwg
Vi4gTS48L2F1dGhvcj48YXV0aG9yPkthdGFqYSwgVi48L2F1dGhvcj48YXV0aG9yPkhhcnRpa2Fp
bmVuLCBKLjwvYXV0aG9yPjxhdXRob3I+RGF5LCBOLiBFLjwvYXV0aG9yPjxhdXRob3I+Q294LCBE
LiBSLjwvYXV0aG9yPjxhdXRob3I+UG9uZGVyLCBCLiBBLjwvYXV0aG9yPjwvYXV0aG9ycz48L2Nv
bnRyaWJ1dG9ycz48YXV0aC1hZGRyZXNzPkNSLVVLIEdlbmV0aWMgRXBpZGVtaW9sb2d5IFVuaXQs
IERlcGFydG1lbnQgb2YgUHVibGljIEhlYWx0aCBhbmQgUHJpbWFyeSBDYXJlLCBVbml2ZXJzaXR5
IG9mIENhbWJyaWRnZSwgQ2FtYnJpZGdlIENCMSA4Uk4sIFVLLiBkLmVhc3RvbkBzcmwuY2FtLmFj
LnVrPC9hdXRoLWFkZHJlc3M+PHRpdGxlcz48dGl0bGU+R2Vub21lLXdpZGUgYXNzb2NpYXRpb24g
c3R1ZHkgaWRlbnRpZmllcyBub3ZlbCBicmVhc3QgY2FuY2VyIHN1c2NlcHRpYmlsaXR5IGxvY2k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EwODctOTM8L3BhZ2VzPjx2b2x1bWU+NDQ3
PC92b2x1bWU+PG51bWJlcj43MTQ4PC9udW1iZXI+PGtleXdvcmRzPjxrZXl3b3JkPkFsbGVsZXM8
L2tleXdvcmQ+PGtleXdvcmQ+QXNpYSwgU291dGhlYXN0ZXJuPC9rZXl3b3JkPjxrZXl3b3JkPkF1
c3RyYWxpYTwva2V5d29yZD48a2V5d29yZD5CcmVhc3QgTmVvcGxhc21zLypnZW5ldGljczwva2V5
d29yZD48a2V5d29yZD5DYXNlLUNvbnRyb2wgU3R1ZGllczwva2V5d29yZD48a2V5d29yZD5FdXJv
cGUvZXRobm9sb2d5PC9rZXl3b3JkPjxrZXl3b3JkPkZlbWFsZTwva2V5d29yZD48a2V5d29yZD5H
ZW5ldGljIFByZWRpc3Bvc2l0aW9uIHRvIERpc2Vhc2UvKmdlbmV0aWNzPC9rZXl3b3JkPjxrZXl3
b3JkPkdlbm9tZSwgSHVtYW4vKmdlbmV0aWNzPC9rZXl3b3JkPjxrZXl3b3JkPkdlbm90eXBlPC9r
ZXl3b3JkPjxrZXl3b3JkPkh1bWFuczwva2V5d29yZD48a2V5d29yZD5NQVAgS2luYXNlIEtpbmFz
ZSBLaW5hc2UgMS9nZW5ldGljczwva2V5d29yZD48a2V5d29yZD5NaWNyb2ZpbGFtZW50IFByb3Rl
aW5zL2dlbmV0aWNzPC9rZXl3b3JkPjxrZXl3b3JkPk5vcnRoIEFtZXJpY2E8L2tleXdvcmQ+PGtl
eXdvcmQ+T2RkcyBSYXRpbzwva2V5d29yZD48a2V5d29yZD5Qb2x5bW9ycGhpc20sIFNpbmdsZSBO
dWNsZW90aWRlL2dlbmV0aWNzPC9rZXl3b3JkPjxrZXl3b3JkPlJlY2VwdG9yLCBGaWJyb2JsYXN0
IEdyb3d0aCBGYWN0b3IsIFR5cGUgMi9nZW5ldGljczwva2V5d29yZD48a2V5d29yZD5SZWNlcHRv
cnMsIFByb2dlc3Rlcm9uZS9nZW5ldGljczwva2V5d29yZD48L2tleXdvcmRzPjxkYXRlcz48eWVh
cj4yMDA3PC95ZWFyPjxwdWItZGF0ZXM+PGRhdGU+SnVuIDI4PC9kYXRlPjwvcHViLWRhdGVzPjwv
ZGF0ZXM+PGlzYm4+MTQ3Ni00Njg3IChFbGVjdHJvbmljKSYjeEQ7MDAyOC0wODM2IChMaW5raW5n
KTwvaXNibj48YWNjZXNzaW9uLW51bT4xNzUyOTk2NzwvYWNjZXNzaW9uLW51bT48dXJscz48cmVs
YXRlZC11cmxzPjx1cmw+aHR0cDovL3d3dy5uY2JpLm5sbS5uaWguZ292L3B1Ym1lZC8xNzUyOTk2
NzwvdXJsPjwvcmVsYXRlZC11cmxzPjwvdXJscz48Y3VzdG9tMj4yNzE0OTc0PC9jdXN0b20yPjxl
bGVjdHJvbmljLXJlc291cmNlLW51bT4xMC4xMDM4L25hdHVyZTA1ODg3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FYXN0b248L0F1dGhvcj48WWVhcj4yMDA3PC9ZZWFyPjxS
ZWNOdW0+OTwvUmVjTnVtPjxEaXNwbGF5VGV4dD4oNyk8L0Rpc3BsYXlUZXh0PjxyZWNvcmQ+PHJl
Yy1udW1iZXI+OTwvcmVjLW51bWJlcj48Zm9yZWlnbi1rZXlzPjxrZXkgYXBwPSJFTiIgZGItaWQ9
IjVyMnd3MnR2anZ6cGVvZXN2emx4MmV2enI1MnJ2MGVwd3hmciIgdGltZXN0YW1wPSIxMzk2NTY3
Mjg1Ij45PC9rZXk+PC9mb3JlaWduLWtleXM+PHJlZi10eXBlIG5hbWU9IkpvdXJuYWwgQXJ0aWNs
ZSI+MTc8L3JlZi10eXBlPjxjb250cmlidXRvcnM+PGF1dGhvcnM+PGF1dGhvcj5FYXN0b24sIEQu
IEYuPC9hdXRob3I+PGF1dGhvcj5Qb29sZXksIEsuIEEuPC9hdXRob3I+PGF1dGhvcj5EdW5uaW5n
LCBBLiBNLjwvYXV0aG9yPjxhdXRob3I+UGhhcm9haCwgUC4gRC48L2F1dGhvcj48YXV0aG9yPlRo
b21wc29uLCBELjwvYXV0aG9yPjxhdXRob3I+QmFsbGluZ2VyLCBELiBHLjwvYXV0aG9yPjxhdXRo
b3I+U3RydWV3aW5nLCBKLiBQLjwvYXV0aG9yPjxhdXRob3I+TW9ycmlzb24sIEouPC9hdXRob3I+
PGF1dGhvcj5GaWVsZCwgSC48L2F1dGhvcj48YXV0aG9yPkx1YmVuLCBSLjwvYXV0aG9yPjxhdXRo
b3I+V2FyZWhhbSwgTi48L2F1dGhvcj48YXV0aG9yPkFobWVkLCBTLjwvYXV0aG9yPjxhdXRob3I+
SGVhbGV5LCBDLiBTLjwvYXV0aG9yPjxhdXRob3I+Qm93bWFuLCBSLjwvYXV0aG9yPjxhdXRob3I+
U2VhcmNoIGNvbGxhYm9yYXRvcnM8L2F1dGhvcj48YXV0aG9yPk1leWVyLCBLLiBCLjwvYXV0aG9y
PjxhdXRob3I+SGFpbWFuLCBDLiBBLjwvYXV0aG9yPjxhdXRob3I+S29sb25lbCwgTC4gSy48L2F1
dGhvcj48YXV0aG9yPkhlbmRlcnNvbiwgQi4gRS48L2F1dGhvcj48YXV0aG9yPkxlIE1hcmNoYW5k
LCBMLjwvYXV0aG9yPjxhdXRob3I+QnJlbm5hbiwgUC48L2F1dGhvcj48YXV0aG9yPlNhbmdyYWpy
YW5nLCBTLjwvYXV0aG9yPjxhdXRob3I+R2Fib3JpZWF1LCBWLjwvYXV0aG9yPjxhdXRob3I+T2Rl
ZnJleSwgRi48L2F1dGhvcj48YXV0aG9yPlNoZW4sIEMuIFkuPC9hdXRob3I+PGF1dGhvcj5XdSwg
UC4gRS48L2F1dGhvcj48YXV0aG9yPldhbmcsIEguIEMuPC9hdXRob3I+PGF1dGhvcj5FY2NsZXMs
IEQuPC9hdXRob3I+PGF1dGhvcj5FdmFucywgRC4gRy48L2F1dGhvcj48YXV0aG9yPlBldG8sIEou
PC9hdXRob3I+PGF1dGhvcj5GbGV0Y2hlciwgTy48L2F1dGhvcj48YXV0aG9yPkpvaG5zb24sIE4u
PC9hdXRob3I+PGF1dGhvcj5TZWFsLCBTLjwvYXV0aG9yPjxhdXRob3I+U3RyYXR0b24sIE0uIFIu
PC9hdXRob3I+PGF1dGhvcj5SYWhtYW4sIE4uPC9hdXRob3I+PGF1dGhvcj5DaGVuZXZpeC1UcmVu
Y2gsIEcuPC9hdXRob3I+PGF1dGhvcj5Cb2plc2VuLCBTLiBFLjwvYXV0aG9yPjxhdXRob3I+Tm9y
ZGVzdGdhYXJkLCBCLiBHLjwvYXV0aG9yPjxhdXRob3I+QXhlbHNzb24sIEMuIEsuPC9hdXRob3I+
PGF1dGhvcj5HYXJjaWEtQ2xvc2FzLCBNLjwvYXV0aG9yPjxhdXRob3I+QnJpbnRvbiwgTC48L2F1
dGhvcj48YXV0aG9yPkNoYW5vY2ssIFMuPC9hdXRob3I+PGF1dGhvcj5MaXNzb3dza2EsIEouPC9h
dXRob3I+PGF1dGhvcj5QZXBsb25za2EsIEIuPC9hdXRob3I+PGF1dGhvcj5OZXZhbmxpbm5hLCBI
LjwvYXV0aG9yPjxhdXRob3I+RmFnZXJob2xtLCBSLjwvYXV0aG9yPjxhdXRob3I+RWVyb2xhLCBI
LjwvYXV0aG9yPjxhdXRob3I+S2FuZywgRC48L2F1dGhvcj48YXV0aG9yPllvbywgSy4gWS48L2F1
dGhvcj48YXV0aG9yPk5vaCwgRC4gWS48L2F1dGhvcj48YXV0aG9yPkFobiwgUy4gSC48L2F1dGhv
cj48YXV0aG9yPkh1bnRlciwgRC4gSi48L2F1dGhvcj48YXV0aG9yPkhhbmtpbnNvbiwgUy4gRS48
L2F1dGhvcj48YXV0aG9yPkNveCwgRC4gRy48L2F1dGhvcj48YXV0aG9yPkhhbGwsIFAuPC9hdXRo
b3I+PGF1dGhvcj5XZWRyZW4sIFMuPC9hdXRob3I+PGF1dGhvcj5MaXUsIEouPC9hdXRob3I+PGF1
dGhvcj5Mb3csIFkuIEwuPC9hdXRob3I+PGF1dGhvcj5Cb2dkYW5vdmEsIE4uPC9hdXRob3I+PGF1
dGhvcj5TY2h1cm1hbm4sIFAuPC9hdXRob3I+PGF1dGhvcj5Eb3JrLCBULjwvYXV0aG9yPjxhdXRo
b3I+VG9sbGVuYWFyLCBSLiBBLjwvYXV0aG9yPjxhdXRob3I+SmFjb2JpLCBDLiBFLjwvYXV0aG9y
PjxhdXRob3I+RGV2aWxlZSwgUC48L2F1dGhvcj48YXV0aG9yPktsaWpuLCBKLiBHLjwvYXV0aG9y
PjxhdXRob3I+U2lndXJkc29uLCBBLiBKLjwvYXV0aG9yPjxhdXRob3I+RG9vZHksIE0uIE0uPC9h
dXRob3I+PGF1dGhvcj5BbGV4YW5kZXIsIEIuIEguPC9hdXRob3I+PGF1dGhvcj5aaGFuZywgSi48
L2F1dGhvcj48YXV0aG9yPkNveCwgQS48L2F1dGhvcj48YXV0aG9yPkJyb2NrLCBJLiBXLjwvYXV0
aG9yPjxhdXRob3I+TWFjUGhlcnNvbiwgRy48L2F1dGhvcj48YXV0aG9yPlJlZWQsIE0uIFcuPC9h
dXRob3I+PGF1dGhvcj5Db3VjaCwgRi4gSi48L2F1dGhvcj48YXV0aG9yPkdvb2RlLCBFLiBMLjwv
YXV0aG9yPjxhdXRob3I+T2xzb24sIEouIEUuPC9hdXRob3I+PGF1dGhvcj5NZWlqZXJzLUhlaWpi
b2VyLCBILjwvYXV0aG9yPjxhdXRob3I+dmFuIGRlbiBPdXdlbGFuZCwgQS48L2F1dGhvcj48YXV0
aG9yPlVpdHRlcmxpbmRlbiwgQS48L2F1dGhvcj48YXV0aG9yPlJpdmFkZW5laXJhLCBGLjwvYXV0
aG9yPjxhdXRob3I+TWlsbmUsIFIuIEwuPC9hdXRob3I+PGF1dGhvcj5SaWJhcywgRy48L2F1dGhv
cj48YXV0aG9yPkdvbnphbGV6LU5laXJhLCBBLjwvYXV0aG9yPjxhdXRob3I+QmVuaXRleiwgSi48
L2F1dGhvcj48YXV0aG9yPkhvcHBlciwgSi4gTC48L2F1dGhvcj48YXV0aG9yPk1jQ3JlZGllLCBN
LjwvYXV0aG9yPjxhdXRob3I+U291dGhleSwgTS48L2F1dGhvcj48YXV0aG9yPkdpbGVzLCBHLiBH
LjwvYXV0aG9yPjxhdXRob3I+U2Nocm9lbiwgQy48L2F1dGhvcj48YXV0aG9yPkp1c3RlbmhvdmVu
LCBDLjwvYXV0aG9yPjxhdXRob3I+QnJhdWNoLCBILjwvYXV0aG9yPjxhdXRob3I+SGFtYW5uLCBV
LjwvYXV0aG9yPjxhdXRob3I+S28sIFkuIEQuPC9hdXRob3I+PGF1dGhvcj5TcHVyZGxlLCBBLiBC
LjwvYXV0aG9yPjxhdXRob3I+QmVlc2xleSwgSi48L2F1dGhvcj48YXV0aG9yPkNoZW4sIFguPC9h
dXRob3I+PGF1dGhvcj5rQ29uRmFiLDwvYXV0aG9yPjxhdXRob3I+QW9jcyBNYW5hZ2VtZW50IEdy
b3VwPC9hdXRob3I+PGF1dGhvcj5NYW5uZXJtYWEsIEEuPC9hdXRob3I+PGF1dGhvcj5Lb3NtYSwg
Vi4gTS48L2F1dGhvcj48YXV0aG9yPkthdGFqYSwgVi48L2F1dGhvcj48YXV0aG9yPkhhcnRpa2Fp
bmVuLCBKLjwvYXV0aG9yPjxhdXRob3I+RGF5LCBOLiBFLjwvYXV0aG9yPjxhdXRob3I+Q294LCBE
LiBSLjwvYXV0aG9yPjxhdXRob3I+UG9uZGVyLCBCLiBBLjwvYXV0aG9yPjwvYXV0aG9ycz48L2Nv
bnRyaWJ1dG9ycz48YXV0aC1hZGRyZXNzPkNSLVVLIEdlbmV0aWMgRXBpZGVtaW9sb2d5IFVuaXQs
IERlcGFydG1lbnQgb2YgUHVibGljIEhlYWx0aCBhbmQgUHJpbWFyeSBDYXJlLCBVbml2ZXJzaXR5
IG9mIENhbWJyaWRnZSwgQ2FtYnJpZGdlIENCMSA4Uk4sIFVLLiBkLmVhc3RvbkBzcmwuY2FtLmFj
LnVrPC9hdXRoLWFkZHJlc3M+PHRpdGxlcz48dGl0bGU+R2Vub21lLXdpZGUgYXNzb2NpYXRpb24g
c3R1ZHkgaWRlbnRpZmllcyBub3ZlbCBicmVhc3QgY2FuY2VyIHN1c2NlcHRpYmlsaXR5IGxvY2k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EwODctOTM8L3BhZ2VzPjx2b2x1bWU+NDQ3
PC92b2x1bWU+PG51bWJlcj43MTQ4PC9udW1iZXI+PGtleXdvcmRzPjxrZXl3b3JkPkFsbGVsZXM8
L2tleXdvcmQ+PGtleXdvcmQ+QXNpYSwgU291dGhlYXN0ZXJuPC9rZXl3b3JkPjxrZXl3b3JkPkF1
c3RyYWxpYTwva2V5d29yZD48a2V5d29yZD5CcmVhc3QgTmVvcGxhc21zLypnZW5ldGljczwva2V5
d29yZD48a2V5d29yZD5DYXNlLUNvbnRyb2wgU3R1ZGllczwva2V5d29yZD48a2V5d29yZD5FdXJv
cGUvZXRobm9sb2d5PC9rZXl3b3JkPjxrZXl3b3JkPkZlbWFsZTwva2V5d29yZD48a2V5d29yZD5H
ZW5ldGljIFByZWRpc3Bvc2l0aW9uIHRvIERpc2Vhc2UvKmdlbmV0aWNzPC9rZXl3b3JkPjxrZXl3
b3JkPkdlbm9tZSwgSHVtYW4vKmdlbmV0aWNzPC9rZXl3b3JkPjxrZXl3b3JkPkdlbm90eXBlPC9r
ZXl3b3JkPjxrZXl3b3JkPkh1bWFuczwva2V5d29yZD48a2V5d29yZD5NQVAgS2luYXNlIEtpbmFz
ZSBLaW5hc2UgMS9nZW5ldGljczwva2V5d29yZD48a2V5d29yZD5NaWNyb2ZpbGFtZW50IFByb3Rl
aW5zL2dlbmV0aWNzPC9rZXl3b3JkPjxrZXl3b3JkPk5vcnRoIEFtZXJpY2E8L2tleXdvcmQ+PGtl
eXdvcmQ+T2RkcyBSYXRpbzwva2V5d29yZD48a2V5d29yZD5Qb2x5bW9ycGhpc20sIFNpbmdsZSBO
dWNsZW90aWRlL2dlbmV0aWNzPC9rZXl3b3JkPjxrZXl3b3JkPlJlY2VwdG9yLCBGaWJyb2JsYXN0
IEdyb3d0aCBGYWN0b3IsIFR5cGUgMi9nZW5ldGljczwva2V5d29yZD48a2V5d29yZD5SZWNlcHRv
cnMsIFByb2dlc3Rlcm9uZS9nZW5ldGljczwva2V5d29yZD48L2tleXdvcmRzPjxkYXRlcz48eWVh
cj4yMDA3PC95ZWFyPjxwdWItZGF0ZXM+PGRhdGU+SnVuIDI4PC9kYXRlPjwvcHViLWRhdGVzPjwv
ZGF0ZXM+PGlzYm4+MTQ3Ni00Njg3IChFbGVjdHJvbmljKSYjeEQ7MDAyOC0wODM2IChMaW5raW5n
KTwvaXNibj48YWNjZXNzaW9uLW51bT4xNzUyOTk2NzwvYWNjZXNzaW9uLW51bT48dXJscz48cmVs
YXRlZC11cmxzPjx1cmw+aHR0cDovL3d3dy5uY2JpLm5sbS5uaWguZ292L3B1Ym1lZC8xNzUyOTk2
NzwvdXJsPjwvcmVsYXRlZC11cmxzPjwvdXJscz48Y3VzdG9tMj4yNzE0OTc0PC9jdXN0b20yPjxl
bGVjdHJvbmljLXJlc291cmNlLW51bT4xMC4xMDM4L25hdHVyZTA1ODg3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7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53670B0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9BFCCD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0472076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1E68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9609D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818406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041814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PLK2, GAPT, RAB3C, PDE4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01CA017" w14:textId="1A733E4F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A27D114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48E041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35374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3F3BB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E2F47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833748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CA0F70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RAB3C, PDE4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2BF262A" w14:textId="1965AC61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53BA9FC4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48CD27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432679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73162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25471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58244083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25C374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EBF1, RNF145, UBLCP1, IL12B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7C82183" w14:textId="709401A2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D963C13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99001BD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1242675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9F79D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12003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318878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E9E8F3A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LOC285768, FOXQ1, FOXF2, FOXC1, GMDS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3E970BA" w14:textId="5DDA870E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3B4C5D6C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78BA11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0424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AE958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ABA7D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3722523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530C1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 xml:space="preserve">PHACTR1, TBC1D7, GFOD1, C6orf114, SIRT5, NOL7, RANBP9, CCDC90A, RNF182, </w:t>
            </w:r>
            <w:r w:rsidRPr="004B06F1">
              <w:rPr>
                <w:i/>
                <w:iCs/>
                <w:sz w:val="20"/>
                <w:szCs w:val="20"/>
              </w:rPr>
              <w:lastRenderedPageBreak/>
              <w:t>CD8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F02D904" w14:textId="14F57AAF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5C220354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BA8D27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lastRenderedPageBreak/>
              <w:t>rs17530068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9E53E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06965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82193109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C19EDB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FAM46A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4F813F2" w14:textId="6EF50F01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aWRkaXE8L0F1dGhvcj48WWVhcj4yMDEyPC9ZZWFyPjxS
ZWNOdW0+NDwvUmVjTnVtPjxEaXNwbGF5VGV4dD4oOCk8L0Rpc3BsYXlUZXh0PjxyZWNvcmQ+PHJl
Yy1udW1iZXI+NDwvcmVjLW51bWJlcj48Zm9yZWlnbi1rZXlzPjxrZXkgYXBwPSJFTiIgZGItaWQ9
IjVyMnd3MnR2anZ6cGVvZXN2emx4MmV2enI1MnJ2MGVwd3hmciIgdGltZXN0YW1wPSIxMzk2NTY3
MTgxIj40PC9rZXk+PC9mb3JlaWduLWtleXM+PHJlZi10eXBlIG5hbWU9IkpvdXJuYWwgQXJ0aWNs
ZSI+MTc8L3JlZi10eXBlPjxjb250cmlidXRvcnM+PGF1dGhvcnM+PGF1dGhvcj5TaWRkaXEsIEEu
PC9hdXRob3I+PGF1dGhvcj5Db3VjaCwgRi4gSi48L2F1dGhvcj48YXV0aG9yPkNoZW4sIEcuIEsu
PC9hdXRob3I+PGF1dGhvcj5MaW5kc3Ryb20sIFMuPC9hdXRob3I+PGF1dGhvcj5FY2NsZXMsIEQu
PC9hdXRob3I+PGF1dGhvcj5NaWxsaWthbiwgUi4gQy48L2F1dGhvcj48YXV0aG9yPk1pY2hhaWxp
ZG91LCBLLjwvYXV0aG9yPjxhdXRob3I+U3RyYW0sIEQuIE8uPC9hdXRob3I+PGF1dGhvcj5CZWNr
bWFubiwgTC48L2F1dGhvcj48YXV0aG9yPlJoaWUsIFMuIEsuPC9hdXRob3I+PGF1dGhvcj5BbWJy
b3NvbmUsIEMuIEIuPC9hdXRob3I+PGF1dGhvcj5BaXR0b21ha2ksIEsuPC9hdXRob3I+PGF1dGhv
cj5BbWlhbm8sIFAuPC9hdXRob3I+PGF1dGhvcj5BcGljZWxsYSwgQy48L2F1dGhvcj48YXV0aG9y
PkF1c3RyYWxpYW4gQnJlYXN0IENhbmNlciBUaXNzdWUgQmFuaywgSW52ZXN0aWdhdG9yczwvYXV0
aG9yPjxhdXRob3I+QmFnbGlldHRvLCBMLjwvYXV0aG9yPjxhdXRob3I+QmFuZGVyYSwgRS4gVi48
L2F1dGhvcj48YXV0aG9yPkJlY2ttYW5uLCBNLiBXLjwvYXV0aG9yPjxhdXRob3I+QmVyZywgQy4g
RC48L2F1dGhvcj48YXV0aG9yPkJlcm5zdGVpbiwgTC48L2F1dGhvcj48YXV0aG9yPkJsb21xdmlz
dCwgQy48L2F1dGhvcj48YXV0aG9yPkJyYXVjaCwgSC48L2F1dGhvcj48YXV0aG9yPkJyaW50b24s
IEwuPC9hdXRob3I+PGF1dGhvcj5CdWksIFEuIE0uPC9hdXRob3I+PGF1dGhvcj5CdXJpbmcsIEou
IEUuPC9hdXRob3I+PGF1dGhvcj5CdXlzLCBTLiBTLjwvYXV0aG9yPjxhdXRob3I+Q2FtcGEsIEQu
PC9hdXRob3I+PGF1dGhvcj5DYXJwZW50ZXIsIEouIEUuPC9hdXRob3I+PGF1dGhvcj5DaGFzbWFu
LCBELiBJLjwvYXV0aG9yPjxhdXRob3I+Q2hhbmctQ2xhdWRlLCBKLjwvYXV0aG9yPjxhdXRob3I+
Q2hlbiwgQy48L2F1dGhvcj48YXV0aG9yPkNsYXZlbC1DaGFwZWxvbiwgRi48L2F1dGhvcj48YXV0
aG9yPkNveCwgQS48L2F1dGhvcj48YXV0aG9yPkNyb3NzLCBTLiBTLjwvYXV0aG9yPjxhdXRob3I+
Q3plbmUsIEsuPC9hdXRob3I+PGF1dGhvcj5EZW1pbmcsIFMuIEwuPC9hdXRob3I+PGF1dGhvcj5E
aWFzaW8sIFIuIEIuPC9hdXRob3I+PGF1dGhvcj5EaXZlciwgVy4gUi48L2F1dGhvcj48YXV0aG9y
PkR1bm5pbmcsIEEuIE0uPC9hdXRob3I+PGF1dGhvcj5EdXJjYW4sIEwuPC9hdXRob3I+PGF1dGhv
cj5Fa2ljaSwgQS4gQi48L2F1dGhvcj48YXV0aG9yPkZhc2NoaW5nLCBQLiBBLjwvYXV0aG9yPjxh
dXRob3I+RmFtaWxpYWwgQnJlYXN0IENhbmNlciwgU3R1ZHk8L2F1dGhvcj48YXV0aG9yPkZlaWdl
bHNvbiwgSC4gUy48L2F1dGhvcj48YXV0aG9yPkZlamVybWFuLCBMLjwvYXV0aG9yPjxhdXRob3I+
RmlndWVyb2EsIEouIEQuPC9hdXRob3I+PGF1dGhvcj5GbGV0Y2hlciwgTy48L2F1dGhvcj48YXV0
aG9yPkZsZXNjaC1KYW55cywgRC48L2F1dGhvcj48YXV0aG9yPkdhdWRldCwgTS4gTS48L2F1dGhv
cj48YXV0aG9yPkdlbmljYSBDb25zb3J0aXVtPC9hdXRob3I+PGF1dGhvcj5HZXJ0eSwgUy4gTS48
L2F1dGhvcj48YXV0aG9yPlJvZHJpZ3Vlei1HaWwsIEouIEwuPC9hdXRob3I+PGF1dGhvcj5HaWxl
cywgRy4gRy48L2F1dGhvcj48YXV0aG9yPnZhbiBHaWxzLCBDLiBILjwvYXV0aG9yPjxhdXRob3I+
R29kd2luLCBBLiBLLjwvYXV0aG9yPjxhdXRob3I+R3JhaGFtLCBOLjwvYXV0aG9yPjxhdXRob3I+
R3JlY28sIEQuPC9hdXRob3I+PGF1dGhvcj5IYWxsLCBQLjwvYXV0aG9yPjxhdXRob3I+SGFua2lu
c29uLCBTLiBFLjwvYXV0aG9yPjxhdXRob3I+SGFydG1hbm4sIEEuPC9hdXRob3I+PGF1dGhvcj5I
ZWluLCBSLjwvYXV0aG9yPjxhdXRob3I+SGVpbnosIEouPC9hdXRob3I+PGF1dGhvcj5Ib292ZXIs
IFIuIE4uPC9hdXRob3I+PGF1dGhvcj5Ib3BwZXIsIEouIEwuPC9hdXRob3I+PGF1dGhvcj5IdSwg
Si4gSi48L2F1dGhvcj48YXV0aG9yPkh1bnRzbWFuLCBTLjwvYXV0aG9yPjxhdXRob3I+SW5nbGVz
LCBTLiBBLjwvYXV0aG9yPjxhdXRob3I+SXJ3YW50bywgQS48L2F1dGhvcj48YXV0aG9yPklzYWFj
cywgQy48L2F1dGhvcj48YXV0aG9yPkphY29icywgSy4gQi48L2F1dGhvcj48YXV0aG9yPkpvaG4s
IEUuIE0uPC9hdXRob3I+PGF1dGhvcj5KdXN0ZW5ob3ZlbiwgQy48L2F1dGhvcj48YXV0aG9yPkth
YWtzLCBSLjwvYXV0aG9yPjxhdXRob3I+S29sb25lbCwgTC4gTi48L2F1dGhvcj48YXV0aG9yPkNv
ZXR6ZWUsIEcuIEEuPC9hdXRob3I+PGF1dGhvcj5MYXRocm9wLCBNLjwvYXV0aG9yPjxhdXRob3I+
TGUgTWFyY2hhbmQsIEwuPC9hdXRob3I+PGF1dGhvcj5MZWUsIEEuIE0uPC9hdXRob3I+PGF1dGhv
cj5MZWUsIEkuIE0uPC9hdXRob3I+PGF1dGhvcj5MZXNuaWNrLCBULjwvYXV0aG9yPjxhdXRob3I+
TGljaHRuZXIsIFAuPC9hdXRob3I+PGF1dGhvcj5MaXUsIEouPC9hdXRob3I+PGF1dGhvcj5MdW5k
LCBFLjwvYXV0aG9yPjxhdXRob3I+TWFrYWxpYywgRS48L2F1dGhvcj48YXV0aG9yPk1hcnRpbiwg
Ti4gRy48L2F1dGhvcj48YXV0aG9yPk1jTGVhbiwgQy4gQS48L2F1dGhvcj48YXV0aG9yPk1laWpl
cnMtSGVpamJvZXIsIEguPC9hdXRob3I+PGF1dGhvcj5NZWluZGwsIEEuPC9hdXRob3I+PGF1dGhv
cj5NaXJvbiwgUC48L2F1dGhvcj48YXV0aG9yPk1vbnJvZSwgSy4gUi48L2F1dGhvcj48YXV0aG9y
Pk1vbnRnb21lcnksIEcuIFcuPC9hdXRob3I+PGF1dGhvcj5NdWxsZXItTXloc29rLCBCLjwvYXV0
aG9yPjxhdXRob3I+Tmlja2VscywgUy48L2F1dGhvcj48YXV0aG9yPk55YW50ZSwgUy4gSi48L2F1
dGhvcj48YXV0aG9yPk9sc3dvbGQsIEMuPC9hdXRob3I+PGF1dGhvcj5PdmVydmFkLCBLLjwvYXV0
aG9yPjxhdXRob3I+UGFsbGksIEQuPC9hdXRob3I+PGF1dGhvcj5QYXJrLCBELiBKLjwvYXV0aG9y
PjxhdXRob3I+UGFsbWVyLCBKLiBSLjwvYXV0aG9yPjxhdXRob3I+UGF0aGFrLCBILjwvYXV0aG9y
PjxhdXRob3I+UGV0bywgSi48L2F1dGhvcj48YXV0aG9yPlBoYXJvYWgsIFAuPC9hdXRob3I+PGF1
dGhvcj5SYWhtYW4sIE4uPC9hdXRob3I+PGF1dGhvcj5SaXZhZGVuZWlyYSwgRi48L2F1dGhvcj48
YXV0aG9yPlNjaG1pZHQsIEQuIEYuPC9hdXRob3I+PGF1dGhvcj5TY2htdXR6bGVyLCBSLiBLLjwv
YXV0aG9yPjxhdXRob3I+U2xhZ2VyLCBTLjwvYXV0aG9yPjxhdXRob3I+U291dGhleSwgTS4gQy48
L2F1dGhvcj48YXV0aG9yPlN0ZXZlbnMsIEsuIE4uPC9hdXRob3I+PGF1dGhvcj5TaW5uLCBILiBQ
LjwvYXV0aG9yPjxhdXRob3I+UHJlc3MsIE0uIEYuPC9hdXRob3I+PGF1dGhvcj5Sb3NzLCBFLjwv
YXV0aG9yPjxhdXRob3I+Umlib2xpLCBFLjwvYXV0aG9yPjxhdXRob3I+Umlka2VyLCBQLiBNLjwv
YXV0aG9yPjxhdXRob3I+U2NodW1hY2hlciwgRi4gUi48L2F1dGhvcj48YXV0aG9yPlNldmVyaSwg
Ry48L2F1dGhvcj48YXV0aG9yPkRvcyBTYW50b3MgU2lsdmEsIEkuPC9hdXRob3I+PGF1dGhvcj5T
dG9uZSwgSi48L2F1dGhvcj48YXV0aG9yPlN1bmQsIE0uPC9hdXRob3I+PGF1dGhvcj5UYXBwZXIs
IFcuIEouPC9hdXRob3I+PGF1dGhvcj5UaHVuLCBNLiBKLjwvYXV0aG9yPjxhdXRob3I+VHJhdmlz
LCBSLiBDLjwvYXV0aG9yPjxhdXRob3I+VHVybmJ1bGwsIEMuPC9hdXRob3I+PGF1dGhvcj5VaXR0
ZXJsaW5kZW4sIEEuIEcuPC9hdXRob3I+PGF1dGhvcj5XYWlzZmlzeiwgUS48L2F1dGhvcj48YXV0
aG9yPldhbmcsIFguPC9hdXRob3I+PGF1dGhvcj5XYW5nLCBaLjwvYXV0aG9yPjxhdXRob3I+V2Vh
dmVyLCBKLjwvYXV0aG9yPjxhdXRob3I+U2NodWx6LVdlbmR0bGFuZCwgUi48L2F1dGhvcj48YXV0
aG9yPldpbGtlbnMsIEwuIFIuPC9hdXRob3I+PGF1dGhvcj5WYW4gRGVuIEJlcmcsIEQuPC9hdXRo
b3I+PGF1dGhvcj5aaGVuZywgVy48L2F1dGhvcj48YXV0aG9yPlppZWdsZXIsIFIuIEcuPC9hdXRo
b3I+PGF1dGhvcj5aaXYsIEUuPC9hdXRob3I+PGF1dGhvcj5OZXZhbmxpbm5hLCBILjwvYXV0aG9y
PjxhdXRob3I+RWFzdG9uLCBELiBGLjwvYXV0aG9yPjxhdXRob3I+SHVudGVyLCBELiBKLjwvYXV0
aG9yPjxhdXRob3I+SGVuZGVyc29uLCBCLiBFLjwvYXV0aG9yPjxhdXRob3I+Q2hhbm9jaywgUy4g
Si48L2F1dGhvcj48YXV0aG9yPkdhcmNpYS1DbG9zYXMsIE0uPC9hdXRob3I+PGF1dGhvcj5LcmFm
dCwgUC48L2F1dGhvcj48YXV0aG9yPkhhaW1hbiwgQy4gQS48L2F1dGhvcj48YXV0aG9yPlZhY2hv
biwgQy4gTS48L2F1dGhvcj48L2F1dGhvcnM+PC9jb250cmlidXRvcnM+PGF1dGgtYWRkcmVzcz5E
ZXBhcnRtZW50IG9mIEVwaWRlbWlvbG9neSBhbmQgQmlvc3RhdGlzdGljcywgU2Nob29sIG9mIFB1
YmxpYyBIZWFsdGgsIEltcGVyaWFsIENvbGxlZ2UgTG9uZG9uLCBMb25kb24sIFVLLjwvYXV0aC1h
ZGRyZXNzPjx0aXRsZXM+PHRpdGxlPkEgbWV0YS1hbmFseXNpcyBvZiBnZW5vbWUtd2lkZSBhc3Nv
Y2lhdGlvbiBzdHVkaWVzIG9mIGJyZWFzdCBjYW5jZXIgaWRlbnRpZmllcyB0d28gbm92ZWwgc3Vz
Y2VwdGliaWxpdHkgbG9jaSBhdCA2cTE0IGFuZCAyMHExMTwvdGl0bGU+PHNlY29uZGFyeS10aXRs
ZT5IdW0gTW9sIEdlbmV0PC9zZWNvbmRhcnktdGl0bGU+PGFsdC10aXRsZT5IdW1hbiBtb2xlY3Vs
YXIgZ2VuZXRpY3M8L2FsdC10aXRsZT48L3RpdGxlcz48cGVyaW9kaWNhbD48ZnVsbC10aXRsZT5I
dW0gTW9sIEdlbmV0PC9mdWxsLXRpdGxlPjxhYmJyLTE+SHVtYW4gbW9sZWN1bGFyIGdlbmV0aWNz
PC9hYmJyLTE+PC9wZXJpb2RpY2FsPjxhbHQtcGVyaW9kaWNhbD48ZnVsbC10aXRsZT5IdW0gTW9s
IEdlbmV0PC9mdWxsLXRpdGxlPjxhYmJyLTE+SHVtYW4gbW9sZWN1bGFyIGdlbmV0aWNzPC9hYmJy
LTE+PC9hbHQtcGVyaW9kaWNhbD48cGFnZXM+NTM3My04NDwvcGFnZXM+PHZvbHVtZT4yMTwvdm9s
dW1lPjxudW1iZXI+MjQ8L251bWJlcj48a2V5d29yZHM+PGtleXdvcmQ+QnJlYXN0IE5lb3BsYXNt
cy8qZ2VuZXRpY3M8L2tleXdvcmQ+PGtleXdvcmQ+RmVtYWxlPC9rZXl3b3JkPjxrZXl3b3JkPkdl
bmV0aWMgUHJlZGlzcG9zaXRpb24gdG8gRGlzZWFzZS8qZ2VuZXRpY3M8L2tleXdvcmQ+PGtleXdv
cmQ+Kkdlbm9tZS1XaWRlIEFzc29jaWF0aW9uIFN0dWR5PC9rZXl3b3JkPjxrZXl3b3JkPkh1bWFu
czwva2V5d29yZD48a2V5d29yZD5Qb2x5bW9ycGhpc20sIFNpbmdsZSBOdWNsZW90aWRlL2dlbmV0
aWNzPC9rZXl3b3JkPjxrZXl3b3JkPlJlY2VwdG9ycywgRXN0cm9nZW4vZ2VuZXRpY3M8L2tleXdv
cmQ+PC9rZXl3b3Jkcz48ZGF0ZXM+PHllYXI+MjAxMjwveWVhcj48cHViLWRhdGVzPjxkYXRlPkRl
YyAxNTwvZGF0ZT48L3B1Yi1kYXRlcz48L2RhdGVzPjxpc2JuPjE0NjAtMjA4MyAoRWxlY3Ryb25p
YykmI3hEOzA5NjQtNjkwNiAoTGlua2luZyk8L2lzYm4+PGFjY2Vzc2lvbi1udW0+MjI5NzY0NzQ8
L2FjY2Vzc2lvbi1udW0+PHVybHM+PHJlbGF0ZWQtdXJscz48dXJsPmh0dHA6Ly93d3cubmNiaS5u
bG0ubmloLmdvdi9wdWJtZWQvMjI5NzY0NzQ8L3VybD48L3JlbGF0ZWQtdXJscz48L3VybHM+PGN1
c3RvbTI+MzUxMDc1MzwvY3VzdG9tMj48ZWxlY3Ryb25pYy1yZXNvdXJjZS1udW0+MTAuMTA5My9o
bWcvZGRzMzgxPC9lbGVjdHJvbmljLXJlc291cmNlLW51bT48L3JlY29yZD48L0NpdGU+PC9FbmRO
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TaWRkaXE8L0F1dGhvcj48WWVhcj4yMDEyPC9ZZWFyPjxS
ZWNOdW0+NDwvUmVjTnVtPjxEaXNwbGF5VGV4dD4oOCk8L0Rpc3BsYXlUZXh0PjxyZWNvcmQ+PHJl
Yy1udW1iZXI+NDwvcmVjLW51bWJlcj48Zm9yZWlnbi1rZXlzPjxrZXkgYXBwPSJFTiIgZGItaWQ9
IjVyMnd3MnR2anZ6cGVvZXN2emx4MmV2enI1MnJ2MGVwd3hmciIgdGltZXN0YW1wPSIxMzk2NTY3
MTgxIj40PC9rZXk+PC9mb3JlaWduLWtleXM+PHJlZi10eXBlIG5hbWU9IkpvdXJuYWwgQXJ0aWNs
ZSI+MTc8L3JlZi10eXBlPjxjb250cmlidXRvcnM+PGF1dGhvcnM+PGF1dGhvcj5TaWRkaXEsIEEu
PC9hdXRob3I+PGF1dGhvcj5Db3VjaCwgRi4gSi48L2F1dGhvcj48YXV0aG9yPkNoZW4sIEcuIEsu
PC9hdXRob3I+PGF1dGhvcj5MaW5kc3Ryb20sIFMuPC9hdXRob3I+PGF1dGhvcj5FY2NsZXMsIEQu
PC9hdXRob3I+PGF1dGhvcj5NaWxsaWthbiwgUi4gQy48L2F1dGhvcj48YXV0aG9yPk1pY2hhaWxp
ZG91LCBLLjwvYXV0aG9yPjxhdXRob3I+U3RyYW0sIEQuIE8uPC9hdXRob3I+PGF1dGhvcj5CZWNr
bWFubiwgTC48L2F1dGhvcj48YXV0aG9yPlJoaWUsIFMuIEsuPC9hdXRob3I+PGF1dGhvcj5BbWJy
b3NvbmUsIEMuIEIuPC9hdXRob3I+PGF1dGhvcj5BaXR0b21ha2ksIEsuPC9hdXRob3I+PGF1dGhv
cj5BbWlhbm8sIFAuPC9hdXRob3I+PGF1dGhvcj5BcGljZWxsYSwgQy48L2F1dGhvcj48YXV0aG9y
PkF1c3RyYWxpYW4gQnJlYXN0IENhbmNlciBUaXNzdWUgQmFuaywgSW52ZXN0aWdhdG9yczwvYXV0
aG9yPjxhdXRob3I+QmFnbGlldHRvLCBMLjwvYXV0aG9yPjxhdXRob3I+QmFuZGVyYSwgRS4gVi48
L2F1dGhvcj48YXV0aG9yPkJlY2ttYW5uLCBNLiBXLjwvYXV0aG9yPjxhdXRob3I+QmVyZywgQy4g
RC48L2F1dGhvcj48YXV0aG9yPkJlcm5zdGVpbiwgTC48L2F1dGhvcj48YXV0aG9yPkJsb21xdmlz
dCwgQy48L2F1dGhvcj48YXV0aG9yPkJyYXVjaCwgSC48L2F1dGhvcj48YXV0aG9yPkJyaW50b24s
IEwuPC9hdXRob3I+PGF1dGhvcj5CdWksIFEuIE0uPC9hdXRob3I+PGF1dGhvcj5CdXJpbmcsIEou
IEUuPC9hdXRob3I+PGF1dGhvcj5CdXlzLCBTLiBTLjwvYXV0aG9yPjxhdXRob3I+Q2FtcGEsIEQu
PC9hdXRob3I+PGF1dGhvcj5DYXJwZW50ZXIsIEouIEUuPC9hdXRob3I+PGF1dGhvcj5DaGFzbWFu
LCBELiBJLjwvYXV0aG9yPjxhdXRob3I+Q2hhbmctQ2xhdWRlLCBKLjwvYXV0aG9yPjxhdXRob3I+
Q2hlbiwgQy48L2F1dGhvcj48YXV0aG9yPkNsYXZlbC1DaGFwZWxvbiwgRi48L2F1dGhvcj48YXV0
aG9yPkNveCwgQS48L2F1dGhvcj48YXV0aG9yPkNyb3NzLCBTLiBTLjwvYXV0aG9yPjxhdXRob3I+
Q3plbmUsIEsuPC9hdXRob3I+PGF1dGhvcj5EZW1pbmcsIFMuIEwuPC9hdXRob3I+PGF1dGhvcj5E
aWFzaW8sIFIuIEIuPC9hdXRob3I+PGF1dGhvcj5EaXZlciwgVy4gUi48L2F1dGhvcj48YXV0aG9y
PkR1bm5pbmcsIEEuIE0uPC9hdXRob3I+PGF1dGhvcj5EdXJjYW4sIEwuPC9hdXRob3I+PGF1dGhv
cj5Fa2ljaSwgQS4gQi48L2F1dGhvcj48YXV0aG9yPkZhc2NoaW5nLCBQLiBBLjwvYXV0aG9yPjxh
dXRob3I+RmFtaWxpYWwgQnJlYXN0IENhbmNlciwgU3R1ZHk8L2F1dGhvcj48YXV0aG9yPkZlaWdl
bHNvbiwgSC4gUy48L2F1dGhvcj48YXV0aG9yPkZlamVybWFuLCBMLjwvYXV0aG9yPjxhdXRob3I+
RmlndWVyb2EsIEouIEQuPC9hdXRob3I+PGF1dGhvcj5GbGV0Y2hlciwgTy48L2F1dGhvcj48YXV0
aG9yPkZsZXNjaC1KYW55cywgRC48L2F1dGhvcj48YXV0aG9yPkdhdWRldCwgTS4gTS48L2F1dGhv
cj48YXV0aG9yPkdlbmljYSBDb25zb3J0aXVtPC9hdXRob3I+PGF1dGhvcj5HZXJ0eSwgUy4gTS48
L2F1dGhvcj48YXV0aG9yPlJvZHJpZ3Vlei1HaWwsIEouIEwuPC9hdXRob3I+PGF1dGhvcj5HaWxl
cywgRy4gRy48L2F1dGhvcj48YXV0aG9yPnZhbiBHaWxzLCBDLiBILjwvYXV0aG9yPjxhdXRob3I+
R29kd2luLCBBLiBLLjwvYXV0aG9yPjxhdXRob3I+R3JhaGFtLCBOLjwvYXV0aG9yPjxhdXRob3I+
R3JlY28sIEQuPC9hdXRob3I+PGF1dGhvcj5IYWxsLCBQLjwvYXV0aG9yPjxhdXRob3I+SGFua2lu
c29uLCBTLiBFLjwvYXV0aG9yPjxhdXRob3I+SGFydG1hbm4sIEEuPC9hdXRob3I+PGF1dGhvcj5I
ZWluLCBSLjwvYXV0aG9yPjxhdXRob3I+SGVpbnosIEouPC9hdXRob3I+PGF1dGhvcj5Ib292ZXIs
IFIuIE4uPC9hdXRob3I+PGF1dGhvcj5Ib3BwZXIsIEouIEwuPC9hdXRob3I+PGF1dGhvcj5IdSwg
Si4gSi48L2F1dGhvcj48YXV0aG9yPkh1bnRzbWFuLCBTLjwvYXV0aG9yPjxhdXRob3I+SW5nbGVz
LCBTLiBBLjwvYXV0aG9yPjxhdXRob3I+SXJ3YW50bywgQS48L2F1dGhvcj48YXV0aG9yPklzYWFj
cywgQy48L2F1dGhvcj48YXV0aG9yPkphY29icywgSy4gQi48L2F1dGhvcj48YXV0aG9yPkpvaG4s
IEUuIE0uPC9hdXRob3I+PGF1dGhvcj5KdXN0ZW5ob3ZlbiwgQy48L2F1dGhvcj48YXV0aG9yPkth
YWtzLCBSLjwvYXV0aG9yPjxhdXRob3I+S29sb25lbCwgTC4gTi48L2F1dGhvcj48YXV0aG9yPkNv
ZXR6ZWUsIEcuIEEuPC9hdXRob3I+PGF1dGhvcj5MYXRocm9wLCBNLjwvYXV0aG9yPjxhdXRob3I+
TGUgTWFyY2hhbmQsIEwuPC9hdXRob3I+PGF1dGhvcj5MZWUsIEEuIE0uPC9hdXRob3I+PGF1dGhv
cj5MZWUsIEkuIE0uPC9hdXRob3I+PGF1dGhvcj5MZXNuaWNrLCBULjwvYXV0aG9yPjxhdXRob3I+
TGljaHRuZXIsIFAuPC9hdXRob3I+PGF1dGhvcj5MaXUsIEouPC9hdXRob3I+PGF1dGhvcj5MdW5k
LCBFLjwvYXV0aG9yPjxhdXRob3I+TWFrYWxpYywgRS48L2F1dGhvcj48YXV0aG9yPk1hcnRpbiwg
Ti4gRy48L2F1dGhvcj48YXV0aG9yPk1jTGVhbiwgQy4gQS48L2F1dGhvcj48YXV0aG9yPk1laWpl
cnMtSGVpamJvZXIsIEguPC9hdXRob3I+PGF1dGhvcj5NZWluZGwsIEEuPC9hdXRob3I+PGF1dGhv
cj5NaXJvbiwgUC48L2F1dGhvcj48YXV0aG9yPk1vbnJvZSwgSy4gUi48L2F1dGhvcj48YXV0aG9y
Pk1vbnRnb21lcnksIEcuIFcuPC9hdXRob3I+PGF1dGhvcj5NdWxsZXItTXloc29rLCBCLjwvYXV0
aG9yPjxhdXRob3I+Tmlja2VscywgUy48L2F1dGhvcj48YXV0aG9yPk55YW50ZSwgUy4gSi48L2F1
dGhvcj48YXV0aG9yPk9sc3dvbGQsIEMuPC9hdXRob3I+PGF1dGhvcj5PdmVydmFkLCBLLjwvYXV0
aG9yPjxhdXRob3I+UGFsbGksIEQuPC9hdXRob3I+PGF1dGhvcj5QYXJrLCBELiBKLjwvYXV0aG9y
PjxhdXRob3I+UGFsbWVyLCBKLiBSLjwvYXV0aG9yPjxhdXRob3I+UGF0aGFrLCBILjwvYXV0aG9y
PjxhdXRob3I+UGV0bywgSi48L2F1dGhvcj48YXV0aG9yPlBoYXJvYWgsIFAuPC9hdXRob3I+PGF1
dGhvcj5SYWhtYW4sIE4uPC9hdXRob3I+PGF1dGhvcj5SaXZhZGVuZWlyYSwgRi48L2F1dGhvcj48
YXV0aG9yPlNjaG1pZHQsIEQuIEYuPC9hdXRob3I+PGF1dGhvcj5TY2htdXR6bGVyLCBSLiBLLjwv
YXV0aG9yPjxhdXRob3I+U2xhZ2VyLCBTLjwvYXV0aG9yPjxhdXRob3I+U291dGhleSwgTS4gQy48
L2F1dGhvcj48YXV0aG9yPlN0ZXZlbnMsIEsuIE4uPC9hdXRob3I+PGF1dGhvcj5TaW5uLCBILiBQ
LjwvYXV0aG9yPjxhdXRob3I+UHJlc3MsIE0uIEYuPC9hdXRob3I+PGF1dGhvcj5Sb3NzLCBFLjwv
YXV0aG9yPjxhdXRob3I+Umlib2xpLCBFLjwvYXV0aG9yPjxhdXRob3I+Umlka2VyLCBQLiBNLjwv
YXV0aG9yPjxhdXRob3I+U2NodW1hY2hlciwgRi4gUi48L2F1dGhvcj48YXV0aG9yPlNldmVyaSwg
Ry48L2F1dGhvcj48YXV0aG9yPkRvcyBTYW50b3MgU2lsdmEsIEkuPC9hdXRob3I+PGF1dGhvcj5T
dG9uZSwgSi48L2F1dGhvcj48YXV0aG9yPlN1bmQsIE0uPC9hdXRob3I+PGF1dGhvcj5UYXBwZXIs
IFcuIEouPC9hdXRob3I+PGF1dGhvcj5UaHVuLCBNLiBKLjwvYXV0aG9yPjxhdXRob3I+VHJhdmlz
LCBSLiBDLjwvYXV0aG9yPjxhdXRob3I+VHVybmJ1bGwsIEMuPC9hdXRob3I+PGF1dGhvcj5VaXR0
ZXJsaW5kZW4sIEEuIEcuPC9hdXRob3I+PGF1dGhvcj5XYWlzZmlzeiwgUS48L2F1dGhvcj48YXV0
aG9yPldhbmcsIFguPC9hdXRob3I+PGF1dGhvcj5XYW5nLCBaLjwvYXV0aG9yPjxhdXRob3I+V2Vh
dmVyLCBKLjwvYXV0aG9yPjxhdXRob3I+U2NodWx6LVdlbmR0bGFuZCwgUi48L2F1dGhvcj48YXV0
aG9yPldpbGtlbnMsIEwuIFIuPC9hdXRob3I+PGF1dGhvcj5WYW4gRGVuIEJlcmcsIEQuPC9hdXRo
b3I+PGF1dGhvcj5aaGVuZywgVy48L2F1dGhvcj48YXV0aG9yPlppZWdsZXIsIFIuIEcuPC9hdXRo
b3I+PGF1dGhvcj5aaXYsIEUuPC9hdXRob3I+PGF1dGhvcj5OZXZhbmxpbm5hLCBILjwvYXV0aG9y
PjxhdXRob3I+RWFzdG9uLCBELiBGLjwvYXV0aG9yPjxhdXRob3I+SHVudGVyLCBELiBKLjwvYXV0
aG9yPjxhdXRob3I+SGVuZGVyc29uLCBCLiBFLjwvYXV0aG9yPjxhdXRob3I+Q2hhbm9jaywgUy4g
Si48L2F1dGhvcj48YXV0aG9yPkdhcmNpYS1DbG9zYXMsIE0uPC9hdXRob3I+PGF1dGhvcj5LcmFm
dCwgUC48L2F1dGhvcj48YXV0aG9yPkhhaW1hbiwgQy4gQS48L2F1dGhvcj48YXV0aG9yPlZhY2hv
biwgQy4gTS48L2F1dGhvcj48L2F1dGhvcnM+PC9jb250cmlidXRvcnM+PGF1dGgtYWRkcmVzcz5E
ZXBhcnRtZW50IG9mIEVwaWRlbWlvbG9neSBhbmQgQmlvc3RhdGlzdGljcywgU2Nob29sIG9mIFB1
YmxpYyBIZWFsdGgsIEltcGVyaWFsIENvbGxlZ2UgTG9uZG9uLCBMb25kb24sIFVLLjwvYXV0aC1h
ZGRyZXNzPjx0aXRsZXM+PHRpdGxlPkEgbWV0YS1hbmFseXNpcyBvZiBnZW5vbWUtd2lkZSBhc3Nv
Y2lhdGlvbiBzdHVkaWVzIG9mIGJyZWFzdCBjYW5jZXIgaWRlbnRpZmllcyB0d28gbm92ZWwgc3Vz
Y2VwdGliaWxpdHkgbG9jaSBhdCA2cTE0IGFuZCAyMHExMTwvdGl0bGU+PHNlY29uZGFyeS10aXRs
ZT5IdW0gTW9sIEdlbmV0PC9zZWNvbmRhcnktdGl0bGU+PGFsdC10aXRsZT5IdW1hbiBtb2xlY3Vs
YXIgZ2VuZXRpY3M8L2FsdC10aXRsZT48L3RpdGxlcz48cGVyaW9kaWNhbD48ZnVsbC10aXRsZT5I
dW0gTW9sIEdlbmV0PC9mdWxsLXRpdGxlPjxhYmJyLTE+SHVtYW4gbW9sZWN1bGFyIGdlbmV0aWNz
PC9hYmJyLTE+PC9wZXJpb2RpY2FsPjxhbHQtcGVyaW9kaWNhbD48ZnVsbC10aXRsZT5IdW0gTW9s
IEdlbmV0PC9mdWxsLXRpdGxlPjxhYmJyLTE+SHVtYW4gbW9sZWN1bGFyIGdlbmV0aWNzPC9hYmJy
LTE+PC9hbHQtcGVyaW9kaWNhbD48cGFnZXM+NTM3My04NDwvcGFnZXM+PHZvbHVtZT4yMTwvdm9s
dW1lPjxudW1iZXI+MjQ8L251bWJlcj48a2V5d29yZHM+PGtleXdvcmQ+QnJlYXN0IE5lb3BsYXNt
cy8qZ2VuZXRpY3M8L2tleXdvcmQ+PGtleXdvcmQ+RmVtYWxlPC9rZXl3b3JkPjxrZXl3b3JkPkdl
bmV0aWMgUHJlZGlzcG9zaXRpb24gdG8gRGlzZWFzZS8qZ2VuZXRpY3M8L2tleXdvcmQ+PGtleXdv
cmQ+Kkdlbm9tZS1XaWRlIEFzc29jaWF0aW9uIFN0dWR5PC9rZXl3b3JkPjxrZXl3b3JkPkh1bWFu
czwva2V5d29yZD48a2V5d29yZD5Qb2x5bW9ycGhpc20sIFNpbmdsZSBOdWNsZW90aWRlL2dlbmV0
aWNzPC9rZXl3b3JkPjxrZXl3b3JkPlJlY2VwdG9ycywgRXN0cm9nZW4vZ2VuZXRpY3M8L2tleXdv
cmQ+PC9rZXl3b3Jkcz48ZGF0ZXM+PHllYXI+MjAxMjwveWVhcj48cHViLWRhdGVzPjxkYXRlPkRl
YyAxNTwvZGF0ZT48L3B1Yi1kYXRlcz48L2RhdGVzPjxpc2JuPjE0NjAtMjA4MyAoRWxlY3Ryb25p
YykmI3hEOzA5NjQtNjkwNiAoTGlua2luZyk8L2lzYm4+PGFjY2Vzc2lvbi1udW0+MjI5NzY0NzQ8
L2FjY2Vzc2lvbi1udW0+PHVybHM+PHJlbGF0ZWQtdXJscz48dXJsPmh0dHA6Ly93d3cubmNiaS5u
bG0ubmloLmdvdi9wdWJtZWQvMjI5NzY0NzQ8L3VybD48L3JlbGF0ZWQtdXJscz48L3VybHM+PGN1
c3RvbTI+MzUxMDc1MzwvY3VzdG9tMj48ZWxlY3Ryb25pYy1yZXNvdXJjZS1udW0+MTAuMTA5My9o
bWcvZGRzMzgxPC9lbGVjdHJvbmljLXJlc291cmNlLW51bT48L3JlY29yZD48L0NpdGU+PC9FbmRO
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8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5F0655EB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FE6943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180341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D1E97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F7278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7600630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B3DB55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RSPO3, RNF146, ECHDC1, KIAA0408, C6orf174, C6orf58, THEMIS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0F20068" w14:textId="2C71EC67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b2xkPC9BdXRob3I+PFllYXI+MjAwODwvWWVhcj48UmVj
TnVtPjE1PC9SZWNOdW0+PERpc3BsYXlUZXh0Pig5KTwvRGlzcGxheVRleHQ+PHJlY29yZD48cmVj
LW51bWJlcj4xNTwvcmVjLW51bWJlcj48Zm9yZWlnbi1rZXlzPjxrZXkgYXBwPSJFTiIgZGItaWQ9
IjVyMnd3MnR2anZ6cGVvZXN2emx4MmV2enI1MnJ2MGVwd3hmciIgdGltZXN0YW1wPSIxMzk2NTY3
NDYzIj4xNTwva2V5PjwvZm9yZWlnbi1rZXlzPjxyZWYtdHlwZSBuYW1lPSJKb3VybmFsIEFydGlj
bGUiPjE3PC9yZWYtdHlwZT48Y29udHJpYnV0b3JzPjxhdXRob3JzPjxhdXRob3I+R29sZCwgQi48
L2F1dGhvcj48YXV0aG9yPktpcmNoaG9mZiwgVC48L2F1dGhvcj48YXV0aG9yPlN0ZWZhbm92LCBT
LjwvYXV0aG9yPjxhdXRob3I+TGF1dGVuYmVyZ2VyLCBKLjwvYXV0aG9yPjxhdXRob3I+VmlhbGUs
IEEuPC9hdXRob3I+PGF1dGhvcj5HYXJiZXIsIEouPC9hdXRob3I+PGF1dGhvcj5GcmllZG1hbiwg
RS48L2F1dGhvcj48YXV0aG9yPk5hcm9kLCBTLjwvYXV0aG9yPjxhdXRob3I+T2xzaGVuLCBBLiBC
LjwvYXV0aG9yPjxhdXRob3I+R3JlZ2Vyc2VuLCBQLjwvYXV0aG9yPjxhdXRob3I+S29zYXJpbiwg
Sy48L2F1dGhvcj48YXV0aG9yPk9sc2gsIEEuPC9hdXRob3I+PGF1dGhvcj5CZXJnZXJvbiwgSi48
L2F1dGhvcj48YXV0aG9yPkVsbGlzLCBOLiBBLjwvYXV0aG9yPjxhdXRob3I+S2xlaW4sIFIuIEou
PC9hdXRob3I+PGF1dGhvcj5DbGFyaywgQS4gRy48L2F1dGhvcj48YXV0aG9yPk5vcnRvbiwgTC48
L2F1dGhvcj48YXV0aG9yPkRlYW4sIE0uPC9hdXRob3I+PGF1dGhvcj5Cb3lkLCBKLjwvYXV0aG9y
PjxhdXRob3I+T2ZmaXQsIEsuPC9hdXRob3I+PC9hdXRob3JzPjwvY29udHJpYnV0b3JzPjxhdXRo
LWFkZHJlc3M+TGFib3JhdG9yeSBvZiBHZW5vbWljIERpdmVyc2l0eSwgSHVtYW4gR2VuZXRpY3Mg
U2VjdGlvbiwgTmF0aW9uYWwgQ2FuY2VyIEluc3RpdHV0ZS1GcmVkZXJpY2ssIEZyZWRlcmljaywg
TUQgMjE3MDIsIFVTQS48L2F1dGgtYWRkcmVzcz48dGl0bGVzPjx0aXRsZT5HZW5vbWUtd2lkZSBh
c3NvY2lhdGlvbiBzdHVkeSBwcm92aWRlcyBldmlkZW5jZSBmb3IgYSBicmVhc3QgY2FuY2VyIHJp
c2sgbG9jdXMgYXQgNnEyMi4zM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NDM0MC01PC9wYWdlcz48dm9s
dW1lPjEwNTwvdm9sdW1lPjxudW1iZXI+MTE8L251bWJlcj48a2V5d29yZHM+PGtleXdvcmQ+QWR1
bHQ8L2tleXdvcmQ+PGtleXdvcmQ+QWdlZDwva2V5d29yZD48a2V5d29yZD5BZ2VkLCA4MCBhbmQg
b3Zlcjwva2V5d29yZD48a2V5d29yZD5CcmVhc3QgTmVvcGxhc21zL2VwaWRlbWlvbG9neS8qZ2Vu
ZXRpY3M8L2tleXdvcmQ+PGtleXdvcmQ+Q2hyb21vc29tZXMsIEh1bWFuLCBQYWlyIDYvKmdlbmV0
aWNzPC9rZXl3b3JkPjxrZXl3b3JkPkNvaG9ydCBTdHVkaWVzPC9rZXl3b3JkPjxrZXl3b3JkPkZh
bWlseTwva2V5d29yZD48a2V5d29yZD5GZW1hbGU8L2tleXdvcmQ+PGtleXdvcmQ+R2VuZXRpYyBQ
cmVkaXNwb3NpdGlvbiB0byBEaXNlYXNlL2VwaWRlbWlvbG9neS8qZ2VuZXRpY3M8L2tleXdvcmQ+
PGtleXdvcmQ+R2Vub21lLCBIdW1hbi8qZ2VuZXRpY3M8L2tleXdvcmQ+PGtleXdvcmQ+SGFwbG90
eXBlczwva2V5d29yZD48a2V5d29yZD5IdW1hbnM8L2tleXdvcmQ+PGtleXdvcmQ+SnVkYWlzbTwv
a2V5d29yZD48a2V5d29yZD5NaWRkbGUgQWdlZDwva2V5d29yZD48a2V5d29yZD5PbGlnb251Y2xl
b3RpZGUgQXJyYXkgU2VxdWVuY2UgQW5hbHlzaXM8L2tleXdvcmQ+PGtleXdvcmQ+UG9seW1vcnBo
aXNtLCBTaW5nbGUgTnVjbGVvdGlkZS9nZW5ldGljczwva2V5d29yZD48a2V5d29yZD5SaXNrIEZh
Y3RvcnM8L2tleXdvcmQ+PC9rZXl3b3Jkcz48ZGF0ZXM+PHllYXI+MjAwODwveWVhcj48cHViLWRh
dGVzPjxkYXRlPk1hciAxODwvZGF0ZT48L3B1Yi1kYXRlcz48L2RhdGVzPjxpc2JuPjEwOTEtNjQ5
MCAoRWxlY3Ryb25pYykmI3hEOzAwMjctODQyNCAoTGlua2luZyk8L2lzYm4+PGFjY2Vzc2lvbi1u
dW0+MTgzMjY2MjM8L2FjY2Vzc2lvbi1udW0+PHVybHM+PHJlbGF0ZWQtdXJscz48dXJsPmh0dHA6
Ly93d3cubmNiaS5ubG0ubmloLmdvdi9wdWJtZWQvMTgzMjY2MjM8L3VybD48L3JlbGF0ZWQtdXJs
cz48L3VybHM+PGN1c3RvbTI+MjM5MzgxMTwvY3VzdG9tMj48ZWxlY3Ryb25pYy1yZXNvdXJjZS1u
dW0+MTAuMTA3My9wbmFzLjA4MDA0NDExMDU8L2VsZWN0cm9uaWMtcmVzb3VyY2UtbnVtPjwvcmVj
b3JkPjwvQ2l0ZT48L0VuZE5vdGU+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Hb2xkPC9BdXRob3I+PFllYXI+MjAwODwvWWVhcj48UmVj
TnVtPjE1PC9SZWNOdW0+PERpc3BsYXlUZXh0Pig5KTwvRGlzcGxheVRleHQ+PHJlY29yZD48cmVj
LW51bWJlcj4xNTwvcmVjLW51bWJlcj48Zm9yZWlnbi1rZXlzPjxrZXkgYXBwPSJFTiIgZGItaWQ9
IjVyMnd3MnR2anZ6cGVvZXN2emx4MmV2enI1MnJ2MGVwd3hmciIgdGltZXN0YW1wPSIxMzk2NTY3
NDYzIj4xNTwva2V5PjwvZm9yZWlnbi1rZXlzPjxyZWYtdHlwZSBuYW1lPSJKb3VybmFsIEFydGlj
bGUiPjE3PC9yZWYtdHlwZT48Y29udHJpYnV0b3JzPjxhdXRob3JzPjxhdXRob3I+R29sZCwgQi48
L2F1dGhvcj48YXV0aG9yPktpcmNoaG9mZiwgVC48L2F1dGhvcj48YXV0aG9yPlN0ZWZhbm92LCBT
LjwvYXV0aG9yPjxhdXRob3I+TGF1dGVuYmVyZ2VyLCBKLjwvYXV0aG9yPjxhdXRob3I+VmlhbGUs
IEEuPC9hdXRob3I+PGF1dGhvcj5HYXJiZXIsIEouPC9hdXRob3I+PGF1dGhvcj5GcmllZG1hbiwg
RS48L2F1dGhvcj48YXV0aG9yPk5hcm9kLCBTLjwvYXV0aG9yPjxhdXRob3I+T2xzaGVuLCBBLiBC
LjwvYXV0aG9yPjxhdXRob3I+R3JlZ2Vyc2VuLCBQLjwvYXV0aG9yPjxhdXRob3I+S29zYXJpbiwg
Sy48L2F1dGhvcj48YXV0aG9yPk9sc2gsIEEuPC9hdXRob3I+PGF1dGhvcj5CZXJnZXJvbiwgSi48
L2F1dGhvcj48YXV0aG9yPkVsbGlzLCBOLiBBLjwvYXV0aG9yPjxhdXRob3I+S2xlaW4sIFIuIEou
PC9hdXRob3I+PGF1dGhvcj5DbGFyaywgQS4gRy48L2F1dGhvcj48YXV0aG9yPk5vcnRvbiwgTC48
L2F1dGhvcj48YXV0aG9yPkRlYW4sIE0uPC9hdXRob3I+PGF1dGhvcj5Cb3lkLCBKLjwvYXV0aG9y
PjxhdXRob3I+T2ZmaXQsIEsuPC9hdXRob3I+PC9hdXRob3JzPjwvY29udHJpYnV0b3JzPjxhdXRo
LWFkZHJlc3M+TGFib3JhdG9yeSBvZiBHZW5vbWljIERpdmVyc2l0eSwgSHVtYW4gR2VuZXRpY3Mg
U2VjdGlvbiwgTmF0aW9uYWwgQ2FuY2VyIEluc3RpdHV0ZS1GcmVkZXJpY2ssIEZyZWRlcmljaywg
TUQgMjE3MDIsIFVTQS48L2F1dGgtYWRkcmVzcz48dGl0bGVzPjx0aXRsZT5HZW5vbWUtd2lkZSBh
c3NvY2lhdGlvbiBzdHVkeSBwcm92aWRlcyBldmlkZW5jZSBmb3IgYSBicmVhc3QgY2FuY2VyIHJp
c2sgbG9jdXMgYXQgNnEyMi4zM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NDM0MC01PC9wYWdlcz48dm9s
dW1lPjEwNTwvdm9sdW1lPjxudW1iZXI+MTE8L251bWJlcj48a2V5d29yZHM+PGtleXdvcmQ+QWR1
bHQ8L2tleXdvcmQ+PGtleXdvcmQ+QWdlZDwva2V5d29yZD48a2V5d29yZD5BZ2VkLCA4MCBhbmQg
b3Zlcjwva2V5d29yZD48a2V5d29yZD5CcmVhc3QgTmVvcGxhc21zL2VwaWRlbWlvbG9neS8qZ2Vu
ZXRpY3M8L2tleXdvcmQ+PGtleXdvcmQ+Q2hyb21vc29tZXMsIEh1bWFuLCBQYWlyIDYvKmdlbmV0
aWNzPC9rZXl3b3JkPjxrZXl3b3JkPkNvaG9ydCBTdHVkaWVzPC9rZXl3b3JkPjxrZXl3b3JkPkZh
bWlseTwva2V5d29yZD48a2V5d29yZD5GZW1hbGU8L2tleXdvcmQ+PGtleXdvcmQ+R2VuZXRpYyBQ
cmVkaXNwb3NpdGlvbiB0byBEaXNlYXNlL2VwaWRlbWlvbG9neS8qZ2VuZXRpY3M8L2tleXdvcmQ+
PGtleXdvcmQ+R2Vub21lLCBIdW1hbi8qZ2VuZXRpY3M8L2tleXdvcmQ+PGtleXdvcmQ+SGFwbG90
eXBlczwva2V5d29yZD48a2V5d29yZD5IdW1hbnM8L2tleXdvcmQ+PGtleXdvcmQ+SnVkYWlzbTwv
a2V5d29yZD48a2V5d29yZD5NaWRkbGUgQWdlZDwva2V5d29yZD48a2V5d29yZD5PbGlnb251Y2xl
b3RpZGUgQXJyYXkgU2VxdWVuY2UgQW5hbHlzaXM8L2tleXdvcmQ+PGtleXdvcmQ+UG9seW1vcnBo
aXNtLCBTaW5nbGUgTnVjbGVvdGlkZS9nZW5ldGljczwva2V5d29yZD48a2V5d29yZD5SaXNrIEZh
Y3RvcnM8L2tleXdvcmQ+PC9rZXl3b3Jkcz48ZGF0ZXM+PHllYXI+MjAwODwveWVhcj48cHViLWRh
dGVzPjxkYXRlPk1hciAxODwvZGF0ZT48L3B1Yi1kYXRlcz48L2RhdGVzPjxpc2JuPjEwOTEtNjQ5
MCAoRWxlY3Ryb25pYykmI3hEOzAwMjctODQyNCAoTGlua2luZyk8L2lzYm4+PGFjY2Vzc2lvbi1u
dW0+MTgzMjY2MjM8L2FjY2Vzc2lvbi1udW0+PHVybHM+PHJlbGF0ZWQtdXJscz48dXJsPmh0dHA6
Ly93d3cubmNiaS5ubG0ubmloLmdvdi9wdWJtZWQvMTgzMjY2MjM8L3VybD48L3JlbGF0ZWQtdXJs
cz48L3VybHM+PGN1c3RvbTI+MjM5MzgxMTwvY3VzdG9tMj48ZWxlY3Ryb25pYy1yZXNvdXJjZS1u
dW0+MTAuMTA3My9wbmFzLjA4MDA0NDExMDU8L2VsZWN0cm9uaWMtcmVzb3VyY2UtbnVtPjwvcmVj
b3JkPjwvQ2l0ZT48L0VuZE5vdGU+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9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6D13613F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11B04C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9485372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3BEA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06F85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49608874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732235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UST, TAB2, SUMO4, PPIL4, ZC3H12D, C6orf72, KATNA1, LATS1, NUP43, PCMT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4F45951" w14:textId="652F9B33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Mb25nPC9BdXRob3I+PFllYXI+MjAxMDwvWWVhcj48UmVj
TnVtPjI8L1JlY051bT48RGlzcGxheVRleHQ+KDEwKTwvRGlzcGxheVRleHQ+PHJlY29yZD48cmVj
LW51bWJlcj4yPC9yZWMtbnVtYmVyPjxmb3JlaWduLWtleXM+PGtleSBhcHA9IkVOIiBkYi1pZD0i
NXIyd3cydHZqdnpwZW9lc3Z6bHgyZXZ6cjUycnYwZXB3eGZyIiB0aW1lc3RhbXA9IjEzOTY1Njcx
NDEiPjI8L2tleT48L2ZvcmVpZ24ta2V5cz48cmVmLXR5cGUgbmFtZT0iSm91cm5hbCBBcnRpY2xl
Ij4xNzwvcmVmLXR5cGU+PGNvbnRyaWJ1dG9ycz48YXV0aG9ycz48YXV0aG9yPkxvbmcsIEouPC9h
dXRob3I+PGF1dGhvcj5DYWksIFEuPC9hdXRob3I+PGF1dGhvcj5TaHUsIFguIE8uPC9hdXRob3I+
PGF1dGhvcj5RdSwgUy48L2F1dGhvcj48YXV0aG9yPkxpLCBDLjwvYXV0aG9yPjxhdXRob3I+Wmhl
bmcsIFkuPC9hdXRob3I+PGF1dGhvcj5HdSwgSy48L2F1dGhvcj48YXV0aG9yPldhbmcsIFcuPC9h
dXRob3I+PGF1dGhvcj5YaWFuZywgWS4gQi48L2F1dGhvcj48YXV0aG9yPkNoZW5nLCBKLjwvYXV0
aG9yPjxhdXRob3I+Q2hlbiwgSy48L2F1dGhvcj48YXV0aG9yPlpoYW5nLCBMLjwvYXV0aG9yPjxh
dXRob3I+WmhlbmcsIEguPC9hdXRob3I+PGF1dGhvcj5TaGVuLCBDLiBZLjwvYXV0aG9yPjxhdXRo
b3I+SHVhbmcsIEMuIFMuPC9hdXRob3I+PGF1dGhvcj5Ib3UsIE0uIEYuPC9hdXRob3I+PGF1dGhv
cj5TaGVuLCBILjwvYXV0aG9yPjxhdXRob3I+SHUsIFouPC9hdXRob3I+PGF1dGhvcj5XYW5nLCBG
LjwvYXV0aG9yPjxhdXRob3I+RGVtaW5nLCBTLiBMLjwvYXV0aG9yPjxhdXRob3I+S2VsbGV5LCBN
LiBDLjwvYXV0aG9yPjxhdXRob3I+U2hydWJzb2xlLCBNLiBKLjwvYXV0aG9yPjxhdXRob3I+S2hv
bywgVS4gUy48L2F1dGhvcj48YXV0aG9yPkNoYW4sIEsuIFkuPC9hdXRob3I+PGF1dGhvcj5DaGFu
LCBTLiBZLjwvYXV0aG9yPjxhdXRob3I+SGFpbWFuLCBDLiBBLjwvYXV0aG9yPjxhdXRob3I+SGVu
ZGVyc29uLCBCLiBFLjwvYXV0aG9yPjxhdXRob3I+TGUgTWFyY2hhbmQsIEwuPC9hdXRob3I+PGF1
dGhvcj5Jd2FzYWtpLCBNLjwvYXV0aG9yPjxhdXRob3I+S2FzdWdhLCBZLjwvYXV0aG9yPjxhdXRo
b3I+VHN1Z2FuZSwgUy48L2F1dGhvcj48YXV0aG9yPk1hdHN1bywgSy48L2F1dGhvcj48YXV0aG9y
PlRhamltYSwgSy48L2F1dGhvcj48YXV0aG9yPkl3YXRhLCBILjwvYXV0aG9yPjxhdXRob3I+SHVh
bmcsIEIuPC9hdXRob3I+PGF1dGhvcj5TaGksIEouPC9hdXRob3I+PGF1dGhvcj5MaSwgRy48L2F1
dGhvcj48YXV0aG9yPldlbiwgVy48L2F1dGhvcj48YXV0aG9yPkdhbywgWS4gVC48L2F1dGhvcj48
YXV0aG9yPkx1LCBXLjwvYXV0aG9yPjxhdXRob3I+WmhlbmcsIFcuPC9hdXRob3I+PC9hdXRob3Jz
PjwvY29udHJpYnV0b3JzPjxhdXRoLWFkZHJlc3M+RGl2aXNpb24gb2YgRXBpZGVtaW9sb2d5LCBE
ZXBhcnRtZW50IG9mIE1lZGljaW5lLCBWYW5kZXJiaWx0IEVwaWRlbWlvbG9neSBDZW50ZXIsIFZh
bmRlcmJpbHQtSW5ncmFtIENhbmNlciBDZW50ZXIsIFZhbmRlcmJpbHQgVW5pdmVyc2l0eSBTY2hv
b2wgb2YgTWVkaWNpbmUsIE5hc2h2aWxsZSwgVGVubmVzc2VlLCBVbml0ZWQgU3RhdGVzIG9mIEFt
ZXJpY2EuPC9hdXRoLWFkZHJlc3M+PHRpdGxlcz48dGl0bGU+SWRlbnRpZmljYXRpb24gb2YgYSBm
dW5jdGlvbmFsIGdlbmV0aWMgdmFyaWFudCBhdCAxNnExMi4xIGZvciBicmVhc3QgY2FuY2VyIHJp
c2s6IHJlc3VsdHMgZnJvbSB0aGUgQXNpYSBCcmVhc3QgQ2FuY2VyIENvbnNvcnRpdW0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xMDAyPC9wYWdlcz48dm9sdW1lPjY8L3ZvbHVtZT48bnVtYmVyPjY8L251bWJlcj48a2V5
d29yZHM+PGtleXdvcmQ+QXNpYW4gQ29udGluZW50YWwgQW5jZXN0cnkgR3JvdXAvKmdlbmV0aWNz
PC9rZXl3b3JkPjxrZXl3b3JkPkJyZWFzdCBOZW9wbGFzbXMvZXRpb2xvZ3kvKmdlbmV0aWNzL3Bh
dGhvbG9neTwva2V5d29yZD48a2V5d29yZD5DZWxsIExpbmU8L2tleXdvcmQ+PGtleXdvcmQ+KkNo
cm9tb3NvbWVzLCBIdW1hbiwgUGFpciAxNjwva2V5d29yZD48a2V5d29yZD5GZW1hbGU8L2tleXdv
cmQ+PGtleXdvcmQ+R2Vub21lLVdpZGUgQXNzb2NpYXRpb24gU3R1ZHk8L2tleXdvcmQ+PGtleXdv
cmQ+SHVtYW5zPC9rZXl3b3JkPjxrZXl3b3JkPk5lb3BsYXNtIFN0YWdpbmc8L2tleXdvcmQ+PGtl
eXdvcmQ+T3BlbiBSZWFkaW5nIEZyYW1lczwva2V5d29yZD48a2V5d29yZD4qUG9seW1vcnBoaXNt
LCBTaW5nbGUgTnVjbGVvdGlkZTwva2V5d29yZD48a2V5d29yZD5SaXNrIEZhY3RvcnM8L2tleXdv
cmQ+PC9rZXl3b3Jkcz48ZGF0ZXM+PHllYXI+MjAxMDwveWVhcj48cHViLWRhdGVzPjxkYXRlPkp1
bjwvZGF0ZT48L3B1Yi1kYXRlcz48L2RhdGVzPjxpc2JuPjE1NTMtNzQwNCAoRWxlY3Ryb25pYykm
I3hEOzE1NTMtNzM5MCAoTGlua2luZyk8L2lzYm4+PGFjY2Vzc2lvbi1udW0+MjA1ODU2MjY8L2Fj
Y2Vzc2lvbi1udW0+PHVybHM+PHJlbGF0ZWQtdXJscz48dXJsPmh0dHA6Ly93d3cubmNiaS5ubG0u
bmloLmdvdi9wdWJtZWQvMjA1ODU2MjY8L3VybD48L3JlbGF0ZWQtdXJscz48L3VybHM+PGN1c3Rv
bTI+Mjg5MTgwOTwvY3VzdG9tMj48ZWxlY3Ryb25pYy1yZXNvdXJjZS1udW0+MTAuMTM3MS9qb3Vy
bmFsLnBnZW4uMTAwMTAwMjwvZWxlY3Ryb25pYy1yZXNvdXJjZS1udW0+PC9yZWNvcmQ+PC9DaXRl
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Mb25nPC9BdXRob3I+PFllYXI+MjAxMDwvWWVhcj48UmVj
TnVtPjI8L1JlY051bT48RGlzcGxheVRleHQ+KDEwKTwvRGlzcGxheVRleHQ+PHJlY29yZD48cmVj
LW51bWJlcj4yPC9yZWMtbnVtYmVyPjxmb3JlaWduLWtleXM+PGtleSBhcHA9IkVOIiBkYi1pZD0i
NXIyd3cydHZqdnpwZW9lc3Z6bHgyZXZ6cjUycnYwZXB3eGZyIiB0aW1lc3RhbXA9IjEzOTY1Njcx
NDEiPjI8L2tleT48L2ZvcmVpZ24ta2V5cz48cmVmLXR5cGUgbmFtZT0iSm91cm5hbCBBcnRpY2xl
Ij4xNzwvcmVmLXR5cGU+PGNvbnRyaWJ1dG9ycz48YXV0aG9ycz48YXV0aG9yPkxvbmcsIEouPC9h
dXRob3I+PGF1dGhvcj5DYWksIFEuPC9hdXRob3I+PGF1dGhvcj5TaHUsIFguIE8uPC9hdXRob3I+
PGF1dGhvcj5RdSwgUy48L2F1dGhvcj48YXV0aG9yPkxpLCBDLjwvYXV0aG9yPjxhdXRob3I+Wmhl
bmcsIFkuPC9hdXRob3I+PGF1dGhvcj5HdSwgSy48L2F1dGhvcj48YXV0aG9yPldhbmcsIFcuPC9h
dXRob3I+PGF1dGhvcj5YaWFuZywgWS4gQi48L2F1dGhvcj48YXV0aG9yPkNoZW5nLCBKLjwvYXV0
aG9yPjxhdXRob3I+Q2hlbiwgSy48L2F1dGhvcj48YXV0aG9yPlpoYW5nLCBMLjwvYXV0aG9yPjxh
dXRob3I+WmhlbmcsIEguPC9hdXRob3I+PGF1dGhvcj5TaGVuLCBDLiBZLjwvYXV0aG9yPjxhdXRo
b3I+SHVhbmcsIEMuIFMuPC9hdXRob3I+PGF1dGhvcj5Ib3UsIE0uIEYuPC9hdXRob3I+PGF1dGhv
cj5TaGVuLCBILjwvYXV0aG9yPjxhdXRob3I+SHUsIFouPC9hdXRob3I+PGF1dGhvcj5XYW5nLCBG
LjwvYXV0aG9yPjxhdXRob3I+RGVtaW5nLCBTLiBMLjwvYXV0aG9yPjxhdXRob3I+S2VsbGV5LCBN
LiBDLjwvYXV0aG9yPjxhdXRob3I+U2hydWJzb2xlLCBNLiBKLjwvYXV0aG9yPjxhdXRob3I+S2hv
bywgVS4gUy48L2F1dGhvcj48YXV0aG9yPkNoYW4sIEsuIFkuPC9hdXRob3I+PGF1dGhvcj5DaGFu
LCBTLiBZLjwvYXV0aG9yPjxhdXRob3I+SGFpbWFuLCBDLiBBLjwvYXV0aG9yPjxhdXRob3I+SGVu
ZGVyc29uLCBCLiBFLjwvYXV0aG9yPjxhdXRob3I+TGUgTWFyY2hhbmQsIEwuPC9hdXRob3I+PGF1
dGhvcj5Jd2FzYWtpLCBNLjwvYXV0aG9yPjxhdXRob3I+S2FzdWdhLCBZLjwvYXV0aG9yPjxhdXRo
b3I+VHN1Z2FuZSwgUy48L2F1dGhvcj48YXV0aG9yPk1hdHN1bywgSy48L2F1dGhvcj48YXV0aG9y
PlRhamltYSwgSy48L2F1dGhvcj48YXV0aG9yPkl3YXRhLCBILjwvYXV0aG9yPjxhdXRob3I+SHVh
bmcsIEIuPC9hdXRob3I+PGF1dGhvcj5TaGksIEouPC9hdXRob3I+PGF1dGhvcj5MaSwgRy48L2F1
dGhvcj48YXV0aG9yPldlbiwgVy48L2F1dGhvcj48YXV0aG9yPkdhbywgWS4gVC48L2F1dGhvcj48
YXV0aG9yPkx1LCBXLjwvYXV0aG9yPjxhdXRob3I+WmhlbmcsIFcuPC9hdXRob3I+PC9hdXRob3Jz
PjwvY29udHJpYnV0b3JzPjxhdXRoLWFkZHJlc3M+RGl2aXNpb24gb2YgRXBpZGVtaW9sb2d5LCBE
ZXBhcnRtZW50IG9mIE1lZGljaW5lLCBWYW5kZXJiaWx0IEVwaWRlbWlvbG9neSBDZW50ZXIsIFZh
bmRlcmJpbHQtSW5ncmFtIENhbmNlciBDZW50ZXIsIFZhbmRlcmJpbHQgVW5pdmVyc2l0eSBTY2hv
b2wgb2YgTWVkaWNpbmUsIE5hc2h2aWxsZSwgVGVubmVzc2VlLCBVbml0ZWQgU3RhdGVzIG9mIEFt
ZXJpY2EuPC9hdXRoLWFkZHJlc3M+PHRpdGxlcz48dGl0bGU+SWRlbnRpZmljYXRpb24gb2YgYSBm
dW5jdGlvbmFsIGdlbmV0aWMgdmFyaWFudCBhdCAxNnExMi4xIGZvciBicmVhc3QgY2FuY2VyIHJp
c2s6IHJlc3VsdHMgZnJvbSB0aGUgQXNpYSBCcmVhc3QgQ2FuY2VyIENvbnNvcnRpdW0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xMDAyPC9wYWdlcz48dm9sdW1lPjY8L3ZvbHVtZT48bnVtYmVyPjY8L251bWJlcj48a2V5
d29yZHM+PGtleXdvcmQ+QXNpYW4gQ29udGluZW50YWwgQW5jZXN0cnkgR3JvdXAvKmdlbmV0aWNz
PC9rZXl3b3JkPjxrZXl3b3JkPkJyZWFzdCBOZW9wbGFzbXMvZXRpb2xvZ3kvKmdlbmV0aWNzL3Bh
dGhvbG9neTwva2V5d29yZD48a2V5d29yZD5DZWxsIExpbmU8L2tleXdvcmQ+PGtleXdvcmQ+KkNo
cm9tb3NvbWVzLCBIdW1hbiwgUGFpciAxNjwva2V5d29yZD48a2V5d29yZD5GZW1hbGU8L2tleXdv
cmQ+PGtleXdvcmQ+R2Vub21lLVdpZGUgQXNzb2NpYXRpb24gU3R1ZHk8L2tleXdvcmQ+PGtleXdv
cmQ+SHVtYW5zPC9rZXl3b3JkPjxrZXl3b3JkPk5lb3BsYXNtIFN0YWdpbmc8L2tleXdvcmQ+PGtl
eXdvcmQ+T3BlbiBSZWFkaW5nIEZyYW1lczwva2V5d29yZD48a2V5d29yZD4qUG9seW1vcnBoaXNt
LCBTaW5nbGUgTnVjbGVvdGlkZTwva2V5d29yZD48a2V5d29yZD5SaXNrIEZhY3RvcnM8L2tleXdv
cmQ+PC9rZXl3b3Jkcz48ZGF0ZXM+PHllYXI+MjAxMDwveWVhcj48cHViLWRhdGVzPjxkYXRlPkp1
bjwvZGF0ZT48L3B1Yi1kYXRlcz48L2RhdGVzPjxpc2JuPjE1NTMtNzQwNCAoRWxlY3Ryb25pYykm
I3hEOzE1NTMtNzM5MCAoTGlua2luZyk8L2lzYm4+PGFjY2Vzc2lvbi1udW0+MjA1ODU2MjY8L2Fj
Y2Vzc2lvbi1udW0+PHVybHM+PHJlbGF0ZWQtdXJscz48dXJsPmh0dHA6Ly93d3cubmNiaS5ubG0u
bmloLmdvdi9wdWJtZWQvMjA1ODU2MjY8L3VybD48L3JlbGF0ZWQtdXJscz48L3VybHM+PGN1c3Rv
bTI+Mjg5MTgwOTwvY3VzdG9tMj48ZWxlY3Ryb25pYy1yZXNvdXJjZS1udW0+MTAuMTM3MS9qb3Vy
bmFsLnBnZW4uMTAwMTAwMjwvZWxlY3Ryb25pYy1yZXNvdXJjZS1udW0+PC9yZWNvcmQ+PC9DaXRl
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0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28591E84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B86B28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3757318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7B128D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835F3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51914113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7E8E9CB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MTHFD1L, AKAP12, ZBTB2, RMND1, C6orf211, C6orf97, ESR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D5DF3A7" w14:textId="5FBAB8DE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CBDC19B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DF4876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046210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FBE91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28F8E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51948366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E0C96C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AKAP12, ZBTB2, RMND1, C6orf211, C6orf97, ESR1, SYNE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B9C0D7A" w14:textId="6C7D86E9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aaGVuZzwvQXV0aG9yPjxZZWFyPjIwMDk8L1llYXI+PFJl
Y051bT4xMzwvUmVjTnVtPjxEaXNwbGF5VGV4dD4oMTIpPC9EaXNwbGF5VGV4dD48cmVjb3JkPjxy
ZWMtbnVtYmVyPjEzPC9yZWMtbnVtYmVyPjxmb3JlaWduLWtleXM+PGtleSBhcHA9IkVOIiBkYi1p
ZD0iNXIyd3cydHZqdnpwZW9lc3Z6bHgyZXZ6cjUycnYwZXB3eGZyIiB0aW1lc3RhbXA9IjEzOTY1
NjczODkiPjEzPC9rZXk+PC9mb3JlaWduLWtleXM+PHJlZi10eXBlIG5hbWU9IkpvdXJuYWwgQXJ0
aWNsZSI+MTc8L3JlZi10eXBlPjxjb250cmlidXRvcnM+PGF1dGhvcnM+PGF1dGhvcj5aaGVuZywg
Vy48L2F1dGhvcj48YXV0aG9yPkxvbmcsIEouPC9hdXRob3I+PGF1dGhvcj5HYW8sIFkuIFQuPC9h
dXRob3I+PGF1dGhvcj5MaSwgQy48L2F1dGhvcj48YXV0aG9yPlpoZW5nLCBZLjwvYXV0aG9yPjxh
dXRob3I+WGlhbmcsIFkuIEIuPC9hdXRob3I+PGF1dGhvcj5XZW4sIFcuPC9hdXRob3I+PGF1dGhv
cj5MZXZ5LCBTLjwvYXV0aG9yPjxhdXRob3I+RGVtaW5nLCBTLiBMLjwvYXV0aG9yPjxhdXRob3I+
SGFpbmVzLCBKLiBMLjwvYXV0aG9yPjxhdXRob3I+R3UsIEsuPC9hdXRob3I+PGF1dGhvcj5GYWly
LCBBLiBNLjwvYXV0aG9yPjxhdXRob3I+Q2FpLCBRLjwvYXV0aG9yPjxhdXRob3I+THUsIFcuPC9h
dXRob3I+PGF1dGhvcj5TaHUsIFguIE8uPC9hdXRob3I+PC9hdXRob3JzPjwvY29udHJpYnV0b3Jz
PjxhdXRoLWFkZHJlc3M+RGVwYXJ0bWVudCBvZiBNZWRpY2luZSwgVmFuZGVyYmlsdCBFcGlkZW1p
b2xvZ3kgQ2VudGVyLCBWYW5kZXJiaWx0LUluZ3JhbSBDYW5jZXIgQ2VudGVyLCBWYW5kZXJiaWx0
IFVuaXZlcnNpdHkgU2Nob29sIG9mIE1lZGljaW5lLCBOYXNodmlsbGUsIFRlbm5lc3NlZSAzNzIz
MiwgVVNBLiB3ZWkuemhlbmdAdmFuZGVyYmlsdC5lZHU8L2F1dGgtYWRkcmVzcz48dGl0bGVzPjx0
aXRsZT5HZW5vbWUtd2lkZSBhc3NvY2lhdGlvbiBzdHVkeSBpZGVudGlmaWVzIGEgbmV3IGJyZWFz
dCBjYW5jZXIgc3VzY2VwdGliaWxpdHkgbG9jdXMgYXQgNnEyNS4xPC90aXRsZT48c2Vjb25kYXJ5
LXRpdGxlPk5hdCBHZW5ldDwvc2Vjb25kYXJ5LXRpdGxlPjxhbHQtdGl0bGU+TmF0dXJlIGdlbmV0
aWNzPC9hbHQtdGl0bGU+PC90aXRsZXM+PHBlcmlvZGljYWw+PGZ1bGwtdGl0bGU+TmF0IEdlbmV0
PC9mdWxsLXRpdGxlPjxhYmJyLTE+TmF0dXJlIGdlbmV0aWNzPC9hYmJyLTE+PC9wZXJpb2RpY2Fs
PjxhbHQtcGVyaW9kaWNhbD48ZnVsbC10aXRsZT5OYXQgR2VuZXQ8L2Z1bGwtdGl0bGU+PGFiYnIt
MT5OYXR1cmUgZ2VuZXRpY3M8L2FiYnItMT48L2FsdC1wZXJpb2RpY2FsPjxwYWdlcz4zMjQtODwv
cGFnZXM+PHZvbHVtZT40MTwvdm9sdW1lPjxudW1iZXI+MzwvbnVtYmVyPjxrZXl3b3Jkcz48a2V5
d29yZD5BZHVsdDwva2V5d29yZD48a2V5d29yZD5CcmVhc3QgTmVvcGxhc21zLypnZW5ldGljczwv
a2V5d29yZD48a2V5d29yZD5DYXNlLUNvbnRyb2wgU3R1ZGllczwva2V5d29yZD48a2V5d29yZD4q
Q2hyb21vc29tZXMsIEh1bWFuLCBQYWlyIDY8L2tleXdvcmQ+PGtleXdvcmQ+RXN0cm9nZW4gUmVj
ZXB0b3IgYWxwaGEvZ2VuZXRpY3M8L2tleXdvcmQ+PGtleXdvcmQ+RmVtYWxlPC9rZXl3b3JkPjxr
ZXl3b3JkPkdlbmUgRnJlcXVlbmN5PC9rZXl3b3JkPjxrZXl3b3JkPipHZW5ldGljIFByZWRpc3Bv
c2l0aW9uIHRvIERpc2Vhc2U8L2tleXdvcmQ+PGtleXdvcmQ+R2Vub21lLVdpZGUgQXNzb2NpYXRp
b24gU3R1ZHk8L2tleXdvcmQ+PGtleXdvcmQ+SHVtYW5zPC9rZXl3b3JkPjxrZXl3b3JkPkxpbmth
Z2UgRGlzZXF1aWxpYnJpdW08L2tleXdvcmQ+PGtleXdvcmQ+TWlkZGxlIEFnZWQ8L2tleXdvcmQ+
PGtleXdvcmQ+UG9seW1vcnBoaXNtLCBTaW5nbGUgTnVjbGVvdGlkZTwva2V5d29yZD48a2V5d29y
ZD4qUXVhbnRpdGF0aXZlIFRyYWl0IExvY2k8L2tleXdvcmQ+PGtleXdvcmQ+UmlzayBGYWN0b3Jz
PC9rZXl3b3JkPjwva2V5d29yZHM+PGRhdGVzPjx5ZWFyPjIwMDk8L3llYXI+PHB1Yi1kYXRlcz48
ZGF0ZT5NYXI8L2RhdGU+PC9wdWItZGF0ZXM+PC9kYXRlcz48aXNibj4xNTQ2LTE3MTggKEVsZWN0
cm9uaWMpJiN4RDsxMDYxLTQwMzYgKExpbmtpbmcpPC9pc2JuPjxhY2Nlc3Npb24tbnVtPjE5MjE5
MDQyPC9hY2Nlc3Npb24tbnVtPjx1cmxzPjxyZWxhdGVkLXVybHM+PHVybD5odHRwOi8vd3d3Lm5j
YmkubmxtLm5paC5nb3YvcHVibWVkLzE5MjE5MDQyPC91cmw+PC9yZWxhdGVkLXVybHM+PC91cmxz
PjxjdXN0b20yPjI3NTQ4NDU8L2N1c3RvbTI+PGVsZWN0cm9uaWMtcmVzb3VyY2UtbnVtPjEwLjEw
MzgvbmcuMzE4PC9lbGVjdHJvbmljLXJlc291cmNlLW51bT48L3JlY29yZD48L0NpdGU+PC9FbmRO
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aaGVuZzwvQXV0aG9yPjxZZWFyPjIwMDk8L1llYXI+PFJl
Y051bT4xMzwvUmVjTnVtPjxEaXNwbGF5VGV4dD4oMTIpPC9EaXNwbGF5VGV4dD48cmVjb3JkPjxy
ZWMtbnVtYmVyPjEzPC9yZWMtbnVtYmVyPjxmb3JlaWduLWtleXM+PGtleSBhcHA9IkVOIiBkYi1p
ZD0iNXIyd3cydHZqdnpwZW9lc3Z6bHgyZXZ6cjUycnYwZXB3eGZyIiB0aW1lc3RhbXA9IjEzOTY1
NjczODkiPjEzPC9rZXk+PC9mb3JlaWduLWtleXM+PHJlZi10eXBlIG5hbWU9IkpvdXJuYWwgQXJ0
aWNsZSI+MTc8L3JlZi10eXBlPjxjb250cmlidXRvcnM+PGF1dGhvcnM+PGF1dGhvcj5aaGVuZywg
Vy48L2F1dGhvcj48YXV0aG9yPkxvbmcsIEouPC9hdXRob3I+PGF1dGhvcj5HYW8sIFkuIFQuPC9h
dXRob3I+PGF1dGhvcj5MaSwgQy48L2F1dGhvcj48YXV0aG9yPlpoZW5nLCBZLjwvYXV0aG9yPjxh
dXRob3I+WGlhbmcsIFkuIEIuPC9hdXRob3I+PGF1dGhvcj5XZW4sIFcuPC9hdXRob3I+PGF1dGhv
cj5MZXZ5LCBTLjwvYXV0aG9yPjxhdXRob3I+RGVtaW5nLCBTLiBMLjwvYXV0aG9yPjxhdXRob3I+
SGFpbmVzLCBKLiBMLjwvYXV0aG9yPjxhdXRob3I+R3UsIEsuPC9hdXRob3I+PGF1dGhvcj5GYWly
LCBBLiBNLjwvYXV0aG9yPjxhdXRob3I+Q2FpLCBRLjwvYXV0aG9yPjxhdXRob3I+THUsIFcuPC9h
dXRob3I+PGF1dGhvcj5TaHUsIFguIE8uPC9hdXRob3I+PC9hdXRob3JzPjwvY29udHJpYnV0b3Jz
PjxhdXRoLWFkZHJlc3M+RGVwYXJ0bWVudCBvZiBNZWRpY2luZSwgVmFuZGVyYmlsdCBFcGlkZW1p
b2xvZ3kgQ2VudGVyLCBWYW5kZXJiaWx0LUluZ3JhbSBDYW5jZXIgQ2VudGVyLCBWYW5kZXJiaWx0
IFVuaXZlcnNpdHkgU2Nob29sIG9mIE1lZGljaW5lLCBOYXNodmlsbGUsIFRlbm5lc3NlZSAzNzIz
MiwgVVNBLiB3ZWkuemhlbmdAdmFuZGVyYmlsdC5lZHU8L2F1dGgtYWRkcmVzcz48dGl0bGVzPjx0
aXRsZT5HZW5vbWUtd2lkZSBhc3NvY2lhdGlvbiBzdHVkeSBpZGVudGlmaWVzIGEgbmV3IGJyZWFz
dCBjYW5jZXIgc3VzY2VwdGliaWxpdHkgbG9jdXMgYXQgNnEyNS4xPC90aXRsZT48c2Vjb25kYXJ5
LXRpdGxlPk5hdCBHZW5ldDwvc2Vjb25kYXJ5LXRpdGxlPjxhbHQtdGl0bGU+TmF0dXJlIGdlbmV0
aWNzPC9hbHQtdGl0bGU+PC90aXRsZXM+PHBlcmlvZGljYWw+PGZ1bGwtdGl0bGU+TmF0IEdlbmV0
PC9mdWxsLXRpdGxlPjxhYmJyLTE+TmF0dXJlIGdlbmV0aWNzPC9hYmJyLTE+PC9wZXJpb2RpY2Fs
PjxhbHQtcGVyaW9kaWNhbD48ZnVsbC10aXRsZT5OYXQgR2VuZXQ8L2Z1bGwtdGl0bGU+PGFiYnIt
MT5OYXR1cmUgZ2VuZXRpY3M8L2FiYnItMT48L2FsdC1wZXJpb2RpY2FsPjxwYWdlcz4zMjQtODwv
cGFnZXM+PHZvbHVtZT40MTwvdm9sdW1lPjxudW1iZXI+MzwvbnVtYmVyPjxrZXl3b3Jkcz48a2V5
d29yZD5BZHVsdDwva2V5d29yZD48a2V5d29yZD5CcmVhc3QgTmVvcGxhc21zLypnZW5ldGljczwv
a2V5d29yZD48a2V5d29yZD5DYXNlLUNvbnRyb2wgU3R1ZGllczwva2V5d29yZD48a2V5d29yZD4q
Q2hyb21vc29tZXMsIEh1bWFuLCBQYWlyIDY8L2tleXdvcmQ+PGtleXdvcmQ+RXN0cm9nZW4gUmVj
ZXB0b3IgYWxwaGEvZ2VuZXRpY3M8L2tleXdvcmQ+PGtleXdvcmQ+RmVtYWxlPC9rZXl3b3JkPjxr
ZXl3b3JkPkdlbmUgRnJlcXVlbmN5PC9rZXl3b3JkPjxrZXl3b3JkPipHZW5ldGljIFByZWRpc3Bv
c2l0aW9uIHRvIERpc2Vhc2U8L2tleXdvcmQ+PGtleXdvcmQ+R2Vub21lLVdpZGUgQXNzb2NpYXRp
b24gU3R1ZHk8L2tleXdvcmQ+PGtleXdvcmQ+SHVtYW5zPC9rZXl3b3JkPjxrZXl3b3JkPkxpbmth
Z2UgRGlzZXF1aWxpYnJpdW08L2tleXdvcmQ+PGtleXdvcmQ+TWlkZGxlIEFnZWQ8L2tleXdvcmQ+
PGtleXdvcmQ+UG9seW1vcnBoaXNtLCBTaW5nbGUgTnVjbGVvdGlkZTwva2V5d29yZD48a2V5d29y
ZD4qUXVhbnRpdGF0aXZlIFRyYWl0IExvY2k8L2tleXdvcmQ+PGtleXdvcmQ+UmlzayBGYWN0b3Jz
PC9rZXl3b3JkPjwva2V5d29yZHM+PGRhdGVzPjx5ZWFyPjIwMDk8L3llYXI+PHB1Yi1kYXRlcz48
ZGF0ZT5NYXI8L2RhdGU+PC9wdWItZGF0ZXM+PC9kYXRlcz48aXNibj4xNTQ2LTE3MTggKEVsZWN0
cm9uaWMpJiN4RDsxMDYxLTQwMzYgKExpbmtpbmcpPC9pc2JuPjxhY2Nlc3Npb24tbnVtPjE5MjE5
MDQyPC9hY2Nlc3Npb24tbnVtPjx1cmxzPjxyZWxhdGVkLXVybHM+PHVybD5odHRwOi8vd3d3Lm5j
YmkubmxtLm5paC5nb3YvcHVibWVkLzE5MjE5MDQyPC91cmw+PC9yZWxhdGVkLXVybHM+PC91cmxz
PjxjdXN0b20yPjI3NTQ4NDU8L2N1c3RvbTI+PGVsZWN0cm9uaWMtcmVzb3VyY2UtbnVtPjEwLjEw
MzgvbmcuMzE4PC9lbGVjdHJvbmljLXJlc291cmNlLW51bT48L3JlY29yZD48L0NpdGU+PC9FbmRO
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2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38B8A1F3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6B951A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9383951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7ED86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41962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52295613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29433C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C6orf97, ESR1, SYNE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8052712" w14:textId="5BC5B95D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Mb25nPC9BdXRob3I+PFllYXI+MjAxMDwvWWVhcj48UmVj
TnVtPjI8L1JlY051bT48RGlzcGxheVRleHQ+KDEwKTwvRGlzcGxheVRleHQ+PHJlY29yZD48cmVj
LW51bWJlcj4yPC9yZWMtbnVtYmVyPjxmb3JlaWduLWtleXM+PGtleSBhcHA9IkVOIiBkYi1pZD0i
NXIyd3cydHZqdnpwZW9lc3Z6bHgyZXZ6cjUycnYwZXB3eGZyIiB0aW1lc3RhbXA9IjEzOTY1Njcx
NDEiPjI8L2tleT48L2ZvcmVpZ24ta2V5cz48cmVmLXR5cGUgbmFtZT0iSm91cm5hbCBBcnRpY2xl
Ij4xNzwvcmVmLXR5cGU+PGNvbnRyaWJ1dG9ycz48YXV0aG9ycz48YXV0aG9yPkxvbmcsIEouPC9h
dXRob3I+PGF1dGhvcj5DYWksIFEuPC9hdXRob3I+PGF1dGhvcj5TaHUsIFguIE8uPC9hdXRob3I+
PGF1dGhvcj5RdSwgUy48L2F1dGhvcj48YXV0aG9yPkxpLCBDLjwvYXV0aG9yPjxhdXRob3I+Wmhl
bmcsIFkuPC9hdXRob3I+PGF1dGhvcj5HdSwgSy48L2F1dGhvcj48YXV0aG9yPldhbmcsIFcuPC9h
dXRob3I+PGF1dGhvcj5YaWFuZywgWS4gQi48L2F1dGhvcj48YXV0aG9yPkNoZW5nLCBKLjwvYXV0
aG9yPjxhdXRob3I+Q2hlbiwgSy48L2F1dGhvcj48YXV0aG9yPlpoYW5nLCBMLjwvYXV0aG9yPjxh
dXRob3I+WmhlbmcsIEguPC9hdXRob3I+PGF1dGhvcj5TaGVuLCBDLiBZLjwvYXV0aG9yPjxhdXRo
b3I+SHVhbmcsIEMuIFMuPC9hdXRob3I+PGF1dGhvcj5Ib3UsIE0uIEYuPC9hdXRob3I+PGF1dGhv
cj5TaGVuLCBILjwvYXV0aG9yPjxhdXRob3I+SHUsIFouPC9hdXRob3I+PGF1dGhvcj5XYW5nLCBG
LjwvYXV0aG9yPjxhdXRob3I+RGVtaW5nLCBTLiBMLjwvYXV0aG9yPjxhdXRob3I+S2VsbGV5LCBN
LiBDLjwvYXV0aG9yPjxhdXRob3I+U2hydWJzb2xlLCBNLiBKLjwvYXV0aG9yPjxhdXRob3I+S2hv
bywgVS4gUy48L2F1dGhvcj48YXV0aG9yPkNoYW4sIEsuIFkuPC9hdXRob3I+PGF1dGhvcj5DaGFu
LCBTLiBZLjwvYXV0aG9yPjxhdXRob3I+SGFpbWFuLCBDLiBBLjwvYXV0aG9yPjxhdXRob3I+SGVu
ZGVyc29uLCBCLiBFLjwvYXV0aG9yPjxhdXRob3I+TGUgTWFyY2hhbmQsIEwuPC9hdXRob3I+PGF1
dGhvcj5Jd2FzYWtpLCBNLjwvYXV0aG9yPjxhdXRob3I+S2FzdWdhLCBZLjwvYXV0aG9yPjxhdXRo
b3I+VHN1Z2FuZSwgUy48L2F1dGhvcj48YXV0aG9yPk1hdHN1bywgSy48L2F1dGhvcj48YXV0aG9y
PlRhamltYSwgSy48L2F1dGhvcj48YXV0aG9yPkl3YXRhLCBILjwvYXV0aG9yPjxhdXRob3I+SHVh
bmcsIEIuPC9hdXRob3I+PGF1dGhvcj5TaGksIEouPC9hdXRob3I+PGF1dGhvcj5MaSwgRy48L2F1
dGhvcj48YXV0aG9yPldlbiwgVy48L2F1dGhvcj48YXV0aG9yPkdhbywgWS4gVC48L2F1dGhvcj48
YXV0aG9yPkx1LCBXLjwvYXV0aG9yPjxhdXRob3I+WmhlbmcsIFcuPC9hdXRob3I+PC9hdXRob3Jz
PjwvY29udHJpYnV0b3JzPjxhdXRoLWFkZHJlc3M+RGl2aXNpb24gb2YgRXBpZGVtaW9sb2d5LCBE
ZXBhcnRtZW50IG9mIE1lZGljaW5lLCBWYW5kZXJiaWx0IEVwaWRlbWlvbG9neSBDZW50ZXIsIFZh
bmRlcmJpbHQtSW5ncmFtIENhbmNlciBDZW50ZXIsIFZhbmRlcmJpbHQgVW5pdmVyc2l0eSBTY2hv
b2wgb2YgTWVkaWNpbmUsIE5hc2h2aWxsZSwgVGVubmVzc2VlLCBVbml0ZWQgU3RhdGVzIG9mIEFt
ZXJpY2EuPC9hdXRoLWFkZHJlc3M+PHRpdGxlcz48dGl0bGU+SWRlbnRpZmljYXRpb24gb2YgYSBm
dW5jdGlvbmFsIGdlbmV0aWMgdmFyaWFudCBhdCAxNnExMi4xIGZvciBicmVhc3QgY2FuY2VyIHJp
c2s6IHJlc3VsdHMgZnJvbSB0aGUgQXNpYSBCcmVhc3QgQ2FuY2VyIENvbnNvcnRpdW0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xMDAyPC9wYWdlcz48dm9sdW1lPjY8L3ZvbHVtZT48bnVtYmVyPjY8L251bWJlcj48a2V5
d29yZHM+PGtleXdvcmQ+QXNpYW4gQ29udGluZW50YWwgQW5jZXN0cnkgR3JvdXAvKmdlbmV0aWNz
PC9rZXl3b3JkPjxrZXl3b3JkPkJyZWFzdCBOZW9wbGFzbXMvZXRpb2xvZ3kvKmdlbmV0aWNzL3Bh
dGhvbG9neTwva2V5d29yZD48a2V5d29yZD5DZWxsIExpbmU8L2tleXdvcmQ+PGtleXdvcmQ+KkNo
cm9tb3NvbWVzLCBIdW1hbiwgUGFpciAxNjwva2V5d29yZD48a2V5d29yZD5GZW1hbGU8L2tleXdv
cmQ+PGtleXdvcmQ+R2Vub21lLVdpZGUgQXNzb2NpYXRpb24gU3R1ZHk8L2tleXdvcmQ+PGtleXdv
cmQ+SHVtYW5zPC9rZXl3b3JkPjxrZXl3b3JkPk5lb3BsYXNtIFN0YWdpbmc8L2tleXdvcmQ+PGtl
eXdvcmQ+T3BlbiBSZWFkaW5nIEZyYW1lczwva2V5d29yZD48a2V5d29yZD4qUG9seW1vcnBoaXNt
LCBTaW5nbGUgTnVjbGVvdGlkZTwva2V5d29yZD48a2V5d29yZD5SaXNrIEZhY3RvcnM8L2tleXdv
cmQ+PC9rZXl3b3Jkcz48ZGF0ZXM+PHllYXI+MjAxMDwveWVhcj48cHViLWRhdGVzPjxkYXRlPkp1
bjwvZGF0ZT48L3B1Yi1kYXRlcz48L2RhdGVzPjxpc2JuPjE1NTMtNzQwNCAoRWxlY3Ryb25pYykm
I3hEOzE1NTMtNzM5MCAoTGlua2luZyk8L2lzYm4+PGFjY2Vzc2lvbi1udW0+MjA1ODU2MjY8L2Fj
Y2Vzc2lvbi1udW0+PHVybHM+PHJlbGF0ZWQtdXJscz48dXJsPmh0dHA6Ly93d3cubmNiaS5ubG0u
bmloLmdvdi9wdWJtZWQvMjA1ODU2MjY8L3VybD48L3JlbGF0ZWQtdXJscz48L3VybHM+PGN1c3Rv
bTI+Mjg5MTgwOTwvY3VzdG9tMj48ZWxlY3Ryb25pYy1yZXNvdXJjZS1udW0+MTAuMTM3MS9qb3Vy
bmFsLnBnZW4uMTAwMTAwMjwvZWxlY3Ryb25pYy1yZXNvdXJjZS1udW0+PC9yZWNvcmQ+PC9DaXRl
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Mb25nPC9BdXRob3I+PFllYXI+MjAxMDwvWWVhcj48UmVj
TnVtPjI8L1JlY051bT48RGlzcGxheVRleHQ+KDEwKTwvRGlzcGxheVRleHQ+PHJlY29yZD48cmVj
LW51bWJlcj4yPC9yZWMtbnVtYmVyPjxmb3JlaWduLWtleXM+PGtleSBhcHA9IkVOIiBkYi1pZD0i
NXIyd3cydHZqdnpwZW9lc3Z6bHgyZXZ6cjUycnYwZXB3eGZyIiB0aW1lc3RhbXA9IjEzOTY1Njcx
NDEiPjI8L2tleT48L2ZvcmVpZ24ta2V5cz48cmVmLXR5cGUgbmFtZT0iSm91cm5hbCBBcnRpY2xl
Ij4xNzwvcmVmLXR5cGU+PGNvbnRyaWJ1dG9ycz48YXV0aG9ycz48YXV0aG9yPkxvbmcsIEouPC9h
dXRob3I+PGF1dGhvcj5DYWksIFEuPC9hdXRob3I+PGF1dGhvcj5TaHUsIFguIE8uPC9hdXRob3I+
PGF1dGhvcj5RdSwgUy48L2F1dGhvcj48YXV0aG9yPkxpLCBDLjwvYXV0aG9yPjxhdXRob3I+Wmhl
bmcsIFkuPC9hdXRob3I+PGF1dGhvcj5HdSwgSy48L2F1dGhvcj48YXV0aG9yPldhbmcsIFcuPC9h
dXRob3I+PGF1dGhvcj5YaWFuZywgWS4gQi48L2F1dGhvcj48YXV0aG9yPkNoZW5nLCBKLjwvYXV0
aG9yPjxhdXRob3I+Q2hlbiwgSy48L2F1dGhvcj48YXV0aG9yPlpoYW5nLCBMLjwvYXV0aG9yPjxh
dXRob3I+WmhlbmcsIEguPC9hdXRob3I+PGF1dGhvcj5TaGVuLCBDLiBZLjwvYXV0aG9yPjxhdXRo
b3I+SHVhbmcsIEMuIFMuPC9hdXRob3I+PGF1dGhvcj5Ib3UsIE0uIEYuPC9hdXRob3I+PGF1dGhv
cj5TaGVuLCBILjwvYXV0aG9yPjxhdXRob3I+SHUsIFouPC9hdXRob3I+PGF1dGhvcj5XYW5nLCBG
LjwvYXV0aG9yPjxhdXRob3I+RGVtaW5nLCBTLiBMLjwvYXV0aG9yPjxhdXRob3I+S2VsbGV5LCBN
LiBDLjwvYXV0aG9yPjxhdXRob3I+U2hydWJzb2xlLCBNLiBKLjwvYXV0aG9yPjxhdXRob3I+S2hv
bywgVS4gUy48L2F1dGhvcj48YXV0aG9yPkNoYW4sIEsuIFkuPC9hdXRob3I+PGF1dGhvcj5DaGFu
LCBTLiBZLjwvYXV0aG9yPjxhdXRob3I+SGFpbWFuLCBDLiBBLjwvYXV0aG9yPjxhdXRob3I+SGVu
ZGVyc29uLCBCLiBFLjwvYXV0aG9yPjxhdXRob3I+TGUgTWFyY2hhbmQsIEwuPC9hdXRob3I+PGF1
dGhvcj5Jd2FzYWtpLCBNLjwvYXV0aG9yPjxhdXRob3I+S2FzdWdhLCBZLjwvYXV0aG9yPjxhdXRo
b3I+VHN1Z2FuZSwgUy48L2F1dGhvcj48YXV0aG9yPk1hdHN1bywgSy48L2F1dGhvcj48YXV0aG9y
PlRhamltYSwgSy48L2F1dGhvcj48YXV0aG9yPkl3YXRhLCBILjwvYXV0aG9yPjxhdXRob3I+SHVh
bmcsIEIuPC9hdXRob3I+PGF1dGhvcj5TaGksIEouPC9hdXRob3I+PGF1dGhvcj5MaSwgRy48L2F1
dGhvcj48YXV0aG9yPldlbiwgVy48L2F1dGhvcj48YXV0aG9yPkdhbywgWS4gVC48L2F1dGhvcj48
YXV0aG9yPkx1LCBXLjwvYXV0aG9yPjxhdXRob3I+WmhlbmcsIFcuPC9hdXRob3I+PC9hdXRob3Jz
PjwvY29udHJpYnV0b3JzPjxhdXRoLWFkZHJlc3M+RGl2aXNpb24gb2YgRXBpZGVtaW9sb2d5LCBE
ZXBhcnRtZW50IG9mIE1lZGljaW5lLCBWYW5kZXJiaWx0IEVwaWRlbWlvbG9neSBDZW50ZXIsIFZh
bmRlcmJpbHQtSW5ncmFtIENhbmNlciBDZW50ZXIsIFZhbmRlcmJpbHQgVW5pdmVyc2l0eSBTY2hv
b2wgb2YgTWVkaWNpbmUsIE5hc2h2aWxsZSwgVGVubmVzc2VlLCBVbml0ZWQgU3RhdGVzIG9mIEFt
ZXJpY2EuPC9hdXRoLWFkZHJlc3M+PHRpdGxlcz48dGl0bGU+SWRlbnRpZmljYXRpb24gb2YgYSBm
dW5jdGlvbmFsIGdlbmV0aWMgdmFyaWFudCBhdCAxNnExMi4xIGZvciBicmVhc3QgY2FuY2VyIHJp
c2s6IHJlc3VsdHMgZnJvbSB0aGUgQXNpYSBCcmVhc3QgQ2FuY2VyIENvbnNvcnRpdW0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xMDAyPC9wYWdlcz48dm9sdW1lPjY8L3ZvbHVtZT48bnVtYmVyPjY8L251bWJlcj48a2V5
d29yZHM+PGtleXdvcmQ+QXNpYW4gQ29udGluZW50YWwgQW5jZXN0cnkgR3JvdXAvKmdlbmV0aWNz
PC9rZXl3b3JkPjxrZXl3b3JkPkJyZWFzdCBOZW9wbGFzbXMvZXRpb2xvZ3kvKmdlbmV0aWNzL3Bh
dGhvbG9neTwva2V5d29yZD48a2V5d29yZD5DZWxsIExpbmU8L2tleXdvcmQ+PGtleXdvcmQ+KkNo
cm9tb3NvbWVzLCBIdW1hbiwgUGFpciAxNjwva2V5d29yZD48a2V5d29yZD5GZW1hbGU8L2tleXdv
cmQ+PGtleXdvcmQ+R2Vub21lLVdpZGUgQXNzb2NpYXRpb24gU3R1ZHk8L2tleXdvcmQ+PGtleXdv
cmQ+SHVtYW5zPC9rZXl3b3JkPjxrZXl3b3JkPk5lb3BsYXNtIFN0YWdpbmc8L2tleXdvcmQ+PGtl
eXdvcmQ+T3BlbiBSZWFkaW5nIEZyYW1lczwva2V5d29yZD48a2V5d29yZD4qUG9seW1vcnBoaXNt
LCBTaW5nbGUgTnVjbGVvdGlkZTwva2V5d29yZD48a2V5d29yZD5SaXNrIEZhY3RvcnM8L2tleXdv
cmQ+PC9rZXl3b3Jkcz48ZGF0ZXM+PHllYXI+MjAxMDwveWVhcj48cHViLWRhdGVzPjxkYXRlPkp1
bjwvZGF0ZT48L3B1Yi1kYXRlcz48L2RhdGVzPjxpc2JuPjE1NTMtNzQwNCAoRWxlY3Ryb25pYykm
I3hEOzE1NTMtNzM5MCAoTGlua2luZyk8L2lzYm4+PGFjY2Vzc2lvbi1udW0+MjA1ODU2MjY8L2Fj
Y2Vzc2lvbi1udW0+PHVybHM+PHJlbGF0ZWQtdXJscz48dXJsPmh0dHA6Ly93d3cubmNiaS5ubG0u
bmloLmdvdi9wdWJtZWQvMjA1ODU2MjY8L3VybD48L3JlbGF0ZWQtdXJscz48L3VybHM+PGN1c3Rv
bTI+Mjg5MTgwOTwvY3VzdG9tMj48ZWxlY3Ryb25pYy1yZXNvdXJjZS1udW0+MTAuMTM3MS9qb3Vy
bmFsLnBnZW4uMTAwMTAwMjwvZWxlY3Ryb25pYy1yZXNvdXJjZS1udW0+PC9yZWNvcmQ+PC9DaXRl
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0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5B12148B" w14:textId="77777777" w:rsidTr="00D41382">
        <w:trPr>
          <w:trHeight w:val="78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E29BAE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720475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F3D84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7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BDFE8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44074929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D9705C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FAM115A, OR2F2, OR2F1, OR6B1, OR2A5, OR2A25, OR2A12, OR2A2, OR2A14, CTAGE4, ARHGEF35, OR2A1, OR2A9P, OR2A7, CTAGE4, OR2A9P, OR2A1, ARHGEF5, NOBOX, TPK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9B83690" w14:textId="15FA2D88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7CD04D0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FAAF75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9693444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E0364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8E071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9509616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B224DD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KIF13B, DUSP4, C8orf75, LOC286135, TMEM66, LEPROTL1, MBOAT4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43D1EA2" w14:textId="3D8B5C69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BD7932F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F3EA93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6472903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EE23A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DAAFD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7623030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B995DDD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PI15, CRISPLD1, HNF4G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5B2EA69" w14:textId="2FDA289F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59EAF85C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836788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943559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B974E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C5C64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76417937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54C3BF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CRISPLD1, HNF4G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DE65F84" w14:textId="35A883BD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B86B57A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646BE1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3281615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F8061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0EC35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8355618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68239E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LOC727677, POU5F1B, MYC, PVT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32B346B" w14:textId="377AD0F9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FYXN0b248L0F1dGhvcj48WWVhcj4yMDA3PC9ZZWFyPjxS
ZWNOdW0+OTwvUmVjTnVtPjxEaXNwbGF5VGV4dD4oNyk8L0Rpc3BsYXlUZXh0PjxyZWNvcmQ+PHJl
Yy1udW1iZXI+OTwvcmVjLW51bWJlcj48Zm9yZWlnbi1rZXlzPjxrZXkgYXBwPSJFTiIgZGItaWQ9
IjVyMnd3MnR2anZ6cGVvZXN2emx4MmV2enI1MnJ2MGVwd3hmciIgdGltZXN0YW1wPSIxMzk2NTY3
Mjg1Ij45PC9rZXk+PC9mb3JlaWduLWtleXM+PHJlZi10eXBlIG5hbWU9IkpvdXJuYWwgQXJ0aWNs
ZSI+MTc8L3JlZi10eXBlPjxjb250cmlidXRvcnM+PGF1dGhvcnM+PGF1dGhvcj5FYXN0b24sIEQu
IEYuPC9hdXRob3I+PGF1dGhvcj5Qb29sZXksIEsuIEEuPC9hdXRob3I+PGF1dGhvcj5EdW5uaW5n
LCBBLiBNLjwvYXV0aG9yPjxhdXRob3I+UGhhcm9haCwgUC4gRC48L2F1dGhvcj48YXV0aG9yPlRo
b21wc29uLCBELjwvYXV0aG9yPjxhdXRob3I+QmFsbGluZ2VyLCBELiBHLjwvYXV0aG9yPjxhdXRo
b3I+U3RydWV3aW5nLCBKLiBQLjwvYXV0aG9yPjxhdXRob3I+TW9ycmlzb24sIEouPC9hdXRob3I+
PGF1dGhvcj5GaWVsZCwgSC48L2F1dGhvcj48YXV0aG9yPkx1YmVuLCBSLjwvYXV0aG9yPjxhdXRo
b3I+V2FyZWhhbSwgTi48L2F1dGhvcj48YXV0aG9yPkFobWVkLCBTLjwvYXV0aG9yPjxhdXRob3I+
SGVhbGV5LCBDLiBTLjwvYXV0aG9yPjxhdXRob3I+Qm93bWFuLCBSLjwvYXV0aG9yPjxhdXRob3I+
U2VhcmNoIGNvbGxhYm9yYXRvcnM8L2F1dGhvcj48YXV0aG9yPk1leWVyLCBLLiBCLjwvYXV0aG9y
PjxhdXRob3I+SGFpbWFuLCBDLiBBLjwvYXV0aG9yPjxhdXRob3I+S29sb25lbCwgTC4gSy48L2F1
dGhvcj48YXV0aG9yPkhlbmRlcnNvbiwgQi4gRS48L2F1dGhvcj48YXV0aG9yPkxlIE1hcmNoYW5k
LCBMLjwvYXV0aG9yPjxhdXRob3I+QnJlbm5hbiwgUC48L2F1dGhvcj48YXV0aG9yPlNhbmdyYWpy
YW5nLCBTLjwvYXV0aG9yPjxhdXRob3I+R2Fib3JpZWF1LCBWLjwvYXV0aG9yPjxhdXRob3I+T2Rl
ZnJleSwgRi48L2F1dGhvcj48YXV0aG9yPlNoZW4sIEMuIFkuPC9hdXRob3I+PGF1dGhvcj5XdSwg
UC4gRS48L2F1dGhvcj48YXV0aG9yPldhbmcsIEguIEMuPC9hdXRob3I+PGF1dGhvcj5FY2NsZXMs
IEQuPC9hdXRob3I+PGF1dGhvcj5FdmFucywgRC4gRy48L2F1dGhvcj48YXV0aG9yPlBldG8sIEou
PC9hdXRob3I+PGF1dGhvcj5GbGV0Y2hlciwgTy48L2F1dGhvcj48YXV0aG9yPkpvaG5zb24sIE4u
PC9hdXRob3I+PGF1dGhvcj5TZWFsLCBTLjwvYXV0aG9yPjxhdXRob3I+U3RyYXR0b24sIE0uIFIu
PC9hdXRob3I+PGF1dGhvcj5SYWhtYW4sIE4uPC9hdXRob3I+PGF1dGhvcj5DaGVuZXZpeC1UcmVu
Y2gsIEcuPC9hdXRob3I+PGF1dGhvcj5Cb2plc2VuLCBTLiBFLjwvYXV0aG9yPjxhdXRob3I+Tm9y
ZGVzdGdhYXJkLCBCLiBHLjwvYXV0aG9yPjxhdXRob3I+QXhlbHNzb24sIEMuIEsuPC9hdXRob3I+
PGF1dGhvcj5HYXJjaWEtQ2xvc2FzLCBNLjwvYXV0aG9yPjxhdXRob3I+QnJpbnRvbiwgTC48L2F1
dGhvcj48YXV0aG9yPkNoYW5vY2ssIFMuPC9hdXRob3I+PGF1dGhvcj5MaXNzb3dza2EsIEouPC9h
dXRob3I+PGF1dGhvcj5QZXBsb25za2EsIEIuPC9hdXRob3I+PGF1dGhvcj5OZXZhbmxpbm5hLCBI
LjwvYXV0aG9yPjxhdXRob3I+RmFnZXJob2xtLCBSLjwvYXV0aG9yPjxhdXRob3I+RWVyb2xhLCBI
LjwvYXV0aG9yPjxhdXRob3I+S2FuZywgRC48L2F1dGhvcj48YXV0aG9yPllvbywgSy4gWS48L2F1
dGhvcj48YXV0aG9yPk5vaCwgRC4gWS48L2F1dGhvcj48YXV0aG9yPkFobiwgUy4gSC48L2F1dGhv
cj48YXV0aG9yPkh1bnRlciwgRC4gSi48L2F1dGhvcj48YXV0aG9yPkhhbmtpbnNvbiwgUy4gRS48
L2F1dGhvcj48YXV0aG9yPkNveCwgRC4gRy48L2F1dGhvcj48YXV0aG9yPkhhbGwsIFAuPC9hdXRo
b3I+PGF1dGhvcj5XZWRyZW4sIFMuPC9hdXRob3I+PGF1dGhvcj5MaXUsIEouPC9hdXRob3I+PGF1
dGhvcj5Mb3csIFkuIEwuPC9hdXRob3I+PGF1dGhvcj5Cb2dkYW5vdmEsIE4uPC9hdXRob3I+PGF1
dGhvcj5TY2h1cm1hbm4sIFAuPC9hdXRob3I+PGF1dGhvcj5Eb3JrLCBULjwvYXV0aG9yPjxhdXRo
b3I+VG9sbGVuYWFyLCBSLiBBLjwvYXV0aG9yPjxhdXRob3I+SmFjb2JpLCBDLiBFLjwvYXV0aG9y
PjxhdXRob3I+RGV2aWxlZSwgUC48L2F1dGhvcj48YXV0aG9yPktsaWpuLCBKLiBHLjwvYXV0aG9y
PjxhdXRob3I+U2lndXJkc29uLCBBLiBKLjwvYXV0aG9yPjxhdXRob3I+RG9vZHksIE0uIE0uPC9h
dXRob3I+PGF1dGhvcj5BbGV4YW5kZXIsIEIuIEguPC9hdXRob3I+PGF1dGhvcj5aaGFuZywgSi48
L2F1dGhvcj48YXV0aG9yPkNveCwgQS48L2F1dGhvcj48YXV0aG9yPkJyb2NrLCBJLiBXLjwvYXV0
aG9yPjxhdXRob3I+TWFjUGhlcnNvbiwgRy48L2F1dGhvcj48YXV0aG9yPlJlZWQsIE0uIFcuPC9h
dXRob3I+PGF1dGhvcj5Db3VjaCwgRi4gSi48L2F1dGhvcj48YXV0aG9yPkdvb2RlLCBFLiBMLjwv
YXV0aG9yPjxhdXRob3I+T2xzb24sIEouIEUuPC9hdXRob3I+PGF1dGhvcj5NZWlqZXJzLUhlaWpi
b2VyLCBILjwvYXV0aG9yPjxhdXRob3I+dmFuIGRlbiBPdXdlbGFuZCwgQS48L2F1dGhvcj48YXV0
aG9yPlVpdHRlcmxpbmRlbiwgQS48L2F1dGhvcj48YXV0aG9yPlJpdmFkZW5laXJhLCBGLjwvYXV0
aG9yPjxhdXRob3I+TWlsbmUsIFIuIEwuPC9hdXRob3I+PGF1dGhvcj5SaWJhcywgRy48L2F1dGhv
cj48YXV0aG9yPkdvbnphbGV6LU5laXJhLCBBLjwvYXV0aG9yPjxhdXRob3I+QmVuaXRleiwgSi48
L2F1dGhvcj48YXV0aG9yPkhvcHBlciwgSi4gTC48L2F1dGhvcj48YXV0aG9yPk1jQ3JlZGllLCBN
LjwvYXV0aG9yPjxhdXRob3I+U291dGhleSwgTS48L2F1dGhvcj48YXV0aG9yPkdpbGVzLCBHLiBH
LjwvYXV0aG9yPjxhdXRob3I+U2Nocm9lbiwgQy48L2F1dGhvcj48YXV0aG9yPkp1c3RlbmhvdmVu
LCBDLjwvYXV0aG9yPjxhdXRob3I+QnJhdWNoLCBILjwvYXV0aG9yPjxhdXRob3I+SGFtYW5uLCBV
LjwvYXV0aG9yPjxhdXRob3I+S28sIFkuIEQuPC9hdXRob3I+PGF1dGhvcj5TcHVyZGxlLCBBLiBC
LjwvYXV0aG9yPjxhdXRob3I+QmVlc2xleSwgSi48L2F1dGhvcj48YXV0aG9yPkNoZW4sIFguPC9h
dXRob3I+PGF1dGhvcj5rQ29uRmFiLDwvYXV0aG9yPjxhdXRob3I+QW9jcyBNYW5hZ2VtZW50IEdy
b3VwPC9hdXRob3I+PGF1dGhvcj5NYW5uZXJtYWEsIEEuPC9hdXRob3I+PGF1dGhvcj5Lb3NtYSwg
Vi4gTS48L2F1dGhvcj48YXV0aG9yPkthdGFqYSwgVi48L2F1dGhvcj48YXV0aG9yPkhhcnRpa2Fp
bmVuLCBKLjwvYXV0aG9yPjxhdXRob3I+RGF5LCBOLiBFLjwvYXV0aG9yPjxhdXRob3I+Q294LCBE
LiBSLjwvYXV0aG9yPjxhdXRob3I+UG9uZGVyLCBCLiBBLjwvYXV0aG9yPjwvYXV0aG9ycz48L2Nv
bnRyaWJ1dG9ycz48YXV0aC1hZGRyZXNzPkNSLVVLIEdlbmV0aWMgRXBpZGVtaW9sb2d5IFVuaXQs
IERlcGFydG1lbnQgb2YgUHVibGljIEhlYWx0aCBhbmQgUHJpbWFyeSBDYXJlLCBVbml2ZXJzaXR5
IG9mIENhbWJyaWRnZSwgQ2FtYnJpZGdlIENCMSA4Uk4sIFVLLiBkLmVhc3RvbkBzcmwuY2FtLmFj
LnVrPC9hdXRoLWFkZHJlc3M+PHRpdGxlcz48dGl0bGU+R2Vub21lLXdpZGUgYXNzb2NpYXRpb24g
c3R1ZHkgaWRlbnRpZmllcyBub3ZlbCBicmVhc3QgY2FuY2VyIHN1c2NlcHRpYmlsaXR5IGxvY2k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EwODctOTM8L3BhZ2VzPjx2b2x1bWU+NDQ3
PC92b2x1bWU+PG51bWJlcj43MTQ4PC9udW1iZXI+PGtleXdvcmRzPjxrZXl3b3JkPkFsbGVsZXM8
L2tleXdvcmQ+PGtleXdvcmQ+QXNpYSwgU291dGhlYXN0ZXJuPC9rZXl3b3JkPjxrZXl3b3JkPkF1
c3RyYWxpYTwva2V5d29yZD48a2V5d29yZD5CcmVhc3QgTmVvcGxhc21zLypnZW5ldGljczwva2V5
d29yZD48a2V5d29yZD5DYXNlLUNvbnRyb2wgU3R1ZGllczwva2V5d29yZD48a2V5d29yZD5FdXJv
cGUvZXRobm9sb2d5PC9rZXl3b3JkPjxrZXl3b3JkPkZlbWFsZTwva2V5d29yZD48a2V5d29yZD5H
ZW5ldGljIFByZWRpc3Bvc2l0aW9uIHRvIERpc2Vhc2UvKmdlbmV0aWNzPC9rZXl3b3JkPjxrZXl3
b3JkPkdlbm9tZSwgSHVtYW4vKmdlbmV0aWNzPC9rZXl3b3JkPjxrZXl3b3JkPkdlbm90eXBlPC9r
ZXl3b3JkPjxrZXl3b3JkPkh1bWFuczwva2V5d29yZD48a2V5d29yZD5NQVAgS2luYXNlIEtpbmFz
ZSBLaW5hc2UgMS9nZW5ldGljczwva2V5d29yZD48a2V5d29yZD5NaWNyb2ZpbGFtZW50IFByb3Rl
aW5zL2dlbmV0aWNzPC9rZXl3b3JkPjxrZXl3b3JkPk5vcnRoIEFtZXJpY2E8L2tleXdvcmQ+PGtl
eXdvcmQ+T2RkcyBSYXRpbzwva2V5d29yZD48a2V5d29yZD5Qb2x5bW9ycGhpc20sIFNpbmdsZSBO
dWNsZW90aWRlL2dlbmV0aWNzPC9rZXl3b3JkPjxrZXl3b3JkPlJlY2VwdG9yLCBGaWJyb2JsYXN0
IEdyb3d0aCBGYWN0b3IsIFR5cGUgMi9nZW5ldGljczwva2V5d29yZD48a2V5d29yZD5SZWNlcHRv
cnMsIFByb2dlc3Rlcm9uZS9nZW5ldGljczwva2V5d29yZD48L2tleXdvcmRzPjxkYXRlcz48eWVh
cj4yMDA3PC95ZWFyPjxwdWItZGF0ZXM+PGRhdGU+SnVuIDI4PC9kYXRlPjwvcHViLWRhdGVzPjwv
ZGF0ZXM+PGlzYm4+MTQ3Ni00Njg3IChFbGVjdHJvbmljKSYjeEQ7MDAyOC0wODM2IChMaW5raW5n
KTwvaXNibj48YWNjZXNzaW9uLW51bT4xNzUyOTk2NzwvYWNjZXNzaW9uLW51bT48dXJscz48cmVs
YXRlZC11cmxzPjx1cmw+aHR0cDovL3d3dy5uY2JpLm5sbS5uaWguZ292L3B1Ym1lZC8xNzUyOTk2
NzwvdXJsPjwvcmVsYXRlZC11cmxzPjwvdXJscz48Y3VzdG9tMj4yNzE0OTc0PC9jdXN0b20yPjxl
bGVjdHJvbmljLXJlc291cmNlLW51bT4xMC4xMDM4L25hdHVyZTA1ODg3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FYXN0b248L0F1dGhvcj48WWVhcj4yMDA3PC9ZZWFyPjxS
ZWNOdW0+OTwvUmVjTnVtPjxEaXNwbGF5VGV4dD4oNyk8L0Rpc3BsYXlUZXh0PjxyZWNvcmQ+PHJl
Yy1udW1iZXI+OTwvcmVjLW51bWJlcj48Zm9yZWlnbi1rZXlzPjxrZXkgYXBwPSJFTiIgZGItaWQ9
IjVyMnd3MnR2anZ6cGVvZXN2emx4MmV2enI1MnJ2MGVwd3hmciIgdGltZXN0YW1wPSIxMzk2NTY3
Mjg1Ij45PC9rZXk+PC9mb3JlaWduLWtleXM+PHJlZi10eXBlIG5hbWU9IkpvdXJuYWwgQXJ0aWNs
ZSI+MTc8L3JlZi10eXBlPjxjb250cmlidXRvcnM+PGF1dGhvcnM+PGF1dGhvcj5FYXN0b24sIEQu
IEYuPC9hdXRob3I+PGF1dGhvcj5Qb29sZXksIEsuIEEuPC9hdXRob3I+PGF1dGhvcj5EdW5uaW5n
LCBBLiBNLjwvYXV0aG9yPjxhdXRob3I+UGhhcm9haCwgUC4gRC48L2F1dGhvcj48YXV0aG9yPlRo
b21wc29uLCBELjwvYXV0aG9yPjxhdXRob3I+QmFsbGluZ2VyLCBELiBHLjwvYXV0aG9yPjxhdXRo
b3I+U3RydWV3aW5nLCBKLiBQLjwvYXV0aG9yPjxhdXRob3I+TW9ycmlzb24sIEouPC9hdXRob3I+
PGF1dGhvcj5GaWVsZCwgSC48L2F1dGhvcj48YXV0aG9yPkx1YmVuLCBSLjwvYXV0aG9yPjxhdXRo
b3I+V2FyZWhhbSwgTi48L2F1dGhvcj48YXV0aG9yPkFobWVkLCBTLjwvYXV0aG9yPjxhdXRob3I+
SGVhbGV5LCBDLiBTLjwvYXV0aG9yPjxhdXRob3I+Qm93bWFuLCBSLjwvYXV0aG9yPjxhdXRob3I+
U2VhcmNoIGNvbGxhYm9yYXRvcnM8L2F1dGhvcj48YXV0aG9yPk1leWVyLCBLLiBCLjwvYXV0aG9y
PjxhdXRob3I+SGFpbWFuLCBDLiBBLjwvYXV0aG9yPjxhdXRob3I+S29sb25lbCwgTC4gSy48L2F1
dGhvcj48YXV0aG9yPkhlbmRlcnNvbiwgQi4gRS48L2F1dGhvcj48YXV0aG9yPkxlIE1hcmNoYW5k
LCBMLjwvYXV0aG9yPjxhdXRob3I+QnJlbm5hbiwgUC48L2F1dGhvcj48YXV0aG9yPlNhbmdyYWpy
YW5nLCBTLjwvYXV0aG9yPjxhdXRob3I+R2Fib3JpZWF1LCBWLjwvYXV0aG9yPjxhdXRob3I+T2Rl
ZnJleSwgRi48L2F1dGhvcj48YXV0aG9yPlNoZW4sIEMuIFkuPC9hdXRob3I+PGF1dGhvcj5XdSwg
UC4gRS48L2F1dGhvcj48YXV0aG9yPldhbmcsIEguIEMuPC9hdXRob3I+PGF1dGhvcj5FY2NsZXMs
IEQuPC9hdXRob3I+PGF1dGhvcj5FdmFucywgRC4gRy48L2F1dGhvcj48YXV0aG9yPlBldG8sIEou
PC9hdXRob3I+PGF1dGhvcj5GbGV0Y2hlciwgTy48L2F1dGhvcj48YXV0aG9yPkpvaG5zb24sIE4u
PC9hdXRob3I+PGF1dGhvcj5TZWFsLCBTLjwvYXV0aG9yPjxhdXRob3I+U3RyYXR0b24sIE0uIFIu
PC9hdXRob3I+PGF1dGhvcj5SYWhtYW4sIE4uPC9hdXRob3I+PGF1dGhvcj5DaGVuZXZpeC1UcmVu
Y2gsIEcuPC9hdXRob3I+PGF1dGhvcj5Cb2plc2VuLCBTLiBFLjwvYXV0aG9yPjxhdXRob3I+Tm9y
ZGVzdGdhYXJkLCBCLiBHLjwvYXV0aG9yPjxhdXRob3I+QXhlbHNzb24sIEMuIEsuPC9hdXRob3I+
PGF1dGhvcj5HYXJjaWEtQ2xvc2FzLCBNLjwvYXV0aG9yPjxhdXRob3I+QnJpbnRvbiwgTC48L2F1
dGhvcj48YXV0aG9yPkNoYW5vY2ssIFMuPC9hdXRob3I+PGF1dGhvcj5MaXNzb3dza2EsIEouPC9h
dXRob3I+PGF1dGhvcj5QZXBsb25za2EsIEIuPC9hdXRob3I+PGF1dGhvcj5OZXZhbmxpbm5hLCBI
LjwvYXV0aG9yPjxhdXRob3I+RmFnZXJob2xtLCBSLjwvYXV0aG9yPjxhdXRob3I+RWVyb2xhLCBI
LjwvYXV0aG9yPjxhdXRob3I+S2FuZywgRC48L2F1dGhvcj48YXV0aG9yPllvbywgSy4gWS48L2F1
dGhvcj48YXV0aG9yPk5vaCwgRC4gWS48L2F1dGhvcj48YXV0aG9yPkFobiwgUy4gSC48L2F1dGhv
cj48YXV0aG9yPkh1bnRlciwgRC4gSi48L2F1dGhvcj48YXV0aG9yPkhhbmtpbnNvbiwgUy4gRS48
L2F1dGhvcj48YXV0aG9yPkNveCwgRC4gRy48L2F1dGhvcj48YXV0aG9yPkhhbGwsIFAuPC9hdXRo
b3I+PGF1dGhvcj5XZWRyZW4sIFMuPC9hdXRob3I+PGF1dGhvcj5MaXUsIEouPC9hdXRob3I+PGF1
dGhvcj5Mb3csIFkuIEwuPC9hdXRob3I+PGF1dGhvcj5Cb2dkYW5vdmEsIE4uPC9hdXRob3I+PGF1
dGhvcj5TY2h1cm1hbm4sIFAuPC9hdXRob3I+PGF1dGhvcj5Eb3JrLCBULjwvYXV0aG9yPjxhdXRo
b3I+VG9sbGVuYWFyLCBSLiBBLjwvYXV0aG9yPjxhdXRob3I+SmFjb2JpLCBDLiBFLjwvYXV0aG9y
PjxhdXRob3I+RGV2aWxlZSwgUC48L2F1dGhvcj48YXV0aG9yPktsaWpuLCBKLiBHLjwvYXV0aG9y
PjxhdXRob3I+U2lndXJkc29uLCBBLiBKLjwvYXV0aG9yPjxhdXRob3I+RG9vZHksIE0uIE0uPC9h
dXRob3I+PGF1dGhvcj5BbGV4YW5kZXIsIEIuIEguPC9hdXRob3I+PGF1dGhvcj5aaGFuZywgSi48
L2F1dGhvcj48YXV0aG9yPkNveCwgQS48L2F1dGhvcj48YXV0aG9yPkJyb2NrLCBJLiBXLjwvYXV0
aG9yPjxhdXRob3I+TWFjUGhlcnNvbiwgRy48L2F1dGhvcj48YXV0aG9yPlJlZWQsIE0uIFcuPC9h
dXRob3I+PGF1dGhvcj5Db3VjaCwgRi4gSi48L2F1dGhvcj48YXV0aG9yPkdvb2RlLCBFLiBMLjwv
YXV0aG9yPjxhdXRob3I+T2xzb24sIEouIEUuPC9hdXRob3I+PGF1dGhvcj5NZWlqZXJzLUhlaWpi
b2VyLCBILjwvYXV0aG9yPjxhdXRob3I+dmFuIGRlbiBPdXdlbGFuZCwgQS48L2F1dGhvcj48YXV0
aG9yPlVpdHRlcmxpbmRlbiwgQS48L2F1dGhvcj48YXV0aG9yPlJpdmFkZW5laXJhLCBGLjwvYXV0
aG9yPjxhdXRob3I+TWlsbmUsIFIuIEwuPC9hdXRob3I+PGF1dGhvcj5SaWJhcywgRy48L2F1dGhv
cj48YXV0aG9yPkdvbnphbGV6LU5laXJhLCBBLjwvYXV0aG9yPjxhdXRob3I+QmVuaXRleiwgSi48
L2F1dGhvcj48YXV0aG9yPkhvcHBlciwgSi4gTC48L2F1dGhvcj48YXV0aG9yPk1jQ3JlZGllLCBN
LjwvYXV0aG9yPjxhdXRob3I+U291dGhleSwgTS48L2F1dGhvcj48YXV0aG9yPkdpbGVzLCBHLiBH
LjwvYXV0aG9yPjxhdXRob3I+U2Nocm9lbiwgQy48L2F1dGhvcj48YXV0aG9yPkp1c3RlbmhvdmVu
LCBDLjwvYXV0aG9yPjxhdXRob3I+QnJhdWNoLCBILjwvYXV0aG9yPjxhdXRob3I+SGFtYW5uLCBV
LjwvYXV0aG9yPjxhdXRob3I+S28sIFkuIEQuPC9hdXRob3I+PGF1dGhvcj5TcHVyZGxlLCBBLiBC
LjwvYXV0aG9yPjxhdXRob3I+QmVlc2xleSwgSi48L2F1dGhvcj48YXV0aG9yPkNoZW4sIFguPC9h
dXRob3I+PGF1dGhvcj5rQ29uRmFiLDwvYXV0aG9yPjxhdXRob3I+QW9jcyBNYW5hZ2VtZW50IEdy
b3VwPC9hdXRob3I+PGF1dGhvcj5NYW5uZXJtYWEsIEEuPC9hdXRob3I+PGF1dGhvcj5Lb3NtYSwg
Vi4gTS48L2F1dGhvcj48YXV0aG9yPkthdGFqYSwgVi48L2F1dGhvcj48YXV0aG9yPkhhcnRpa2Fp
bmVuLCBKLjwvYXV0aG9yPjxhdXRob3I+RGF5LCBOLiBFLjwvYXV0aG9yPjxhdXRob3I+Q294LCBE
LiBSLjwvYXV0aG9yPjxhdXRob3I+UG9uZGVyLCBCLiBBLjwvYXV0aG9yPjwvYXV0aG9ycz48L2Nv
bnRyaWJ1dG9ycz48YXV0aC1hZGRyZXNzPkNSLVVLIEdlbmV0aWMgRXBpZGVtaW9sb2d5IFVuaXQs
IERlcGFydG1lbnQgb2YgUHVibGljIEhlYWx0aCBhbmQgUHJpbWFyeSBDYXJlLCBVbml2ZXJzaXR5
IG9mIENhbWJyaWRnZSwgQ2FtYnJpZGdlIENCMSA4Uk4sIFVLLiBkLmVhc3RvbkBzcmwuY2FtLmFj
LnVrPC9hdXRoLWFkZHJlc3M+PHRpdGxlcz48dGl0bGU+R2Vub21lLXdpZGUgYXNzb2NpYXRpb24g
c3R1ZHkgaWRlbnRpZmllcyBub3ZlbCBicmVhc3QgY2FuY2VyIHN1c2NlcHRpYmlsaXR5IGxvY2k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EwODctOTM8L3BhZ2VzPjx2b2x1bWU+NDQ3
PC92b2x1bWU+PG51bWJlcj43MTQ4PC9udW1iZXI+PGtleXdvcmRzPjxrZXl3b3JkPkFsbGVsZXM8
L2tleXdvcmQ+PGtleXdvcmQ+QXNpYSwgU291dGhlYXN0ZXJuPC9rZXl3b3JkPjxrZXl3b3JkPkF1
c3RyYWxpYTwva2V5d29yZD48a2V5d29yZD5CcmVhc3QgTmVvcGxhc21zLypnZW5ldGljczwva2V5
d29yZD48a2V5d29yZD5DYXNlLUNvbnRyb2wgU3R1ZGllczwva2V5d29yZD48a2V5d29yZD5FdXJv
cGUvZXRobm9sb2d5PC9rZXl3b3JkPjxrZXl3b3JkPkZlbWFsZTwva2V5d29yZD48a2V5d29yZD5H
ZW5ldGljIFByZWRpc3Bvc2l0aW9uIHRvIERpc2Vhc2UvKmdlbmV0aWNzPC9rZXl3b3JkPjxrZXl3
b3JkPkdlbm9tZSwgSHVtYW4vKmdlbmV0aWNzPC9rZXl3b3JkPjxrZXl3b3JkPkdlbm90eXBlPC9r
ZXl3b3JkPjxrZXl3b3JkPkh1bWFuczwva2V5d29yZD48a2V5d29yZD5NQVAgS2luYXNlIEtpbmFz
ZSBLaW5hc2UgMS9nZW5ldGljczwva2V5d29yZD48a2V5d29yZD5NaWNyb2ZpbGFtZW50IFByb3Rl
aW5zL2dlbmV0aWNzPC9rZXl3b3JkPjxrZXl3b3JkPk5vcnRoIEFtZXJpY2E8L2tleXdvcmQ+PGtl
eXdvcmQ+T2RkcyBSYXRpbzwva2V5d29yZD48a2V5d29yZD5Qb2x5bW9ycGhpc20sIFNpbmdsZSBO
dWNsZW90aWRlL2dlbmV0aWNzPC9rZXl3b3JkPjxrZXl3b3JkPlJlY2VwdG9yLCBGaWJyb2JsYXN0
IEdyb3d0aCBGYWN0b3IsIFR5cGUgMi9nZW5ldGljczwva2V5d29yZD48a2V5d29yZD5SZWNlcHRv
cnMsIFByb2dlc3Rlcm9uZS9nZW5ldGljczwva2V5d29yZD48L2tleXdvcmRzPjxkYXRlcz48eWVh
cj4yMDA3PC95ZWFyPjxwdWItZGF0ZXM+PGRhdGU+SnVuIDI4PC9kYXRlPjwvcHViLWRhdGVzPjwv
ZGF0ZXM+PGlzYm4+MTQ3Ni00Njg3IChFbGVjdHJvbmljKSYjeEQ7MDAyOC0wODM2IChMaW5raW5n
KTwvaXNibj48YWNjZXNzaW9uLW51bT4xNzUyOTk2NzwvYWNjZXNzaW9uLW51bT48dXJscz48cmVs
YXRlZC11cmxzPjx1cmw+aHR0cDovL3d3dy5uY2JpLm5sbS5uaWguZ292L3B1Ym1lZC8xNzUyOTk2
NzwvdXJsPjwvcmVsYXRlZC11cmxzPjwvdXJscz48Y3VzdG9tMj4yNzE0OTc0PC9jdXN0b20yPjxl
bGVjdHJvbmljLXJlc291cmNlLW51bT4xMC4xMDM4L25hdHVyZTA1ODg3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7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3D5C8C5D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9ECE38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1780156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E1CCE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7F3E8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919464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8E446A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MYC, PVT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CE37716" w14:textId="485E019D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946A6DD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281B1E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011970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93279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628D9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2062134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DDD8FA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MTAP, C9orf53, CDKN2A, CDKN2BAS, CDKN2B, DMRTA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8D9DED7" w14:textId="7C2A730E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636E7BCF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67C2E1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0759243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0054D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C2751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10306115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13092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RAD23B, KLF4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0526160" w14:textId="2C23614A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2AD99F71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090AF8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865686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AACD7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9A59D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10888478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475DC6F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None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89658CE" w14:textId="2E1721EC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GbGV0Y2hlcjwvQXV0aG9yPjxZZWFyPjIwMTE8L1llYXI+
PFJlY051bT4xMDwvUmVjTnVtPjxEaXNwbGF5VGV4dD4oNik8L0Rpc3BsYXlUZXh0PjxyZWNvcmQ+
PHJlYy1udW1iZXI+MTA8L3JlYy1udW1iZXI+PGZvcmVpZ24ta2V5cz48a2V5IGFwcD0iRU4iIGRi
LWlkPSI1cjJ3dzJ0dmp2enBlb2VzdnpseDJldnpyNTJydjBlcHd4ZnIiIHRpbWVzdGFtcD0iMTM5
NjU2NzMwNiI+MTA8L2tleT48L2ZvcmVpZ24ta2V5cz48cmVmLXR5cGUgbmFtZT0iSm91cm5hbCBB
cnRpY2xlIj4xNzwvcmVmLXR5cGU+PGNvbnRyaWJ1dG9ycz48YXV0aG9ycz48YXV0aG9yPkZsZXRj
aGVyLCBPLjwvYXV0aG9yPjxhdXRob3I+Sm9obnNvbiwgTi48L2F1dGhvcj48YXV0aG9yPk9yciwg
Ti48L2F1dGhvcj48YXV0aG9yPkhvc2tpbmcsIEYuIEouPC9hdXRob3I+PGF1dGhvcj5HaWJzb24s
IEwuIEouPC9hdXRob3I+PGF1dGhvcj5XYWxrZXIsIEsuPC9hdXRob3I+PGF1dGhvcj5aZWxlbmlr
YSwgRC48L2F1dGhvcj48YXV0aG9yPkd1dCwgSS48L2F1dGhvcj48YXV0aG9yPkhlYXRoLCBTLjwv
YXV0aG9yPjxhdXRob3I+UGFsbGVzLCBDLjwvYXV0aG9yPjxhdXRob3I+Q291cGxhbmQsIEIuPC9h
dXRob3I+PGF1dGhvcj5Ccm9kZXJpY2ssIFAuPC9hdXRob3I+PGF1dGhvcj5TY2hvZW1ha2VyLCBN
LjwvYXV0aG9yPjxhdXRob3I+Sm9uZXMsIE0uPC9hdXRob3I+PGF1dGhvcj5XaWxsaWFtc29uLCBK
LjwvYXV0aG9yPjxhdXRob3I+Q2hpbGNvdHQtQnVybnMsIFMuPC9hdXRob3I+PGF1dGhvcj5Ub21j
enlrLCBLLjwvYXV0aG9yPjxhdXRob3I+U2ltcHNvbiwgRy48L2F1dGhvcj48YXV0aG9yPkphY29i
cywgSy4gQi48L2F1dGhvcj48YXV0aG9yPkNoYW5vY2ssIFMuIEouPC9hdXRob3I+PGF1dGhvcj5I
dW50ZXIsIEQuIEouPC9hdXRob3I+PGF1dGhvcj5Ub21saW5zb24sIEkuIFAuPC9hdXRob3I+PGF1
dGhvcj5Td2VyZGxvdywgQS48L2F1dGhvcj48YXV0aG9yPkFzaHdvcnRoLCBBLjwvYXV0aG9yPjxh
dXRob3I+Um9zcywgRy48L2F1dGhvcj48YXV0aG9yPmRvcyBTYW50b3MgU2lsdmEsIEkuPC9hdXRo
b3I+PGF1dGhvcj5MYXRocm9wLCBNLjwvYXV0aG9yPjxhdXRob3I+SG91bHN0b24sIFIuIFMuPC9h
dXRob3I+PGF1dGhvcj5QZXRvLCBKLjwvYXV0aG9yPjwvYXV0aG9ycz48L2NvbnRyaWJ1dG9ycz48
YXV0aC1hZGRyZXNzPkJyZWFrdGhyb3VnaCBCcmVhc3QgQ2FuY2VyIFJlc2VhcmNoIENlbnRyZSwg
SW5zdGl0dXRlIG9mIENhbmNlciBSZXNlYXJjaCwgTG9uZG9uLCBVSy48L2F1dGgtYWRkcmVzcz48
dGl0bGVzPjx0aXRsZT5Ob3ZlbCBicmVhc3QgY2FuY2VyIHN1c2NlcHRpYmlsaXR5IGxvY3VzIGF0
IDlxMzEuMjogcmVzdWx0cyBvZiBhIGdlbm9tZS13aWRlIGFzc29jaWF0aW9uIHN0dWR5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0MjUtMzU8
L3BhZ2VzPjx2b2x1bWU+MTAzPC92b2x1bWU+PG51bWJlcj41PC9udW1iZXI+PGtleXdvcmRzPjxr
ZXl3b3JkPkFjdGlucy9nZW5ldGljczwva2V5d29yZD48a2V5d29yZD5BZHVsdDwva2V5d29yZD48
a2V5d29yZD5BZ2VkPC9rZXl3b3JkPjxrZXl3b3JkPkJyZWFzdCBOZW9wbGFzbXMvZXRobm9sb2d5
LypnZW5ldGljczwva2V5d29yZD48a2V5d29yZD5DYXNlLUNvbnRyb2wgU3R1ZGllczwva2V5d29y
ZD48a2V5d29yZD5DaHJvbW9zb21lcywgSHVtYW4sIFBhaXIgMTA8L2tleXdvcmQ+PGtleXdvcmQ+
Q2hyb21vc29tZXMsIEh1bWFuLCBQYWlyIDY8L2tleXdvcmQ+PGtleXdvcmQ+KkNocm9tb3NvbWVz
LCBIdW1hbiwgUGFpciA5PC9rZXl3b3JkPjxrZXl3b3JkPkROQSBSZXBhaXIgRW56eW1lcy9nZW5l
dGljczwva2V5d29yZD48a2V5d29yZD5ETkEtQmluZGluZyBQcm90ZWlucy9nZW5ldGljczwva2V5
d29yZD48a2V5d29yZD5FdXJvcGVhbiBDb250aW5lbnRhbCBBbmNlc3RyeSBHcm91cC8qZ2VuZXRp
Y3M8L2tleXdvcmQ+PGtleXdvcmQ+RmVtYWxlPC9rZXl3b3JkPjxrZXl3b3JkPkdlbmUgRXhwcmVz
c2lvbiBSZWd1bGF0aW9uLCBOZW9wbGFzdGljPC9rZXl3b3JkPjxrZXl3b3JkPkdlbmV0aWMgUHJl
ZGlzcG9zaXRpb24gdG8gRGlzZWFzZTwva2V5d29yZD48a2V5d29yZD5HZW5vbWUtV2lkZSBBc3Nv
Y2lhdGlvbiBTdHVkeTwva2V5d29yZD48a2V5d29yZD5HZW5vdHlwZTwva2V5d29yZD48a2V5d29y
ZD5HcmVhdCBCcml0YWluPC9rZXl3b3JkPjxrZXl3b3JkPkh1bWFuczwva2V5d29yZD48a2V5d29y
ZD5LcnVwcGVsLUxpa2UgVHJhbnNjcmlwdGlvbiBGYWN0b3JzL2dlbmV0aWNzPC9rZXl3b3JkPjxr
ZXl3b3JkPkxpbmthZ2UgRGlzZXF1aWxpYnJpdW08L2tleXdvcmQ+PGtleXdvcmQ+TG9naXN0aWMg
TW9kZWxzPC9rZXl3b3JkPjxrZXl3b3JkPk1pZGRsZSBBZ2VkPC9rZXl3b3JkPjxrZXl3b3JkPk9k
ZHMgUmF0aW88L2tleXdvcmQ+PGtleXdvcmQ+KlBvbHltb3JwaGlzbSwgU2luZ2xlIE51Y2xlb3Rp
ZGU8L2tleXdvcmQ+PGtleXdvcmQ+UXVhbGl0eSBDb250cm9sPC9rZXl3b3JkPjxrZXl3b3JkPlF1
ZXN0aW9ubmFpcmVzPC9rZXl3b3JkPjxrZXl3b3JkPlJpc2sgRmFjdG9yczwva2V5d29yZD48L2tl
eXdvcmRzPjxkYXRlcz48eWVhcj4yMDExPC95ZWFyPjxwdWItZGF0ZXM+PGRhdGU+TWFyIDI8L2Rh
dGU+PC9wdWItZGF0ZXM+PC9kYXRlcz48aXNibj4xNDYwLTIxMDUgKEVsZWN0cm9uaWMpJiN4RDsw
MDI3LTg4NzQgKExpbmtpbmcpPC9pc2JuPjxhY2Nlc3Npb24tbnVtPjIxMjYzMTMwPC9hY2Nlc3Np
b24tbnVtPjx1cmxzPjxyZWxhdGVkLXVybHM+PHVybD5odHRwOi8vd3d3Lm5jYmkubmxtLm5paC5n
b3YvcHVibWVkLzIxMjYzMTMwPC91cmw+PC9yZWxhdGVkLXVybHM+PC91cmxzPjxlbGVjdHJvbmlj
LXJlc291cmNlLW51bT4xMC4xMDkzL2puY2kvZGpxNTYzPC9lbGVjdHJvbmljLXJlc291cmNlLW51
bT48L3JlY29yZD48L0NpdGU+PC9FbmRO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GbGV0Y2hlcjwvQXV0aG9yPjxZZWFyPjIwMTE8L1llYXI+
PFJlY051bT4xMDwvUmVjTnVtPjxEaXNwbGF5VGV4dD4oNik8L0Rpc3BsYXlUZXh0PjxyZWNvcmQ+
PHJlYy1udW1iZXI+MTA8L3JlYy1udW1iZXI+PGZvcmVpZ24ta2V5cz48a2V5IGFwcD0iRU4iIGRi
LWlkPSI1cjJ3dzJ0dmp2enBlb2VzdnpseDJldnpyNTJydjBlcHd4ZnIiIHRpbWVzdGFtcD0iMTM5
NjU2NzMwNiI+MTA8L2tleT48L2ZvcmVpZ24ta2V5cz48cmVmLXR5cGUgbmFtZT0iSm91cm5hbCBB
cnRpY2xlIj4xNzwvcmVmLXR5cGU+PGNvbnRyaWJ1dG9ycz48YXV0aG9ycz48YXV0aG9yPkZsZXRj
aGVyLCBPLjwvYXV0aG9yPjxhdXRob3I+Sm9obnNvbiwgTi48L2F1dGhvcj48YXV0aG9yPk9yciwg
Ti48L2F1dGhvcj48YXV0aG9yPkhvc2tpbmcsIEYuIEouPC9hdXRob3I+PGF1dGhvcj5HaWJzb24s
IEwuIEouPC9hdXRob3I+PGF1dGhvcj5XYWxrZXIsIEsuPC9hdXRob3I+PGF1dGhvcj5aZWxlbmlr
YSwgRC48L2F1dGhvcj48YXV0aG9yPkd1dCwgSS48L2F1dGhvcj48YXV0aG9yPkhlYXRoLCBTLjwv
YXV0aG9yPjxhdXRob3I+UGFsbGVzLCBDLjwvYXV0aG9yPjxhdXRob3I+Q291cGxhbmQsIEIuPC9h
dXRob3I+PGF1dGhvcj5Ccm9kZXJpY2ssIFAuPC9hdXRob3I+PGF1dGhvcj5TY2hvZW1ha2VyLCBN
LjwvYXV0aG9yPjxhdXRob3I+Sm9uZXMsIE0uPC9hdXRob3I+PGF1dGhvcj5XaWxsaWFtc29uLCBK
LjwvYXV0aG9yPjxhdXRob3I+Q2hpbGNvdHQtQnVybnMsIFMuPC9hdXRob3I+PGF1dGhvcj5Ub21j
enlrLCBLLjwvYXV0aG9yPjxhdXRob3I+U2ltcHNvbiwgRy48L2F1dGhvcj48YXV0aG9yPkphY29i
cywgSy4gQi48L2F1dGhvcj48YXV0aG9yPkNoYW5vY2ssIFMuIEouPC9hdXRob3I+PGF1dGhvcj5I
dW50ZXIsIEQuIEouPC9hdXRob3I+PGF1dGhvcj5Ub21saW5zb24sIEkuIFAuPC9hdXRob3I+PGF1
dGhvcj5Td2VyZGxvdywgQS48L2F1dGhvcj48YXV0aG9yPkFzaHdvcnRoLCBBLjwvYXV0aG9yPjxh
dXRob3I+Um9zcywgRy48L2F1dGhvcj48YXV0aG9yPmRvcyBTYW50b3MgU2lsdmEsIEkuPC9hdXRo
b3I+PGF1dGhvcj5MYXRocm9wLCBNLjwvYXV0aG9yPjxhdXRob3I+SG91bHN0b24sIFIuIFMuPC9h
dXRob3I+PGF1dGhvcj5QZXRvLCBKLjwvYXV0aG9yPjwvYXV0aG9ycz48L2NvbnRyaWJ1dG9ycz48
YXV0aC1hZGRyZXNzPkJyZWFrdGhyb3VnaCBCcmVhc3QgQ2FuY2VyIFJlc2VhcmNoIENlbnRyZSwg
SW5zdGl0dXRlIG9mIENhbmNlciBSZXNlYXJjaCwgTG9uZG9uLCBVSy48L2F1dGgtYWRkcmVzcz48
dGl0bGVzPjx0aXRsZT5Ob3ZlbCBicmVhc3QgY2FuY2VyIHN1c2NlcHRpYmlsaXR5IGxvY3VzIGF0
IDlxMzEuMjogcmVzdWx0cyBvZiBhIGdlbm9tZS13aWRlIGFzc29jaWF0aW9uIHN0dWR5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0MjUtMzU8
L3BhZ2VzPjx2b2x1bWU+MTAzPC92b2x1bWU+PG51bWJlcj41PC9udW1iZXI+PGtleXdvcmRzPjxr
ZXl3b3JkPkFjdGlucy9nZW5ldGljczwva2V5d29yZD48a2V5d29yZD5BZHVsdDwva2V5d29yZD48
a2V5d29yZD5BZ2VkPC9rZXl3b3JkPjxrZXl3b3JkPkJyZWFzdCBOZW9wbGFzbXMvZXRobm9sb2d5
LypnZW5ldGljczwva2V5d29yZD48a2V5d29yZD5DYXNlLUNvbnRyb2wgU3R1ZGllczwva2V5d29y
ZD48a2V5d29yZD5DaHJvbW9zb21lcywgSHVtYW4sIFBhaXIgMTA8L2tleXdvcmQ+PGtleXdvcmQ+
Q2hyb21vc29tZXMsIEh1bWFuLCBQYWlyIDY8L2tleXdvcmQ+PGtleXdvcmQ+KkNocm9tb3NvbWVz
LCBIdW1hbiwgUGFpciA5PC9rZXl3b3JkPjxrZXl3b3JkPkROQSBSZXBhaXIgRW56eW1lcy9nZW5l
dGljczwva2V5d29yZD48a2V5d29yZD5ETkEtQmluZGluZyBQcm90ZWlucy9nZW5ldGljczwva2V5
d29yZD48a2V5d29yZD5FdXJvcGVhbiBDb250aW5lbnRhbCBBbmNlc3RyeSBHcm91cC8qZ2VuZXRp
Y3M8L2tleXdvcmQ+PGtleXdvcmQ+RmVtYWxlPC9rZXl3b3JkPjxrZXl3b3JkPkdlbmUgRXhwcmVz
c2lvbiBSZWd1bGF0aW9uLCBOZW9wbGFzdGljPC9rZXl3b3JkPjxrZXl3b3JkPkdlbmV0aWMgUHJl
ZGlzcG9zaXRpb24gdG8gRGlzZWFzZTwva2V5d29yZD48a2V5d29yZD5HZW5vbWUtV2lkZSBBc3Nv
Y2lhdGlvbiBTdHVkeTwva2V5d29yZD48a2V5d29yZD5HZW5vdHlwZTwva2V5d29yZD48a2V5d29y
ZD5HcmVhdCBCcml0YWluPC9rZXl3b3JkPjxrZXl3b3JkPkh1bWFuczwva2V5d29yZD48a2V5d29y
ZD5LcnVwcGVsLUxpa2UgVHJhbnNjcmlwdGlvbiBGYWN0b3JzL2dlbmV0aWNzPC9rZXl3b3JkPjxr
ZXl3b3JkPkxpbmthZ2UgRGlzZXF1aWxpYnJpdW08L2tleXdvcmQ+PGtleXdvcmQ+TG9naXN0aWMg
TW9kZWxzPC9rZXl3b3JkPjxrZXl3b3JkPk1pZGRsZSBBZ2VkPC9rZXl3b3JkPjxrZXl3b3JkPk9k
ZHMgUmF0aW88L2tleXdvcmQ+PGtleXdvcmQ+KlBvbHltb3JwaGlzbSwgU2luZ2xlIE51Y2xlb3Rp
ZGU8L2tleXdvcmQ+PGtleXdvcmQ+UXVhbGl0eSBDb250cm9sPC9rZXl3b3JkPjxrZXl3b3JkPlF1
ZXN0aW9ubmFpcmVzPC9rZXl3b3JkPjxrZXl3b3JkPlJpc2sgRmFjdG9yczwva2V5d29yZD48L2tl
eXdvcmRzPjxkYXRlcz48eWVhcj4yMDExPC95ZWFyPjxwdWItZGF0ZXM+PGRhdGU+TWFyIDI8L2Rh
dGU+PC9wdWItZGF0ZXM+PC9kYXRlcz48aXNibj4xNDYwLTIxMDUgKEVsZWN0cm9uaWMpJiN4RDsw
MDI3LTg4NzQgKExpbmtpbmcpPC9pc2JuPjxhY2Nlc3Npb24tbnVtPjIxMjYzMTMwPC9hY2Nlc3Np
b24tbnVtPjx1cmxzPjxyZWxhdGVkLXVybHM+PHVybD5odHRwOi8vd3d3Lm5jYmkubmxtLm5paC5n
b3YvcHVibWVkLzIxMjYzMTMwPC91cmw+PC9yZWxhdGVkLXVybHM+PC91cmxzPjxlbGVjdHJvbmlj
LXJlc291cmNlLW51bT4xMC4xMDkzL2puY2kvZGpxNTYzPC9lbGVjdHJvbmljLXJlc291cmNlLW51
bT48L3JlY29yZD48L0NpdGU+PC9FbmRO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6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F2A9CD2" w14:textId="77777777" w:rsidTr="00D41382">
        <w:trPr>
          <w:trHeight w:val="52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9C68C4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380205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FFDAD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BC86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886734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1C487F0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UCN3, TUBAL3, NET1, CALML5, CALML3, ASB13, C10orf18, GDI2, ANKRD16, FBXO18, IL15RA, IL2RA, RBM17, PFKFB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B9FDE93" w14:textId="1581FF60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76AC9C9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0CF01F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7072776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AA31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9E8A3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2032942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28F496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C10orf114, C10orf140, MLLT10, DNAJC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03BF676" w14:textId="29551A37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2B480919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6CBF158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1814448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F6B69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C6661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2315843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547478B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MLLT10, DNAJC1, BMI1, COMMD3, SPAG6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A904231" w14:textId="59AB7E4F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12A840F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591DFE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0822013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6350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6DC85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4251977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AB167B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ARID5B, RTKN2, ZNF365, ADO, EGR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C8A4FF6" w14:textId="3EFE0905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DYWk8L0F1dGhvcj48WWVhcj4yMDExPC9ZZWFyPjxSZWNO
dW0+MTI8L1JlY051bT48RGlzcGxheVRleHQ+KDEzKTwvRGlzcGxheVRleHQ+PHJlY29yZD48cmVj
LW51bWJlcj4xMjwvcmVjLW51bWJlcj48Zm9yZWlnbi1rZXlzPjxrZXkgYXBwPSJFTiIgZGItaWQ9
IjVyMnd3MnR2anZ6cGVvZXN2emx4MmV2enI1MnJ2MGVwd3hmciIgdGltZXN0YW1wPSIxMzk2NTY3
MzYxIj4xMjwva2V5PjwvZm9yZWlnbi1rZXlzPjxyZWYtdHlwZSBuYW1lPSJKb3VybmFsIEFydGlj
bGUiPjE3PC9yZWYtdHlwZT48Y29udHJpYnV0b3JzPjxhdXRob3JzPjxhdXRob3I+Q2FpLCBRLjwv
YXV0aG9yPjxhdXRob3I+TG9uZywgSi48L2F1dGhvcj48YXV0aG9yPkx1LCBXLjwvYXV0aG9yPjxh
dXRob3I+UXUsIFMuPC9hdXRob3I+PGF1dGhvcj5XZW4sIFcuPC9hdXRob3I+PGF1dGhvcj5LYW5n
LCBELjwvYXV0aG9yPjxhdXRob3I+TGVlLCBKLiBZLjwvYXV0aG9yPjxhdXRob3I+Q2hlbiwgSy48
L2F1dGhvcj48YXV0aG9yPlNoZW4sIEguPC9hdXRob3I+PGF1dGhvcj5TaGVuLCBDLiBZLjwvYXV0
aG9yPjxhdXRob3I+U3VuZywgSC48L2F1dGhvcj48YXV0aG9yPk1hdHN1bywgSy48L2F1dGhvcj48
YXV0aG9yPkhhaW1hbiwgQy4gQS48L2F1dGhvcj48YXV0aG9yPktob28sIFUuIFMuPC9hdXRob3I+
PGF1dGhvcj5SZW4sIFouPC9hdXRob3I+PGF1dGhvcj5Jd2FzYWtpLCBNLjwvYXV0aG9yPjxhdXRo
b3I+R3UsIEsuPC9hdXRob3I+PGF1dGhvcj5YaWFuZywgWS4gQi48L2F1dGhvcj48YXV0aG9yPkNo
b2ksIEouIFkuPC9hdXRob3I+PGF1dGhvcj5QYXJrLCBTLiBLLjwvYXV0aG9yPjxhdXRob3I+Wmhh
bmcsIEwuPC9hdXRob3I+PGF1dGhvcj5IdSwgWi48L2F1dGhvcj48YXV0aG9yPld1LCBQLiBFLjwv
YXV0aG9yPjxhdXRob3I+Tm9oLCBELiBZLjwvYXV0aG9yPjxhdXRob3I+VGFqaW1hLCBLLjwvYXV0
aG9yPjxhdXRob3I+SGVuZGVyc29uLCBCLiBFLjwvYXV0aG9yPjxhdXRob3I+Q2hhbiwgSy4gWS48
L2F1dGhvcj48YXV0aG9yPlN1LCBGLjwvYXV0aG9yPjxhdXRob3I+S2FzdWdhLCBZLjwvYXV0aG9y
PjxhdXRob3I+V2FuZywgVy48L2F1dGhvcj48YXV0aG9yPkNoZW5nLCBKLiBSLjwvYXV0aG9yPjxh
dXRob3I+WW9vLCBLLiBZLjwvYXV0aG9yPjxhdXRob3I+TGVlLCBKLiBZLjwvYXV0aG9yPjxhdXRo
b3I+WmhlbmcsIEguPC9hdXRob3I+PGF1dGhvcj5MaXUsIFkuPC9hdXRob3I+PGF1dGhvcj5TaGll
aCwgWS4gTC48L2F1dGhvcj48YXV0aG9yPktpbSwgUy4gVy48L2F1dGhvcj48YXV0aG9yPkxlZSwg
Si4gVy48L2F1dGhvcj48YXV0aG9yPkl3YXRhLCBILjwvYXV0aG9yPjxhdXRob3I+TGUgTWFyY2hh
bmQsIEwuPC9hdXRob3I+PGF1dGhvcj5DaGFuLCBTLiBZLjwvYXV0aG9yPjxhdXRob3I+WGllLCBY
LjwvYXV0aG9yPjxhdXRob3I+VHN1Z2FuZSwgUy48L2F1dGhvcj48YXV0aG9yPkxlZSwgTS4gSC48
L2F1dGhvcj48YXV0aG9yPldhbmcsIFMuPC9hdXRob3I+PGF1dGhvcj5MaSwgRy48L2F1dGhvcj48
YXV0aG9yPkxldnksIFMuPC9hdXRob3I+PGF1dGhvcj5IdWFuZywgQi48L2F1dGhvcj48YXV0aG9y
PlNoaSwgSi48L2F1dGhvcj48YXV0aG9yPkRlbGFoYW50eSwgUi48L2F1dGhvcj48YXV0aG9yPlpo
ZW5nLCBZLjwvYXV0aG9yPjxhdXRob3I+TGksIEMuPC9hdXRob3I+PGF1dGhvcj5HYW8sIFkuIFQu
PC9hdXRob3I+PGF1dGhvcj5TaHUsIFguIE8uPC9hdXRob3I+PGF1dGhvcj5aaGVuZywgVy48L2F1
dGhvcj48L2F1dGhvcnM+PC9jb250cmlidXRvcnM+PGF1dGgtYWRkcmVzcz5EaXZpc2lvbiBvZiBF
cGlkZW1pb2xvZ3ksIERlcGFydG1lbnQgb2YgTWVkaWNpbmUsIFZhbmRlcmJpbHQgRXBpZGVtaW9s
b2d5IENlbnRlciwgVmFuZGVyYmlsdCBVbml2ZXJzaXR5IFNjaG9vbCBvZiBNZWRpY2luZSwgTmFz
aHZpbGxlLCBUTiAzNzIwMy0xNzM4LCBVU0EuPC9hdXRoLWFkZHJlc3M+PHRpdGxlcz48dGl0bGU+
R2Vub21lLXdpZGUgYXNzb2NpYXRpb24gc3R1ZHkgaWRlbnRpZmllcyBicmVhc3QgY2FuY2VyIHJp
c2sgdmFyaWFudCBhdCAxMHEyMS4yOiByZXN1bHRzIGZyb20gdGhlIEFzaWEgQnJlYXN0IENhbmNl
ciBDb25zb3J0aXVtPC90aXRsZT48c2Vjb25kYXJ5LXRpdGxlPkh1bSBNb2wgR2VuZXQ8L3NlY29u
ZGFyeS10aXRsZT48YWx0LXRpdGxlPkh1bWFuIG1vbGVjdWxhciBnZW5ldGljczwvYWx0LXRpdGxl
PjwvdGl0bGVzPjxwZXJpb2RpY2FsPjxmdWxsLXRpdGxlPkh1bSBNb2wgR2VuZXQ8L2Z1bGwtdGl0
bGU+PGFiYnItMT5IdW1hbiBtb2xlY3VsYXIgZ2VuZXRpY3M8L2FiYnItMT48L3BlcmlvZGljYWw+
PGFsdC1wZXJpb2RpY2FsPjxmdWxsLXRpdGxlPkh1bSBNb2wgR2VuZXQ8L2Z1bGwtdGl0bGU+PGFi
YnItMT5IdW1hbiBtb2xlY3VsYXIgZ2VuZXRpY3M8L2FiYnItMT48L2FsdC1wZXJpb2RpY2FsPjxw
YWdlcz40OTkxLTk8L3BhZ2VzPjx2b2x1bWU+MjA8L3ZvbHVtZT48bnVtYmVyPjI0PC9udW1iZXI+
PGtleXdvcmRzPjxrZXl3b3JkPkFkdWx0PC9rZXl3b3JkPjxrZXl3b3JkPkFnZWQ8L2tleXdvcmQ+
PGtleXdvcmQ+QWxsZWxlczwva2V5d29yZD48a2V5d29yZD5Bc2lhPC9rZXl3b3JkPjxrZXl3b3Jk
PkJyZWFzdCBOZW9wbGFzbXMvKmdlbmV0aWNzPC9rZXl3b3JkPjxrZXl3b3JkPkNlbGwgTGluZSwg
VHVtb3I8L2tleXdvcmQ+PGtleXdvcmQ+Q2hyb21vc29tZXMsIEh1bWFuLCBQYWlyIDEwLypnZW5l
dGljczwva2V5d29yZD48a2V5d29yZD5GZW1hbGU8L2tleXdvcmQ+PGtleXdvcmQ+KkdlbmV0aWMg
UHJlZGlzcG9zaXRpb24gdG8gRGlzZWFzZTwva2V5d29yZD48a2V5d29yZD4qR2Vub21lLVdpZGUg
QXNzb2NpYXRpb24gU3R1ZHk8L2tleXdvcmQ+PGtleXdvcmQ+SHVtYW5zPC9rZXl3b3JkPjxrZXl3
b3JkPk1lbm9wYXVzZS9nZW5ldGljczwva2V5d29yZD48a2V5d29yZD5NaWRkbGUgQWdlZDwva2V5
d29yZD48a2V5d29yZD5PZGRzIFJhdGlvPC9rZXl3b3JkPjxrZXl3b3JkPlBvbHltb3JwaGlzbSwg
U2luZ2xlIE51Y2xlb3RpZGUvZ2VuZXRpY3M8L2tleXdvcmQ+PC9rZXl3b3Jkcz48ZGF0ZXM+PHll
YXI+MjAxMTwveWVhcj48cHViLWRhdGVzPjxkYXRlPkRlYyAxNTwvZGF0ZT48L3B1Yi1kYXRlcz48
L2RhdGVzPjxpc2JuPjE0NjAtMjA4MyAoRWxlY3Ryb25pYykmI3hEOzA5NjQtNjkwNiAoTGlua2lu
Zyk8L2lzYm4+PGFjY2Vzc2lvbi1udW0+MjE5MDg1MTU8L2FjY2Vzc2lvbi1udW0+PHVybHM+PHJl
bGF0ZWQtdXJscz48dXJsPmh0dHA6Ly93d3cubmNiaS5ubG0ubmloLmdvdi9wdWJtZWQvMjE5MDg1
MTU8L3VybD48L3JlbGF0ZWQtdXJscz48L3VybHM+PGN1c3RvbTI+MzIyMTU0MjwvY3VzdG9tMj48
ZWxlY3Ryb25pYy1yZXNvdXJjZS1udW0+MTAuMTA5My9obWcvZGRyNDA1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DYWk8L0F1dGhvcj48WWVhcj4yMDExPC9ZZWFyPjxSZWNO
dW0+MTI8L1JlY051bT48RGlzcGxheVRleHQ+KDEzKTwvRGlzcGxheVRleHQ+PHJlY29yZD48cmVj
LW51bWJlcj4xMjwvcmVjLW51bWJlcj48Zm9yZWlnbi1rZXlzPjxrZXkgYXBwPSJFTiIgZGItaWQ9
IjVyMnd3MnR2anZ6cGVvZXN2emx4MmV2enI1MnJ2MGVwd3hmciIgdGltZXN0YW1wPSIxMzk2NTY3
MzYxIj4xMjwva2V5PjwvZm9yZWlnbi1rZXlzPjxyZWYtdHlwZSBuYW1lPSJKb3VybmFsIEFydGlj
bGUiPjE3PC9yZWYtdHlwZT48Y29udHJpYnV0b3JzPjxhdXRob3JzPjxhdXRob3I+Q2FpLCBRLjwv
YXV0aG9yPjxhdXRob3I+TG9uZywgSi48L2F1dGhvcj48YXV0aG9yPkx1LCBXLjwvYXV0aG9yPjxh
dXRob3I+UXUsIFMuPC9hdXRob3I+PGF1dGhvcj5XZW4sIFcuPC9hdXRob3I+PGF1dGhvcj5LYW5n
LCBELjwvYXV0aG9yPjxhdXRob3I+TGVlLCBKLiBZLjwvYXV0aG9yPjxhdXRob3I+Q2hlbiwgSy48
L2F1dGhvcj48YXV0aG9yPlNoZW4sIEguPC9hdXRob3I+PGF1dGhvcj5TaGVuLCBDLiBZLjwvYXV0
aG9yPjxhdXRob3I+U3VuZywgSC48L2F1dGhvcj48YXV0aG9yPk1hdHN1bywgSy48L2F1dGhvcj48
YXV0aG9yPkhhaW1hbiwgQy4gQS48L2F1dGhvcj48YXV0aG9yPktob28sIFUuIFMuPC9hdXRob3I+
PGF1dGhvcj5SZW4sIFouPC9hdXRob3I+PGF1dGhvcj5Jd2FzYWtpLCBNLjwvYXV0aG9yPjxhdXRo
b3I+R3UsIEsuPC9hdXRob3I+PGF1dGhvcj5YaWFuZywgWS4gQi48L2F1dGhvcj48YXV0aG9yPkNo
b2ksIEouIFkuPC9hdXRob3I+PGF1dGhvcj5QYXJrLCBTLiBLLjwvYXV0aG9yPjxhdXRob3I+Wmhh
bmcsIEwuPC9hdXRob3I+PGF1dGhvcj5IdSwgWi48L2F1dGhvcj48YXV0aG9yPld1LCBQLiBFLjwv
YXV0aG9yPjxhdXRob3I+Tm9oLCBELiBZLjwvYXV0aG9yPjxhdXRob3I+VGFqaW1hLCBLLjwvYXV0
aG9yPjxhdXRob3I+SGVuZGVyc29uLCBCLiBFLjwvYXV0aG9yPjxhdXRob3I+Q2hhbiwgSy4gWS48
L2F1dGhvcj48YXV0aG9yPlN1LCBGLjwvYXV0aG9yPjxhdXRob3I+S2FzdWdhLCBZLjwvYXV0aG9y
PjxhdXRob3I+V2FuZywgVy48L2F1dGhvcj48YXV0aG9yPkNoZW5nLCBKLiBSLjwvYXV0aG9yPjxh
dXRob3I+WW9vLCBLLiBZLjwvYXV0aG9yPjxhdXRob3I+TGVlLCBKLiBZLjwvYXV0aG9yPjxhdXRo
b3I+WmhlbmcsIEguPC9hdXRob3I+PGF1dGhvcj5MaXUsIFkuPC9hdXRob3I+PGF1dGhvcj5TaGll
aCwgWS4gTC48L2F1dGhvcj48YXV0aG9yPktpbSwgUy4gVy48L2F1dGhvcj48YXV0aG9yPkxlZSwg
Si4gVy48L2F1dGhvcj48YXV0aG9yPkl3YXRhLCBILjwvYXV0aG9yPjxhdXRob3I+TGUgTWFyY2hh
bmQsIEwuPC9hdXRob3I+PGF1dGhvcj5DaGFuLCBTLiBZLjwvYXV0aG9yPjxhdXRob3I+WGllLCBY
LjwvYXV0aG9yPjxhdXRob3I+VHN1Z2FuZSwgUy48L2F1dGhvcj48YXV0aG9yPkxlZSwgTS4gSC48
L2F1dGhvcj48YXV0aG9yPldhbmcsIFMuPC9hdXRob3I+PGF1dGhvcj5MaSwgRy48L2F1dGhvcj48
YXV0aG9yPkxldnksIFMuPC9hdXRob3I+PGF1dGhvcj5IdWFuZywgQi48L2F1dGhvcj48YXV0aG9y
PlNoaSwgSi48L2F1dGhvcj48YXV0aG9yPkRlbGFoYW50eSwgUi48L2F1dGhvcj48YXV0aG9yPlpo
ZW5nLCBZLjwvYXV0aG9yPjxhdXRob3I+TGksIEMuPC9hdXRob3I+PGF1dGhvcj5HYW8sIFkuIFQu
PC9hdXRob3I+PGF1dGhvcj5TaHUsIFguIE8uPC9hdXRob3I+PGF1dGhvcj5aaGVuZywgVy48L2F1
dGhvcj48L2F1dGhvcnM+PC9jb250cmlidXRvcnM+PGF1dGgtYWRkcmVzcz5EaXZpc2lvbiBvZiBF
cGlkZW1pb2xvZ3ksIERlcGFydG1lbnQgb2YgTWVkaWNpbmUsIFZhbmRlcmJpbHQgRXBpZGVtaW9s
b2d5IENlbnRlciwgVmFuZGVyYmlsdCBVbml2ZXJzaXR5IFNjaG9vbCBvZiBNZWRpY2luZSwgTmFz
aHZpbGxlLCBUTiAzNzIwMy0xNzM4LCBVU0EuPC9hdXRoLWFkZHJlc3M+PHRpdGxlcz48dGl0bGU+
R2Vub21lLXdpZGUgYXNzb2NpYXRpb24gc3R1ZHkgaWRlbnRpZmllcyBicmVhc3QgY2FuY2VyIHJp
c2sgdmFyaWFudCBhdCAxMHEyMS4yOiByZXN1bHRzIGZyb20gdGhlIEFzaWEgQnJlYXN0IENhbmNl
ciBDb25zb3J0aXVtPC90aXRsZT48c2Vjb25kYXJ5LXRpdGxlPkh1bSBNb2wgR2VuZXQ8L3NlY29u
ZGFyeS10aXRsZT48YWx0LXRpdGxlPkh1bWFuIG1vbGVjdWxhciBnZW5ldGljczwvYWx0LXRpdGxl
PjwvdGl0bGVzPjxwZXJpb2RpY2FsPjxmdWxsLXRpdGxlPkh1bSBNb2wgR2VuZXQ8L2Z1bGwtdGl0
bGU+PGFiYnItMT5IdW1hbiBtb2xlY3VsYXIgZ2VuZXRpY3M8L2FiYnItMT48L3BlcmlvZGljYWw+
PGFsdC1wZXJpb2RpY2FsPjxmdWxsLXRpdGxlPkh1bSBNb2wgR2VuZXQ8L2Z1bGwtdGl0bGU+PGFi
YnItMT5IdW1hbiBtb2xlY3VsYXIgZ2VuZXRpY3M8L2FiYnItMT48L2FsdC1wZXJpb2RpY2FsPjxw
YWdlcz40OTkxLTk8L3BhZ2VzPjx2b2x1bWU+MjA8L3ZvbHVtZT48bnVtYmVyPjI0PC9udW1iZXI+
PGtleXdvcmRzPjxrZXl3b3JkPkFkdWx0PC9rZXl3b3JkPjxrZXl3b3JkPkFnZWQ8L2tleXdvcmQ+
PGtleXdvcmQ+QWxsZWxlczwva2V5d29yZD48a2V5d29yZD5Bc2lhPC9rZXl3b3JkPjxrZXl3b3Jk
PkJyZWFzdCBOZW9wbGFzbXMvKmdlbmV0aWNzPC9rZXl3b3JkPjxrZXl3b3JkPkNlbGwgTGluZSwg
VHVtb3I8L2tleXdvcmQ+PGtleXdvcmQ+Q2hyb21vc29tZXMsIEh1bWFuLCBQYWlyIDEwLypnZW5l
dGljczwva2V5d29yZD48a2V5d29yZD5GZW1hbGU8L2tleXdvcmQ+PGtleXdvcmQ+KkdlbmV0aWMg
UHJlZGlzcG9zaXRpb24gdG8gRGlzZWFzZTwva2V5d29yZD48a2V5d29yZD4qR2Vub21lLVdpZGUg
QXNzb2NpYXRpb24gU3R1ZHk8L2tleXdvcmQ+PGtleXdvcmQ+SHVtYW5zPC9rZXl3b3JkPjxrZXl3
b3JkPk1lbm9wYXVzZS9nZW5ldGljczwva2V5d29yZD48a2V5d29yZD5NaWRkbGUgQWdlZDwva2V5
d29yZD48a2V5d29yZD5PZGRzIFJhdGlvPC9rZXl3b3JkPjxrZXl3b3JkPlBvbHltb3JwaGlzbSwg
U2luZ2xlIE51Y2xlb3RpZGUvZ2VuZXRpY3M8L2tleXdvcmQ+PC9rZXl3b3Jkcz48ZGF0ZXM+PHll
YXI+MjAxMTwveWVhcj48cHViLWRhdGVzPjxkYXRlPkRlYyAxNTwvZGF0ZT48L3B1Yi1kYXRlcz48
L2RhdGVzPjxpc2JuPjE0NjAtMjA4MyAoRWxlY3Ryb25pYykmI3hEOzA5NjQtNjkwNiAoTGlua2lu
Zyk8L2lzYm4+PGFjY2Vzc2lvbi1udW0+MjE5MDg1MTU8L2FjY2Vzc2lvbi1udW0+PHVybHM+PHJl
bGF0ZWQtdXJscz48dXJsPmh0dHA6Ly93d3cubmNiaS5ubG0ubmloLmdvdi9wdWJtZWQvMjE5MDg1
MTU8L3VybD48L3JlbGF0ZWQtdXJscz48L3VybHM+PGN1c3RvbTI+MzIyMTU0MjwvY3VzdG9tMj48
ZWxlY3Ryb25pYy1yZXNvdXJjZS1udW0+MTAuMTA5My9obWcvZGRyNDA1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7C26CB5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718F85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0995190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FAC5C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81CC9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4278682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C929546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ARID5B, RTKN2, ZNF365, ADO, EGR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E755ECC" w14:textId="10CF1B3A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85EAC36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8D1493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704010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F2F80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21389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80841148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841CB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LOC283050, ZMIZ1, PPIF, ZCCHC24, EIF5AL1, SFTPA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74DA279" w14:textId="2F99A672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E697398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3016C8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1199914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AE74B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C0E83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309390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98C43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WDR11, FGFR2, ATE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5AB79B9" w14:textId="0EA27F34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5FC62740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E84495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981582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FE4E2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08BC7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3352317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3388C3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FGFR2, ATE1, NSMCE4A, TACC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4125EA8" w14:textId="7F9ED501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FYXN0b248L0F1dGhvcj48WWVhcj4yMDA3PC9ZZWFyPjxS
ZWNOdW0+OTwvUmVjTnVtPjxEaXNwbGF5VGV4dD4oNyk8L0Rpc3BsYXlUZXh0PjxyZWNvcmQ+PHJl
Yy1udW1iZXI+OTwvcmVjLW51bWJlcj48Zm9yZWlnbi1rZXlzPjxrZXkgYXBwPSJFTiIgZGItaWQ9
IjVyMnd3MnR2anZ6cGVvZXN2emx4MmV2enI1MnJ2MGVwd3hmciIgdGltZXN0YW1wPSIxMzk2NTY3
Mjg1Ij45PC9rZXk+PC9mb3JlaWduLWtleXM+PHJlZi10eXBlIG5hbWU9IkpvdXJuYWwgQXJ0aWNs
ZSI+MTc8L3JlZi10eXBlPjxjb250cmlidXRvcnM+PGF1dGhvcnM+PGF1dGhvcj5FYXN0b24sIEQu
IEYuPC9hdXRob3I+PGF1dGhvcj5Qb29sZXksIEsuIEEuPC9hdXRob3I+PGF1dGhvcj5EdW5uaW5n
LCBBLiBNLjwvYXV0aG9yPjxhdXRob3I+UGhhcm9haCwgUC4gRC48L2F1dGhvcj48YXV0aG9yPlRo
b21wc29uLCBELjwvYXV0aG9yPjxhdXRob3I+QmFsbGluZ2VyLCBELiBHLjwvYXV0aG9yPjxhdXRo
b3I+U3RydWV3aW5nLCBKLiBQLjwvYXV0aG9yPjxhdXRob3I+TW9ycmlzb24sIEouPC9hdXRob3I+
PGF1dGhvcj5GaWVsZCwgSC48L2F1dGhvcj48YXV0aG9yPkx1YmVuLCBSLjwvYXV0aG9yPjxhdXRo
b3I+V2FyZWhhbSwgTi48L2F1dGhvcj48YXV0aG9yPkFobWVkLCBTLjwvYXV0aG9yPjxhdXRob3I+
SGVhbGV5LCBDLiBTLjwvYXV0aG9yPjxhdXRob3I+Qm93bWFuLCBSLjwvYXV0aG9yPjxhdXRob3I+
U2VhcmNoIGNvbGxhYm9yYXRvcnM8L2F1dGhvcj48YXV0aG9yPk1leWVyLCBLLiBCLjwvYXV0aG9y
PjxhdXRob3I+SGFpbWFuLCBDLiBBLjwvYXV0aG9yPjxhdXRob3I+S29sb25lbCwgTC4gSy48L2F1
dGhvcj48YXV0aG9yPkhlbmRlcnNvbiwgQi4gRS48L2F1dGhvcj48YXV0aG9yPkxlIE1hcmNoYW5k
LCBMLjwvYXV0aG9yPjxhdXRob3I+QnJlbm5hbiwgUC48L2F1dGhvcj48YXV0aG9yPlNhbmdyYWpy
YW5nLCBTLjwvYXV0aG9yPjxhdXRob3I+R2Fib3JpZWF1LCBWLjwvYXV0aG9yPjxhdXRob3I+T2Rl
ZnJleSwgRi48L2F1dGhvcj48YXV0aG9yPlNoZW4sIEMuIFkuPC9hdXRob3I+PGF1dGhvcj5XdSwg
UC4gRS48L2F1dGhvcj48YXV0aG9yPldhbmcsIEguIEMuPC9hdXRob3I+PGF1dGhvcj5FY2NsZXMs
IEQuPC9hdXRob3I+PGF1dGhvcj5FdmFucywgRC4gRy48L2F1dGhvcj48YXV0aG9yPlBldG8sIEou
PC9hdXRob3I+PGF1dGhvcj5GbGV0Y2hlciwgTy48L2F1dGhvcj48YXV0aG9yPkpvaG5zb24sIE4u
PC9hdXRob3I+PGF1dGhvcj5TZWFsLCBTLjwvYXV0aG9yPjxhdXRob3I+U3RyYXR0b24sIE0uIFIu
PC9hdXRob3I+PGF1dGhvcj5SYWhtYW4sIE4uPC9hdXRob3I+PGF1dGhvcj5DaGVuZXZpeC1UcmVu
Y2gsIEcuPC9hdXRob3I+PGF1dGhvcj5Cb2plc2VuLCBTLiBFLjwvYXV0aG9yPjxhdXRob3I+Tm9y
ZGVzdGdhYXJkLCBCLiBHLjwvYXV0aG9yPjxhdXRob3I+QXhlbHNzb24sIEMuIEsuPC9hdXRob3I+
PGF1dGhvcj5HYXJjaWEtQ2xvc2FzLCBNLjwvYXV0aG9yPjxhdXRob3I+QnJpbnRvbiwgTC48L2F1
dGhvcj48YXV0aG9yPkNoYW5vY2ssIFMuPC9hdXRob3I+PGF1dGhvcj5MaXNzb3dza2EsIEouPC9h
dXRob3I+PGF1dGhvcj5QZXBsb25za2EsIEIuPC9hdXRob3I+PGF1dGhvcj5OZXZhbmxpbm5hLCBI
LjwvYXV0aG9yPjxhdXRob3I+RmFnZXJob2xtLCBSLjwvYXV0aG9yPjxhdXRob3I+RWVyb2xhLCBI
LjwvYXV0aG9yPjxhdXRob3I+S2FuZywgRC48L2F1dGhvcj48YXV0aG9yPllvbywgSy4gWS48L2F1
dGhvcj48YXV0aG9yPk5vaCwgRC4gWS48L2F1dGhvcj48YXV0aG9yPkFobiwgUy4gSC48L2F1dGhv
cj48YXV0aG9yPkh1bnRlciwgRC4gSi48L2F1dGhvcj48YXV0aG9yPkhhbmtpbnNvbiwgUy4gRS48
L2F1dGhvcj48YXV0aG9yPkNveCwgRC4gRy48L2F1dGhvcj48YXV0aG9yPkhhbGwsIFAuPC9hdXRo
b3I+PGF1dGhvcj5XZWRyZW4sIFMuPC9hdXRob3I+PGF1dGhvcj5MaXUsIEouPC9hdXRob3I+PGF1
dGhvcj5Mb3csIFkuIEwuPC9hdXRob3I+PGF1dGhvcj5Cb2dkYW5vdmEsIE4uPC9hdXRob3I+PGF1
dGhvcj5TY2h1cm1hbm4sIFAuPC9hdXRob3I+PGF1dGhvcj5Eb3JrLCBULjwvYXV0aG9yPjxhdXRo
b3I+VG9sbGVuYWFyLCBSLiBBLjwvYXV0aG9yPjxhdXRob3I+SmFjb2JpLCBDLiBFLjwvYXV0aG9y
PjxhdXRob3I+RGV2aWxlZSwgUC48L2F1dGhvcj48YXV0aG9yPktsaWpuLCBKLiBHLjwvYXV0aG9y
PjxhdXRob3I+U2lndXJkc29uLCBBLiBKLjwvYXV0aG9yPjxhdXRob3I+RG9vZHksIE0uIE0uPC9h
dXRob3I+PGF1dGhvcj5BbGV4YW5kZXIsIEIuIEguPC9hdXRob3I+PGF1dGhvcj5aaGFuZywgSi48
L2F1dGhvcj48YXV0aG9yPkNveCwgQS48L2F1dGhvcj48YXV0aG9yPkJyb2NrLCBJLiBXLjwvYXV0
aG9yPjxhdXRob3I+TWFjUGhlcnNvbiwgRy48L2F1dGhvcj48YXV0aG9yPlJlZWQsIE0uIFcuPC9h
dXRob3I+PGF1dGhvcj5Db3VjaCwgRi4gSi48L2F1dGhvcj48YXV0aG9yPkdvb2RlLCBFLiBMLjwv
YXV0aG9yPjxhdXRob3I+T2xzb24sIEouIEUuPC9hdXRob3I+PGF1dGhvcj5NZWlqZXJzLUhlaWpi
b2VyLCBILjwvYXV0aG9yPjxhdXRob3I+dmFuIGRlbiBPdXdlbGFuZCwgQS48L2F1dGhvcj48YXV0
aG9yPlVpdHRlcmxpbmRlbiwgQS48L2F1dGhvcj48YXV0aG9yPlJpdmFkZW5laXJhLCBGLjwvYXV0
aG9yPjxhdXRob3I+TWlsbmUsIFIuIEwuPC9hdXRob3I+PGF1dGhvcj5SaWJhcywgRy48L2F1dGhv
cj48YXV0aG9yPkdvbnphbGV6LU5laXJhLCBBLjwvYXV0aG9yPjxhdXRob3I+QmVuaXRleiwgSi48
L2F1dGhvcj48YXV0aG9yPkhvcHBlciwgSi4gTC48L2F1dGhvcj48YXV0aG9yPk1jQ3JlZGllLCBN
LjwvYXV0aG9yPjxhdXRob3I+U291dGhleSwgTS48L2F1dGhvcj48YXV0aG9yPkdpbGVzLCBHLiBH
LjwvYXV0aG9yPjxhdXRob3I+U2Nocm9lbiwgQy48L2F1dGhvcj48YXV0aG9yPkp1c3RlbmhvdmVu
LCBDLjwvYXV0aG9yPjxhdXRob3I+QnJhdWNoLCBILjwvYXV0aG9yPjxhdXRob3I+SGFtYW5uLCBV
LjwvYXV0aG9yPjxhdXRob3I+S28sIFkuIEQuPC9hdXRob3I+PGF1dGhvcj5TcHVyZGxlLCBBLiBC
LjwvYXV0aG9yPjxhdXRob3I+QmVlc2xleSwgSi48L2F1dGhvcj48YXV0aG9yPkNoZW4sIFguPC9h
dXRob3I+PGF1dGhvcj5rQ29uRmFiLDwvYXV0aG9yPjxhdXRob3I+QW9jcyBNYW5hZ2VtZW50IEdy
b3VwPC9hdXRob3I+PGF1dGhvcj5NYW5uZXJtYWEsIEEuPC9hdXRob3I+PGF1dGhvcj5Lb3NtYSwg
Vi4gTS48L2F1dGhvcj48YXV0aG9yPkthdGFqYSwgVi48L2F1dGhvcj48YXV0aG9yPkhhcnRpa2Fp
bmVuLCBKLjwvYXV0aG9yPjxhdXRob3I+RGF5LCBOLiBFLjwvYXV0aG9yPjxhdXRob3I+Q294LCBE
LiBSLjwvYXV0aG9yPjxhdXRob3I+UG9uZGVyLCBCLiBBLjwvYXV0aG9yPjwvYXV0aG9ycz48L2Nv
bnRyaWJ1dG9ycz48YXV0aC1hZGRyZXNzPkNSLVVLIEdlbmV0aWMgRXBpZGVtaW9sb2d5IFVuaXQs
IERlcGFydG1lbnQgb2YgUHVibGljIEhlYWx0aCBhbmQgUHJpbWFyeSBDYXJlLCBVbml2ZXJzaXR5
IG9mIENhbWJyaWRnZSwgQ2FtYnJpZGdlIENCMSA4Uk4sIFVLLiBkLmVhc3RvbkBzcmwuY2FtLmFj
LnVrPC9hdXRoLWFkZHJlc3M+PHRpdGxlcz48dGl0bGU+R2Vub21lLXdpZGUgYXNzb2NpYXRpb24g
c3R1ZHkgaWRlbnRpZmllcyBub3ZlbCBicmVhc3QgY2FuY2VyIHN1c2NlcHRpYmlsaXR5IGxvY2k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EwODctOTM8L3BhZ2VzPjx2b2x1bWU+NDQ3
PC92b2x1bWU+PG51bWJlcj43MTQ4PC9udW1iZXI+PGtleXdvcmRzPjxrZXl3b3JkPkFsbGVsZXM8
L2tleXdvcmQ+PGtleXdvcmQ+QXNpYSwgU291dGhlYXN0ZXJuPC9rZXl3b3JkPjxrZXl3b3JkPkF1
c3RyYWxpYTwva2V5d29yZD48a2V5d29yZD5CcmVhc3QgTmVvcGxhc21zLypnZW5ldGljczwva2V5
d29yZD48a2V5d29yZD5DYXNlLUNvbnRyb2wgU3R1ZGllczwva2V5d29yZD48a2V5d29yZD5FdXJv
cGUvZXRobm9sb2d5PC9rZXl3b3JkPjxrZXl3b3JkPkZlbWFsZTwva2V5d29yZD48a2V5d29yZD5H
ZW5ldGljIFByZWRpc3Bvc2l0aW9uIHRvIERpc2Vhc2UvKmdlbmV0aWNzPC9rZXl3b3JkPjxrZXl3
b3JkPkdlbm9tZSwgSHVtYW4vKmdlbmV0aWNzPC9rZXl3b3JkPjxrZXl3b3JkPkdlbm90eXBlPC9r
ZXl3b3JkPjxrZXl3b3JkPkh1bWFuczwva2V5d29yZD48a2V5d29yZD5NQVAgS2luYXNlIEtpbmFz
ZSBLaW5hc2UgMS9nZW5ldGljczwva2V5d29yZD48a2V5d29yZD5NaWNyb2ZpbGFtZW50IFByb3Rl
aW5zL2dlbmV0aWNzPC9rZXl3b3JkPjxrZXl3b3JkPk5vcnRoIEFtZXJpY2E8L2tleXdvcmQ+PGtl
eXdvcmQ+T2RkcyBSYXRpbzwva2V5d29yZD48a2V5d29yZD5Qb2x5bW9ycGhpc20sIFNpbmdsZSBO
dWNsZW90aWRlL2dlbmV0aWNzPC9rZXl3b3JkPjxrZXl3b3JkPlJlY2VwdG9yLCBGaWJyb2JsYXN0
IEdyb3d0aCBGYWN0b3IsIFR5cGUgMi9nZW5ldGljczwva2V5d29yZD48a2V5d29yZD5SZWNlcHRv
cnMsIFByb2dlc3Rlcm9uZS9nZW5ldGljczwva2V5d29yZD48L2tleXdvcmRzPjxkYXRlcz48eWVh
cj4yMDA3PC95ZWFyPjxwdWItZGF0ZXM+PGRhdGU+SnVuIDI4PC9kYXRlPjwvcHViLWRhdGVzPjwv
ZGF0ZXM+PGlzYm4+MTQ3Ni00Njg3IChFbGVjdHJvbmljKSYjeEQ7MDAyOC0wODM2IChMaW5raW5n
KTwvaXNibj48YWNjZXNzaW9uLW51bT4xNzUyOTk2NzwvYWNjZXNzaW9uLW51bT48dXJscz48cmVs
YXRlZC11cmxzPjx1cmw+aHR0cDovL3d3dy5uY2JpLm5sbS5uaWguZ292L3B1Ym1lZC8xNzUyOTk2
NzwvdXJsPjwvcmVsYXRlZC11cmxzPjwvdXJscz48Y3VzdG9tMj4yNzE0OTc0PC9jdXN0b20yPjxl
bGVjdHJvbmljLXJlc291cmNlLW51bT4xMC4xMDM4L25hdHVyZTA1ODg3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FYXN0b248L0F1dGhvcj48WWVhcj4yMDA3PC9ZZWFyPjxS
ZWNOdW0+OTwvUmVjTnVtPjxEaXNwbGF5VGV4dD4oNyk8L0Rpc3BsYXlUZXh0PjxyZWNvcmQ+PHJl
Yy1udW1iZXI+OTwvcmVjLW51bWJlcj48Zm9yZWlnbi1rZXlzPjxrZXkgYXBwPSJFTiIgZGItaWQ9
IjVyMnd3MnR2anZ6cGVvZXN2emx4MmV2enI1MnJ2MGVwd3hmciIgdGltZXN0YW1wPSIxMzk2NTY3
Mjg1Ij45PC9rZXk+PC9mb3JlaWduLWtleXM+PHJlZi10eXBlIG5hbWU9IkpvdXJuYWwgQXJ0aWNs
ZSI+MTc8L3JlZi10eXBlPjxjb250cmlidXRvcnM+PGF1dGhvcnM+PGF1dGhvcj5FYXN0b24sIEQu
IEYuPC9hdXRob3I+PGF1dGhvcj5Qb29sZXksIEsuIEEuPC9hdXRob3I+PGF1dGhvcj5EdW5uaW5n
LCBBLiBNLjwvYXV0aG9yPjxhdXRob3I+UGhhcm9haCwgUC4gRC48L2F1dGhvcj48YXV0aG9yPlRo
b21wc29uLCBELjwvYXV0aG9yPjxhdXRob3I+QmFsbGluZ2VyLCBELiBHLjwvYXV0aG9yPjxhdXRo
b3I+U3RydWV3aW5nLCBKLiBQLjwvYXV0aG9yPjxhdXRob3I+TW9ycmlzb24sIEouPC9hdXRob3I+
PGF1dGhvcj5GaWVsZCwgSC48L2F1dGhvcj48YXV0aG9yPkx1YmVuLCBSLjwvYXV0aG9yPjxhdXRo
b3I+V2FyZWhhbSwgTi48L2F1dGhvcj48YXV0aG9yPkFobWVkLCBTLjwvYXV0aG9yPjxhdXRob3I+
SGVhbGV5LCBDLiBTLjwvYXV0aG9yPjxhdXRob3I+Qm93bWFuLCBSLjwvYXV0aG9yPjxhdXRob3I+
U2VhcmNoIGNvbGxhYm9yYXRvcnM8L2F1dGhvcj48YXV0aG9yPk1leWVyLCBLLiBCLjwvYXV0aG9y
PjxhdXRob3I+SGFpbWFuLCBDLiBBLjwvYXV0aG9yPjxhdXRob3I+S29sb25lbCwgTC4gSy48L2F1
dGhvcj48YXV0aG9yPkhlbmRlcnNvbiwgQi4gRS48L2F1dGhvcj48YXV0aG9yPkxlIE1hcmNoYW5k
LCBMLjwvYXV0aG9yPjxhdXRob3I+QnJlbm5hbiwgUC48L2F1dGhvcj48YXV0aG9yPlNhbmdyYWpy
YW5nLCBTLjwvYXV0aG9yPjxhdXRob3I+R2Fib3JpZWF1LCBWLjwvYXV0aG9yPjxhdXRob3I+T2Rl
ZnJleSwgRi48L2F1dGhvcj48YXV0aG9yPlNoZW4sIEMuIFkuPC9hdXRob3I+PGF1dGhvcj5XdSwg
UC4gRS48L2F1dGhvcj48YXV0aG9yPldhbmcsIEguIEMuPC9hdXRob3I+PGF1dGhvcj5FY2NsZXMs
IEQuPC9hdXRob3I+PGF1dGhvcj5FdmFucywgRC4gRy48L2F1dGhvcj48YXV0aG9yPlBldG8sIEou
PC9hdXRob3I+PGF1dGhvcj5GbGV0Y2hlciwgTy48L2F1dGhvcj48YXV0aG9yPkpvaG5zb24sIE4u
PC9hdXRob3I+PGF1dGhvcj5TZWFsLCBTLjwvYXV0aG9yPjxhdXRob3I+U3RyYXR0b24sIE0uIFIu
PC9hdXRob3I+PGF1dGhvcj5SYWhtYW4sIE4uPC9hdXRob3I+PGF1dGhvcj5DaGVuZXZpeC1UcmVu
Y2gsIEcuPC9hdXRob3I+PGF1dGhvcj5Cb2plc2VuLCBTLiBFLjwvYXV0aG9yPjxhdXRob3I+Tm9y
ZGVzdGdhYXJkLCBCLiBHLjwvYXV0aG9yPjxhdXRob3I+QXhlbHNzb24sIEMuIEsuPC9hdXRob3I+
PGF1dGhvcj5HYXJjaWEtQ2xvc2FzLCBNLjwvYXV0aG9yPjxhdXRob3I+QnJpbnRvbiwgTC48L2F1
dGhvcj48YXV0aG9yPkNoYW5vY2ssIFMuPC9hdXRob3I+PGF1dGhvcj5MaXNzb3dza2EsIEouPC9h
dXRob3I+PGF1dGhvcj5QZXBsb25za2EsIEIuPC9hdXRob3I+PGF1dGhvcj5OZXZhbmxpbm5hLCBI
LjwvYXV0aG9yPjxhdXRob3I+RmFnZXJob2xtLCBSLjwvYXV0aG9yPjxhdXRob3I+RWVyb2xhLCBI
LjwvYXV0aG9yPjxhdXRob3I+S2FuZywgRC48L2F1dGhvcj48YXV0aG9yPllvbywgSy4gWS48L2F1
dGhvcj48YXV0aG9yPk5vaCwgRC4gWS48L2F1dGhvcj48YXV0aG9yPkFobiwgUy4gSC48L2F1dGhv
cj48YXV0aG9yPkh1bnRlciwgRC4gSi48L2F1dGhvcj48YXV0aG9yPkhhbmtpbnNvbiwgUy4gRS48
L2F1dGhvcj48YXV0aG9yPkNveCwgRC4gRy48L2F1dGhvcj48YXV0aG9yPkhhbGwsIFAuPC9hdXRo
b3I+PGF1dGhvcj5XZWRyZW4sIFMuPC9hdXRob3I+PGF1dGhvcj5MaXUsIEouPC9hdXRob3I+PGF1
dGhvcj5Mb3csIFkuIEwuPC9hdXRob3I+PGF1dGhvcj5Cb2dkYW5vdmEsIE4uPC9hdXRob3I+PGF1
dGhvcj5TY2h1cm1hbm4sIFAuPC9hdXRob3I+PGF1dGhvcj5Eb3JrLCBULjwvYXV0aG9yPjxhdXRo
b3I+VG9sbGVuYWFyLCBSLiBBLjwvYXV0aG9yPjxhdXRob3I+SmFjb2JpLCBDLiBFLjwvYXV0aG9y
PjxhdXRob3I+RGV2aWxlZSwgUC48L2F1dGhvcj48YXV0aG9yPktsaWpuLCBKLiBHLjwvYXV0aG9y
PjxhdXRob3I+U2lndXJkc29uLCBBLiBKLjwvYXV0aG9yPjxhdXRob3I+RG9vZHksIE0uIE0uPC9h
dXRob3I+PGF1dGhvcj5BbGV4YW5kZXIsIEIuIEguPC9hdXRob3I+PGF1dGhvcj5aaGFuZywgSi48
L2F1dGhvcj48YXV0aG9yPkNveCwgQS48L2F1dGhvcj48YXV0aG9yPkJyb2NrLCBJLiBXLjwvYXV0
aG9yPjxhdXRob3I+TWFjUGhlcnNvbiwgRy48L2F1dGhvcj48YXV0aG9yPlJlZWQsIE0uIFcuPC9h
dXRob3I+PGF1dGhvcj5Db3VjaCwgRi4gSi48L2F1dGhvcj48YXV0aG9yPkdvb2RlLCBFLiBMLjwv
YXV0aG9yPjxhdXRob3I+T2xzb24sIEouIEUuPC9hdXRob3I+PGF1dGhvcj5NZWlqZXJzLUhlaWpi
b2VyLCBILjwvYXV0aG9yPjxhdXRob3I+dmFuIGRlbiBPdXdlbGFuZCwgQS48L2F1dGhvcj48YXV0
aG9yPlVpdHRlcmxpbmRlbiwgQS48L2F1dGhvcj48YXV0aG9yPlJpdmFkZW5laXJhLCBGLjwvYXV0
aG9yPjxhdXRob3I+TWlsbmUsIFIuIEwuPC9hdXRob3I+PGF1dGhvcj5SaWJhcywgRy48L2F1dGhv
cj48YXV0aG9yPkdvbnphbGV6LU5laXJhLCBBLjwvYXV0aG9yPjxhdXRob3I+QmVuaXRleiwgSi48
L2F1dGhvcj48YXV0aG9yPkhvcHBlciwgSi4gTC48L2F1dGhvcj48YXV0aG9yPk1jQ3JlZGllLCBN
LjwvYXV0aG9yPjxhdXRob3I+U291dGhleSwgTS48L2F1dGhvcj48YXV0aG9yPkdpbGVzLCBHLiBH
LjwvYXV0aG9yPjxhdXRob3I+U2Nocm9lbiwgQy48L2F1dGhvcj48YXV0aG9yPkp1c3RlbmhvdmVu
LCBDLjwvYXV0aG9yPjxhdXRob3I+QnJhdWNoLCBILjwvYXV0aG9yPjxhdXRob3I+SGFtYW5uLCBV
LjwvYXV0aG9yPjxhdXRob3I+S28sIFkuIEQuPC9hdXRob3I+PGF1dGhvcj5TcHVyZGxlLCBBLiBC
LjwvYXV0aG9yPjxhdXRob3I+QmVlc2xleSwgSi48L2F1dGhvcj48YXV0aG9yPkNoZW4sIFguPC9h
dXRob3I+PGF1dGhvcj5rQ29uRmFiLDwvYXV0aG9yPjxhdXRob3I+QW9jcyBNYW5hZ2VtZW50IEdy
b3VwPC9hdXRob3I+PGF1dGhvcj5NYW5uZXJtYWEsIEEuPC9hdXRob3I+PGF1dGhvcj5Lb3NtYSwg
Vi4gTS48L2F1dGhvcj48YXV0aG9yPkthdGFqYSwgVi48L2F1dGhvcj48YXV0aG9yPkhhcnRpa2Fp
bmVuLCBKLjwvYXV0aG9yPjxhdXRob3I+RGF5LCBOLiBFLjwvYXV0aG9yPjxhdXRob3I+Q294LCBE
LiBSLjwvYXV0aG9yPjxhdXRob3I+UG9uZGVyLCBCLiBBLjwvYXV0aG9yPjwvYXV0aG9ycz48L2Nv
bnRyaWJ1dG9ycz48YXV0aC1hZGRyZXNzPkNSLVVLIEdlbmV0aWMgRXBpZGVtaW9sb2d5IFVuaXQs
IERlcGFydG1lbnQgb2YgUHVibGljIEhlYWx0aCBhbmQgUHJpbWFyeSBDYXJlLCBVbml2ZXJzaXR5
IG9mIENhbWJyaWRnZSwgQ2FtYnJpZGdlIENCMSA4Uk4sIFVLLiBkLmVhc3RvbkBzcmwuY2FtLmFj
LnVrPC9hdXRoLWFkZHJlc3M+PHRpdGxlcz48dGl0bGU+R2Vub21lLXdpZGUgYXNzb2NpYXRpb24g
c3R1ZHkgaWRlbnRpZmllcyBub3ZlbCBicmVhc3QgY2FuY2VyIHN1c2NlcHRpYmlsaXR5IGxvY2k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EwODctOTM8L3BhZ2VzPjx2b2x1bWU+NDQ3
PC92b2x1bWU+PG51bWJlcj43MTQ4PC9udW1iZXI+PGtleXdvcmRzPjxrZXl3b3JkPkFsbGVsZXM8
L2tleXdvcmQ+PGtleXdvcmQ+QXNpYSwgU291dGhlYXN0ZXJuPC9rZXl3b3JkPjxrZXl3b3JkPkF1
c3RyYWxpYTwva2V5d29yZD48a2V5d29yZD5CcmVhc3QgTmVvcGxhc21zLypnZW5ldGljczwva2V5
d29yZD48a2V5d29yZD5DYXNlLUNvbnRyb2wgU3R1ZGllczwva2V5d29yZD48a2V5d29yZD5FdXJv
cGUvZXRobm9sb2d5PC9rZXl3b3JkPjxrZXl3b3JkPkZlbWFsZTwva2V5d29yZD48a2V5d29yZD5H
ZW5ldGljIFByZWRpc3Bvc2l0aW9uIHRvIERpc2Vhc2UvKmdlbmV0aWNzPC9rZXl3b3JkPjxrZXl3
b3JkPkdlbm9tZSwgSHVtYW4vKmdlbmV0aWNzPC9rZXl3b3JkPjxrZXl3b3JkPkdlbm90eXBlPC9r
ZXl3b3JkPjxrZXl3b3JkPkh1bWFuczwva2V5d29yZD48a2V5d29yZD5NQVAgS2luYXNlIEtpbmFz
ZSBLaW5hc2UgMS9nZW5ldGljczwva2V5d29yZD48a2V5d29yZD5NaWNyb2ZpbGFtZW50IFByb3Rl
aW5zL2dlbmV0aWNzPC9rZXl3b3JkPjxrZXl3b3JkPk5vcnRoIEFtZXJpY2E8L2tleXdvcmQ+PGtl
eXdvcmQ+T2RkcyBSYXRpbzwva2V5d29yZD48a2V5d29yZD5Qb2x5bW9ycGhpc20sIFNpbmdsZSBO
dWNsZW90aWRlL2dlbmV0aWNzPC9rZXl3b3JkPjxrZXl3b3JkPlJlY2VwdG9yLCBGaWJyb2JsYXN0
IEdyb3d0aCBGYWN0b3IsIFR5cGUgMi9nZW5ldGljczwva2V5d29yZD48a2V5d29yZD5SZWNlcHRv
cnMsIFByb2dlc3Rlcm9uZS9nZW5ldGljczwva2V5d29yZD48L2tleXdvcmRzPjxkYXRlcz48eWVh
cj4yMDA3PC95ZWFyPjxwdWItZGF0ZXM+PGRhdGU+SnVuIDI4PC9kYXRlPjwvcHViLWRhdGVzPjwv
ZGF0ZXM+PGlzYm4+MTQ3Ni00Njg3IChFbGVjdHJvbmljKSYjeEQ7MDAyOC0wODM2IChMaW5raW5n
KTwvaXNibj48YWNjZXNzaW9uLW51bT4xNzUyOTk2NzwvYWNjZXNzaW9uLW51bT48dXJscz48cmVs
YXRlZC11cmxzPjx1cmw+aHR0cDovL3d3dy5uY2JpLm5sbS5uaWguZ292L3B1Ym1lZC8xNzUyOTk2
NzwvdXJsPjwvcmVsYXRlZC11cmxzPjwvdXJscz48Y3VzdG9tMj4yNzE0OTc0PC9jdXN0b20yPjxl
bGVjdHJvbmljLXJlc291cmNlLW51bT4xMC4xMDM4L25hdHVyZTA1ODg3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7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C1B7C7A" w14:textId="77777777" w:rsidTr="00D41382">
        <w:trPr>
          <w:trHeight w:val="78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FDCB0C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3817198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764C5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5B3FC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909006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A9B804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 xml:space="preserve">BRSK2, MOB2, DUSP8, LOC338651, KRTAP5-1, KRTAP5-2, KRTAP5-3, KRTAP5-4, KRTAP5-5, FAM99A, FAM99B, KRTAP5-6, CTSD, </w:t>
            </w:r>
            <w:r w:rsidRPr="004B06F1">
              <w:rPr>
                <w:i/>
                <w:iCs/>
                <w:sz w:val="20"/>
                <w:szCs w:val="20"/>
              </w:rPr>
              <w:lastRenderedPageBreak/>
              <w:t>SYT8, TNNI2, LSP1, TNNT3, MRPL23, LOC100133545, H19, IGF2, INS-IGF2, IGF2AS, INS, TH, ASCL2, C11orf21, TSPAN32, CD8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2053051" w14:textId="7B7C1823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fldChar w:fldCharType="begin">
                <w:fldData xml:space="preserve">PEVuZE5vdGU+PENpdGU+PEF1dGhvcj5FYXN0b248L0F1dGhvcj48WWVhcj4yMDA3PC9ZZWFyPjxS
ZWNOdW0+OTwvUmVjTnVtPjxEaXNwbGF5VGV4dD4oNyk8L0Rpc3BsYXlUZXh0PjxyZWNvcmQ+PHJl
Yy1udW1iZXI+OTwvcmVjLW51bWJlcj48Zm9yZWlnbi1rZXlzPjxrZXkgYXBwPSJFTiIgZGItaWQ9
IjVyMnd3MnR2anZ6cGVvZXN2emx4MmV2enI1MnJ2MGVwd3hmciIgdGltZXN0YW1wPSIxMzk2NTY3
Mjg1Ij45PC9rZXk+PC9mb3JlaWduLWtleXM+PHJlZi10eXBlIG5hbWU9IkpvdXJuYWwgQXJ0aWNs
ZSI+MTc8L3JlZi10eXBlPjxjb250cmlidXRvcnM+PGF1dGhvcnM+PGF1dGhvcj5FYXN0b24sIEQu
IEYuPC9hdXRob3I+PGF1dGhvcj5Qb29sZXksIEsuIEEuPC9hdXRob3I+PGF1dGhvcj5EdW5uaW5n
LCBBLiBNLjwvYXV0aG9yPjxhdXRob3I+UGhhcm9haCwgUC4gRC48L2F1dGhvcj48YXV0aG9yPlRo
b21wc29uLCBELjwvYXV0aG9yPjxhdXRob3I+QmFsbGluZ2VyLCBELiBHLjwvYXV0aG9yPjxhdXRo
b3I+U3RydWV3aW5nLCBKLiBQLjwvYXV0aG9yPjxhdXRob3I+TW9ycmlzb24sIEouPC9hdXRob3I+
PGF1dGhvcj5GaWVsZCwgSC48L2F1dGhvcj48YXV0aG9yPkx1YmVuLCBSLjwvYXV0aG9yPjxhdXRo
b3I+V2FyZWhhbSwgTi48L2F1dGhvcj48YXV0aG9yPkFobWVkLCBTLjwvYXV0aG9yPjxhdXRob3I+
SGVhbGV5LCBDLiBTLjwvYXV0aG9yPjxhdXRob3I+Qm93bWFuLCBSLjwvYXV0aG9yPjxhdXRob3I+
U2VhcmNoIGNvbGxhYm9yYXRvcnM8L2F1dGhvcj48YXV0aG9yPk1leWVyLCBLLiBCLjwvYXV0aG9y
PjxhdXRob3I+SGFpbWFuLCBDLiBBLjwvYXV0aG9yPjxhdXRob3I+S29sb25lbCwgTC4gSy48L2F1
dGhvcj48YXV0aG9yPkhlbmRlcnNvbiwgQi4gRS48L2F1dGhvcj48YXV0aG9yPkxlIE1hcmNoYW5k
LCBMLjwvYXV0aG9yPjxhdXRob3I+QnJlbm5hbiwgUC48L2F1dGhvcj48YXV0aG9yPlNhbmdyYWpy
YW5nLCBTLjwvYXV0aG9yPjxhdXRob3I+R2Fib3JpZWF1LCBWLjwvYXV0aG9yPjxhdXRob3I+T2Rl
ZnJleSwgRi48L2F1dGhvcj48YXV0aG9yPlNoZW4sIEMuIFkuPC9hdXRob3I+PGF1dGhvcj5XdSwg
UC4gRS48L2F1dGhvcj48YXV0aG9yPldhbmcsIEguIEMuPC9hdXRob3I+PGF1dGhvcj5FY2NsZXMs
IEQuPC9hdXRob3I+PGF1dGhvcj5FdmFucywgRC4gRy48L2F1dGhvcj48YXV0aG9yPlBldG8sIEou
PC9hdXRob3I+PGF1dGhvcj5GbGV0Y2hlciwgTy48L2F1dGhvcj48YXV0aG9yPkpvaG5zb24sIE4u
PC9hdXRob3I+PGF1dGhvcj5TZWFsLCBTLjwvYXV0aG9yPjxhdXRob3I+U3RyYXR0b24sIE0uIFIu
PC9hdXRob3I+PGF1dGhvcj5SYWhtYW4sIE4uPC9hdXRob3I+PGF1dGhvcj5DaGVuZXZpeC1UcmVu
Y2gsIEcuPC9hdXRob3I+PGF1dGhvcj5Cb2plc2VuLCBTLiBFLjwvYXV0aG9yPjxhdXRob3I+Tm9y
ZGVzdGdhYXJkLCBCLiBHLjwvYXV0aG9yPjxhdXRob3I+QXhlbHNzb24sIEMuIEsuPC9hdXRob3I+
PGF1dGhvcj5HYXJjaWEtQ2xvc2FzLCBNLjwvYXV0aG9yPjxhdXRob3I+QnJpbnRvbiwgTC48L2F1
dGhvcj48YXV0aG9yPkNoYW5vY2ssIFMuPC9hdXRob3I+PGF1dGhvcj5MaXNzb3dza2EsIEouPC9h
dXRob3I+PGF1dGhvcj5QZXBsb25za2EsIEIuPC9hdXRob3I+PGF1dGhvcj5OZXZhbmxpbm5hLCBI
LjwvYXV0aG9yPjxhdXRob3I+RmFnZXJob2xtLCBSLjwvYXV0aG9yPjxhdXRob3I+RWVyb2xhLCBI
LjwvYXV0aG9yPjxhdXRob3I+S2FuZywgRC48L2F1dGhvcj48YXV0aG9yPllvbywgSy4gWS48L2F1
dGhvcj48YXV0aG9yPk5vaCwgRC4gWS48L2F1dGhvcj48YXV0aG9yPkFobiwgUy4gSC48L2F1dGhv
cj48YXV0aG9yPkh1bnRlciwgRC4gSi48L2F1dGhvcj48YXV0aG9yPkhhbmtpbnNvbiwgUy4gRS48
L2F1dGhvcj48YXV0aG9yPkNveCwgRC4gRy48L2F1dGhvcj48YXV0aG9yPkhhbGwsIFAuPC9hdXRo
b3I+PGF1dGhvcj5XZWRyZW4sIFMuPC9hdXRob3I+PGF1dGhvcj5MaXUsIEouPC9hdXRob3I+PGF1
dGhvcj5Mb3csIFkuIEwuPC9hdXRob3I+PGF1dGhvcj5Cb2dkYW5vdmEsIE4uPC9hdXRob3I+PGF1
dGhvcj5TY2h1cm1hbm4sIFAuPC9hdXRob3I+PGF1dGhvcj5Eb3JrLCBULjwvYXV0aG9yPjxhdXRo
b3I+VG9sbGVuYWFyLCBSLiBBLjwvYXV0aG9yPjxhdXRob3I+SmFjb2JpLCBDLiBFLjwvYXV0aG9y
PjxhdXRob3I+RGV2aWxlZSwgUC48L2F1dGhvcj48YXV0aG9yPktsaWpuLCBKLiBHLjwvYXV0aG9y
PjxhdXRob3I+U2lndXJkc29uLCBBLiBKLjwvYXV0aG9yPjxhdXRob3I+RG9vZHksIE0uIE0uPC9h
dXRob3I+PGF1dGhvcj5BbGV4YW5kZXIsIEIuIEguPC9hdXRob3I+PGF1dGhvcj5aaGFuZywgSi48
L2F1dGhvcj48YXV0aG9yPkNveCwgQS48L2F1dGhvcj48YXV0aG9yPkJyb2NrLCBJLiBXLjwvYXV0
aG9yPjxhdXRob3I+TWFjUGhlcnNvbiwgRy48L2F1dGhvcj48YXV0aG9yPlJlZWQsIE0uIFcuPC9h
dXRob3I+PGF1dGhvcj5Db3VjaCwgRi4gSi48L2F1dGhvcj48YXV0aG9yPkdvb2RlLCBFLiBMLjwv
YXV0aG9yPjxhdXRob3I+T2xzb24sIEouIEUuPC9hdXRob3I+PGF1dGhvcj5NZWlqZXJzLUhlaWpi
b2VyLCBILjwvYXV0aG9yPjxhdXRob3I+dmFuIGRlbiBPdXdlbGFuZCwgQS48L2F1dGhvcj48YXV0
aG9yPlVpdHRlcmxpbmRlbiwgQS48L2F1dGhvcj48YXV0aG9yPlJpdmFkZW5laXJhLCBGLjwvYXV0
aG9yPjxhdXRob3I+TWlsbmUsIFIuIEwuPC9hdXRob3I+PGF1dGhvcj5SaWJhcywgRy48L2F1dGhv
cj48YXV0aG9yPkdvbnphbGV6LU5laXJhLCBBLjwvYXV0aG9yPjxhdXRob3I+QmVuaXRleiwgSi48
L2F1dGhvcj48YXV0aG9yPkhvcHBlciwgSi4gTC48L2F1dGhvcj48YXV0aG9yPk1jQ3JlZGllLCBN
LjwvYXV0aG9yPjxhdXRob3I+U291dGhleSwgTS48L2F1dGhvcj48YXV0aG9yPkdpbGVzLCBHLiBH
LjwvYXV0aG9yPjxhdXRob3I+U2Nocm9lbiwgQy48L2F1dGhvcj48YXV0aG9yPkp1c3RlbmhvdmVu
LCBDLjwvYXV0aG9yPjxhdXRob3I+QnJhdWNoLCBILjwvYXV0aG9yPjxhdXRob3I+SGFtYW5uLCBV
LjwvYXV0aG9yPjxhdXRob3I+S28sIFkuIEQuPC9hdXRob3I+PGF1dGhvcj5TcHVyZGxlLCBBLiBC
LjwvYXV0aG9yPjxhdXRob3I+QmVlc2xleSwgSi48L2F1dGhvcj48YXV0aG9yPkNoZW4sIFguPC9h
dXRob3I+PGF1dGhvcj5rQ29uRmFiLDwvYXV0aG9yPjxhdXRob3I+QW9jcyBNYW5hZ2VtZW50IEdy
b3VwPC9hdXRob3I+PGF1dGhvcj5NYW5uZXJtYWEsIEEuPC9hdXRob3I+PGF1dGhvcj5Lb3NtYSwg
Vi4gTS48L2F1dGhvcj48YXV0aG9yPkthdGFqYSwgVi48L2F1dGhvcj48YXV0aG9yPkhhcnRpa2Fp
bmVuLCBKLjwvYXV0aG9yPjxhdXRob3I+RGF5LCBOLiBFLjwvYXV0aG9yPjxhdXRob3I+Q294LCBE
LiBSLjwvYXV0aG9yPjxhdXRob3I+UG9uZGVyLCBCLiBBLjwvYXV0aG9yPjwvYXV0aG9ycz48L2Nv
bnRyaWJ1dG9ycz48YXV0aC1hZGRyZXNzPkNSLVVLIEdlbmV0aWMgRXBpZGVtaW9sb2d5IFVuaXQs
IERlcGFydG1lbnQgb2YgUHVibGljIEhlYWx0aCBhbmQgUHJpbWFyeSBDYXJlLCBVbml2ZXJzaXR5
IG9mIENhbWJyaWRnZSwgQ2FtYnJpZGdlIENCMSA4Uk4sIFVLLiBkLmVhc3RvbkBzcmwuY2FtLmFj
LnVrPC9hdXRoLWFkZHJlc3M+PHRpdGxlcz48dGl0bGU+R2Vub21lLXdpZGUgYXNzb2NpYXRpb24g
c3R1ZHkgaWRlbnRpZmllcyBub3ZlbCBicmVhc3QgY2FuY2VyIHN1c2NlcHRpYmlsaXR5IGxvY2k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EwODctOTM8L3BhZ2VzPjx2b2x1bWU+NDQ3
PC92b2x1bWU+PG51bWJlcj43MTQ4PC9udW1iZXI+PGtleXdvcmRzPjxrZXl3b3JkPkFsbGVsZXM8
L2tleXdvcmQ+PGtleXdvcmQ+QXNpYSwgU291dGhlYXN0ZXJuPC9rZXl3b3JkPjxrZXl3b3JkPkF1
c3RyYWxpYTwva2V5d29yZD48a2V5d29yZD5CcmVhc3QgTmVvcGxhc21zLypnZW5ldGljczwva2V5
d29yZD48a2V5d29yZD5DYXNlLUNvbnRyb2wgU3R1ZGllczwva2V5d29yZD48a2V5d29yZD5FdXJv
cGUvZXRobm9sb2d5PC9rZXl3b3JkPjxrZXl3b3JkPkZlbWFsZTwva2V5d29yZD48a2V5d29yZD5H
ZW5ldGljIFByZWRpc3Bvc2l0aW9uIHRvIERpc2Vhc2UvKmdlbmV0aWNzPC9rZXl3b3JkPjxrZXl3
b3JkPkdlbm9tZSwgSHVtYW4vKmdlbmV0aWNzPC9rZXl3b3JkPjxrZXl3b3JkPkdlbm90eXBlPC9r
ZXl3b3JkPjxrZXl3b3JkPkh1bWFuczwva2V5d29yZD48a2V5d29yZD5NQVAgS2luYXNlIEtpbmFz
ZSBLaW5hc2UgMS9nZW5ldGljczwva2V5d29yZD48a2V5d29yZD5NaWNyb2ZpbGFtZW50IFByb3Rl
aW5zL2dlbmV0aWNzPC9rZXl3b3JkPjxrZXl3b3JkPk5vcnRoIEFtZXJpY2E8L2tleXdvcmQ+PGtl
eXdvcmQ+T2RkcyBSYXRpbzwva2V5d29yZD48a2V5d29yZD5Qb2x5bW9ycGhpc20sIFNpbmdsZSBO
dWNsZW90aWRlL2dlbmV0aWNzPC9rZXl3b3JkPjxrZXl3b3JkPlJlY2VwdG9yLCBGaWJyb2JsYXN0
IEdyb3d0aCBGYWN0b3IsIFR5cGUgMi9nZW5ldGljczwva2V5d29yZD48a2V5d29yZD5SZWNlcHRv
cnMsIFByb2dlc3Rlcm9uZS9nZW5ldGljczwva2V5d29yZD48L2tleXdvcmRzPjxkYXRlcz48eWVh
cj4yMDA3PC95ZWFyPjxwdWItZGF0ZXM+PGRhdGU+SnVuIDI4PC9kYXRlPjwvcHViLWRhdGVzPjwv
ZGF0ZXM+PGlzYm4+MTQ3Ni00Njg3IChFbGVjdHJvbmljKSYjeEQ7MDAyOC0wODM2IChMaW5raW5n
KTwvaXNibj48YWNjZXNzaW9uLW51bT4xNzUyOTk2NzwvYWNjZXNzaW9uLW51bT48dXJscz48cmVs
YXRlZC11cmxzPjx1cmw+aHR0cDovL3d3dy5uY2JpLm5sbS5uaWguZ292L3B1Ym1lZC8xNzUyOTk2
NzwvdXJsPjwvcmVsYXRlZC11cmxzPjwvdXJscz48Y3VzdG9tMj4yNzE0OTc0PC9jdXN0b20yPjxl
bGVjdHJvbmljLXJlc291cmNlLW51bT4xMC4xMDM4L25hdHVyZTA1ODg3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FYXN0b248L0F1dGhvcj48WWVhcj4yMDA3PC9ZZWFyPjxS
ZWNOdW0+OTwvUmVjTnVtPjxEaXNwbGF5VGV4dD4oNyk8L0Rpc3BsYXlUZXh0PjxyZWNvcmQ+PHJl
Yy1udW1iZXI+OTwvcmVjLW51bWJlcj48Zm9yZWlnbi1rZXlzPjxrZXkgYXBwPSJFTiIgZGItaWQ9
IjVyMnd3MnR2anZ6cGVvZXN2emx4MmV2enI1MnJ2MGVwd3hmciIgdGltZXN0YW1wPSIxMzk2NTY3
Mjg1Ij45PC9rZXk+PC9mb3JlaWduLWtleXM+PHJlZi10eXBlIG5hbWU9IkpvdXJuYWwgQXJ0aWNs
ZSI+MTc8L3JlZi10eXBlPjxjb250cmlidXRvcnM+PGF1dGhvcnM+PGF1dGhvcj5FYXN0b24sIEQu
IEYuPC9hdXRob3I+PGF1dGhvcj5Qb29sZXksIEsuIEEuPC9hdXRob3I+PGF1dGhvcj5EdW5uaW5n
LCBBLiBNLjwvYXV0aG9yPjxhdXRob3I+UGhhcm9haCwgUC4gRC48L2F1dGhvcj48YXV0aG9yPlRo
b21wc29uLCBELjwvYXV0aG9yPjxhdXRob3I+QmFsbGluZ2VyLCBELiBHLjwvYXV0aG9yPjxhdXRo
b3I+U3RydWV3aW5nLCBKLiBQLjwvYXV0aG9yPjxhdXRob3I+TW9ycmlzb24sIEouPC9hdXRob3I+
PGF1dGhvcj5GaWVsZCwgSC48L2F1dGhvcj48YXV0aG9yPkx1YmVuLCBSLjwvYXV0aG9yPjxhdXRo
b3I+V2FyZWhhbSwgTi48L2F1dGhvcj48YXV0aG9yPkFobWVkLCBTLjwvYXV0aG9yPjxhdXRob3I+
SGVhbGV5LCBDLiBTLjwvYXV0aG9yPjxhdXRob3I+Qm93bWFuLCBSLjwvYXV0aG9yPjxhdXRob3I+
U2VhcmNoIGNvbGxhYm9yYXRvcnM8L2F1dGhvcj48YXV0aG9yPk1leWVyLCBLLiBCLjwvYXV0aG9y
PjxhdXRob3I+SGFpbWFuLCBDLiBBLjwvYXV0aG9yPjxhdXRob3I+S29sb25lbCwgTC4gSy48L2F1
dGhvcj48YXV0aG9yPkhlbmRlcnNvbiwgQi4gRS48L2F1dGhvcj48YXV0aG9yPkxlIE1hcmNoYW5k
LCBMLjwvYXV0aG9yPjxhdXRob3I+QnJlbm5hbiwgUC48L2F1dGhvcj48YXV0aG9yPlNhbmdyYWpy
YW5nLCBTLjwvYXV0aG9yPjxhdXRob3I+R2Fib3JpZWF1LCBWLjwvYXV0aG9yPjxhdXRob3I+T2Rl
ZnJleSwgRi48L2F1dGhvcj48YXV0aG9yPlNoZW4sIEMuIFkuPC9hdXRob3I+PGF1dGhvcj5XdSwg
UC4gRS48L2F1dGhvcj48YXV0aG9yPldhbmcsIEguIEMuPC9hdXRob3I+PGF1dGhvcj5FY2NsZXMs
IEQuPC9hdXRob3I+PGF1dGhvcj5FdmFucywgRC4gRy48L2F1dGhvcj48YXV0aG9yPlBldG8sIEou
PC9hdXRob3I+PGF1dGhvcj5GbGV0Y2hlciwgTy48L2F1dGhvcj48YXV0aG9yPkpvaG5zb24sIE4u
PC9hdXRob3I+PGF1dGhvcj5TZWFsLCBTLjwvYXV0aG9yPjxhdXRob3I+U3RyYXR0b24sIE0uIFIu
PC9hdXRob3I+PGF1dGhvcj5SYWhtYW4sIE4uPC9hdXRob3I+PGF1dGhvcj5DaGVuZXZpeC1UcmVu
Y2gsIEcuPC9hdXRob3I+PGF1dGhvcj5Cb2plc2VuLCBTLiBFLjwvYXV0aG9yPjxhdXRob3I+Tm9y
ZGVzdGdhYXJkLCBCLiBHLjwvYXV0aG9yPjxhdXRob3I+QXhlbHNzb24sIEMuIEsuPC9hdXRob3I+
PGF1dGhvcj5HYXJjaWEtQ2xvc2FzLCBNLjwvYXV0aG9yPjxhdXRob3I+QnJpbnRvbiwgTC48L2F1
dGhvcj48YXV0aG9yPkNoYW5vY2ssIFMuPC9hdXRob3I+PGF1dGhvcj5MaXNzb3dza2EsIEouPC9h
dXRob3I+PGF1dGhvcj5QZXBsb25za2EsIEIuPC9hdXRob3I+PGF1dGhvcj5OZXZhbmxpbm5hLCBI
LjwvYXV0aG9yPjxhdXRob3I+RmFnZXJob2xtLCBSLjwvYXV0aG9yPjxhdXRob3I+RWVyb2xhLCBI
LjwvYXV0aG9yPjxhdXRob3I+S2FuZywgRC48L2F1dGhvcj48YXV0aG9yPllvbywgSy4gWS48L2F1
dGhvcj48YXV0aG9yPk5vaCwgRC4gWS48L2F1dGhvcj48YXV0aG9yPkFobiwgUy4gSC48L2F1dGhv
cj48YXV0aG9yPkh1bnRlciwgRC4gSi48L2F1dGhvcj48YXV0aG9yPkhhbmtpbnNvbiwgUy4gRS48
L2F1dGhvcj48YXV0aG9yPkNveCwgRC4gRy48L2F1dGhvcj48YXV0aG9yPkhhbGwsIFAuPC9hdXRo
b3I+PGF1dGhvcj5XZWRyZW4sIFMuPC9hdXRob3I+PGF1dGhvcj5MaXUsIEouPC9hdXRob3I+PGF1
dGhvcj5Mb3csIFkuIEwuPC9hdXRob3I+PGF1dGhvcj5Cb2dkYW5vdmEsIE4uPC9hdXRob3I+PGF1
dGhvcj5TY2h1cm1hbm4sIFAuPC9hdXRob3I+PGF1dGhvcj5Eb3JrLCBULjwvYXV0aG9yPjxhdXRo
b3I+VG9sbGVuYWFyLCBSLiBBLjwvYXV0aG9yPjxhdXRob3I+SmFjb2JpLCBDLiBFLjwvYXV0aG9y
PjxhdXRob3I+RGV2aWxlZSwgUC48L2F1dGhvcj48YXV0aG9yPktsaWpuLCBKLiBHLjwvYXV0aG9y
PjxhdXRob3I+U2lndXJkc29uLCBBLiBKLjwvYXV0aG9yPjxhdXRob3I+RG9vZHksIE0uIE0uPC9h
dXRob3I+PGF1dGhvcj5BbGV4YW5kZXIsIEIuIEguPC9hdXRob3I+PGF1dGhvcj5aaGFuZywgSi48
L2F1dGhvcj48YXV0aG9yPkNveCwgQS48L2F1dGhvcj48YXV0aG9yPkJyb2NrLCBJLiBXLjwvYXV0
aG9yPjxhdXRob3I+TWFjUGhlcnNvbiwgRy48L2F1dGhvcj48YXV0aG9yPlJlZWQsIE0uIFcuPC9h
dXRob3I+PGF1dGhvcj5Db3VjaCwgRi4gSi48L2F1dGhvcj48YXV0aG9yPkdvb2RlLCBFLiBMLjwv
YXV0aG9yPjxhdXRob3I+T2xzb24sIEouIEUuPC9hdXRob3I+PGF1dGhvcj5NZWlqZXJzLUhlaWpi
b2VyLCBILjwvYXV0aG9yPjxhdXRob3I+dmFuIGRlbiBPdXdlbGFuZCwgQS48L2F1dGhvcj48YXV0
aG9yPlVpdHRlcmxpbmRlbiwgQS48L2F1dGhvcj48YXV0aG9yPlJpdmFkZW5laXJhLCBGLjwvYXV0
aG9yPjxhdXRob3I+TWlsbmUsIFIuIEwuPC9hdXRob3I+PGF1dGhvcj5SaWJhcywgRy48L2F1dGhv
cj48YXV0aG9yPkdvbnphbGV6LU5laXJhLCBBLjwvYXV0aG9yPjxhdXRob3I+QmVuaXRleiwgSi48
L2F1dGhvcj48YXV0aG9yPkhvcHBlciwgSi4gTC48L2F1dGhvcj48YXV0aG9yPk1jQ3JlZGllLCBN
LjwvYXV0aG9yPjxhdXRob3I+U291dGhleSwgTS48L2F1dGhvcj48YXV0aG9yPkdpbGVzLCBHLiBH
LjwvYXV0aG9yPjxhdXRob3I+U2Nocm9lbiwgQy48L2F1dGhvcj48YXV0aG9yPkp1c3RlbmhvdmVu
LCBDLjwvYXV0aG9yPjxhdXRob3I+QnJhdWNoLCBILjwvYXV0aG9yPjxhdXRob3I+SGFtYW5uLCBV
LjwvYXV0aG9yPjxhdXRob3I+S28sIFkuIEQuPC9hdXRob3I+PGF1dGhvcj5TcHVyZGxlLCBBLiBC
LjwvYXV0aG9yPjxhdXRob3I+QmVlc2xleSwgSi48L2F1dGhvcj48YXV0aG9yPkNoZW4sIFguPC9h
dXRob3I+PGF1dGhvcj5rQ29uRmFiLDwvYXV0aG9yPjxhdXRob3I+QW9jcyBNYW5hZ2VtZW50IEdy
b3VwPC9hdXRob3I+PGF1dGhvcj5NYW5uZXJtYWEsIEEuPC9hdXRob3I+PGF1dGhvcj5Lb3NtYSwg
Vi4gTS48L2F1dGhvcj48YXV0aG9yPkthdGFqYSwgVi48L2F1dGhvcj48YXV0aG9yPkhhcnRpa2Fp
bmVuLCBKLjwvYXV0aG9yPjxhdXRob3I+RGF5LCBOLiBFLjwvYXV0aG9yPjxhdXRob3I+Q294LCBE
LiBSLjwvYXV0aG9yPjxhdXRob3I+UG9uZGVyLCBCLiBBLjwvYXV0aG9yPjwvYXV0aG9ycz48L2Nv
bnRyaWJ1dG9ycz48YXV0aC1hZGRyZXNzPkNSLVVLIEdlbmV0aWMgRXBpZGVtaW9sb2d5IFVuaXQs
IERlcGFydG1lbnQgb2YgUHVibGljIEhlYWx0aCBhbmQgUHJpbWFyeSBDYXJlLCBVbml2ZXJzaXR5
IG9mIENhbWJyaWRnZSwgQ2FtYnJpZGdlIENCMSA4Uk4sIFVLLiBkLmVhc3RvbkBzcmwuY2FtLmFj
LnVrPC9hdXRoLWFkZHJlc3M+PHRpdGxlcz48dGl0bGU+R2Vub21lLXdpZGUgYXNzb2NpYXRpb24g
c3R1ZHkgaWRlbnRpZmllcyBub3ZlbCBicmVhc3QgY2FuY2VyIHN1c2NlcHRpYmlsaXR5IGxvY2k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EwODctOTM8L3BhZ2VzPjx2b2x1bWU+NDQ3
PC92b2x1bWU+PG51bWJlcj43MTQ4PC9udW1iZXI+PGtleXdvcmRzPjxrZXl3b3JkPkFsbGVsZXM8
L2tleXdvcmQ+PGtleXdvcmQ+QXNpYSwgU291dGhlYXN0ZXJuPC9rZXl3b3JkPjxrZXl3b3JkPkF1
c3RyYWxpYTwva2V5d29yZD48a2V5d29yZD5CcmVhc3QgTmVvcGxhc21zLypnZW5ldGljczwva2V5
d29yZD48a2V5d29yZD5DYXNlLUNvbnRyb2wgU3R1ZGllczwva2V5d29yZD48a2V5d29yZD5FdXJv
cGUvZXRobm9sb2d5PC9rZXl3b3JkPjxrZXl3b3JkPkZlbWFsZTwva2V5d29yZD48a2V5d29yZD5H
ZW5ldGljIFByZWRpc3Bvc2l0aW9uIHRvIERpc2Vhc2UvKmdlbmV0aWNzPC9rZXl3b3JkPjxrZXl3
b3JkPkdlbm9tZSwgSHVtYW4vKmdlbmV0aWNzPC9rZXl3b3JkPjxrZXl3b3JkPkdlbm90eXBlPC9r
ZXl3b3JkPjxrZXl3b3JkPkh1bWFuczwva2V5d29yZD48a2V5d29yZD5NQVAgS2luYXNlIEtpbmFz
ZSBLaW5hc2UgMS9nZW5ldGljczwva2V5d29yZD48a2V5d29yZD5NaWNyb2ZpbGFtZW50IFByb3Rl
aW5zL2dlbmV0aWNzPC9rZXl3b3JkPjxrZXl3b3JkPk5vcnRoIEFtZXJpY2E8L2tleXdvcmQ+PGtl
eXdvcmQ+T2RkcyBSYXRpbzwva2V5d29yZD48a2V5d29yZD5Qb2x5bW9ycGhpc20sIFNpbmdsZSBO
dWNsZW90aWRlL2dlbmV0aWNzPC9rZXl3b3JkPjxrZXl3b3JkPlJlY2VwdG9yLCBGaWJyb2JsYXN0
IEdyb3d0aCBGYWN0b3IsIFR5cGUgMi9nZW5ldGljczwva2V5d29yZD48a2V5d29yZD5SZWNlcHRv
cnMsIFByb2dlc3Rlcm9uZS9nZW5ldGljczwva2V5d29yZD48L2tleXdvcmRzPjxkYXRlcz48eWVh
cj4yMDA3PC95ZWFyPjxwdWItZGF0ZXM+PGRhdGU+SnVuIDI4PC9kYXRlPjwvcHViLWRhdGVzPjwv
ZGF0ZXM+PGlzYm4+MTQ3Ni00Njg3IChFbGVjdHJvbmljKSYjeEQ7MDAyOC0wODM2IChMaW5raW5n
KTwvaXNibj48YWNjZXNzaW9uLW51bT4xNzUyOTk2NzwvYWNjZXNzaW9uLW51bT48dXJscz48cmVs
YXRlZC11cmxzPjx1cmw+aHR0cDovL3d3dy5uY2JpLm5sbS5uaWguZ292L3B1Ym1lZC8xNzUyOTk2
NzwvdXJsPjwvcmVsYXRlZC11cmxzPjwvdXJscz48Y3VzdG9tMj4yNzE0OTc0PC9jdXN0b20yPjxl
bGVjdHJvbmljLXJlc291cmNlLW51bT4xMC4xMDM4L25hdHVyZTA1ODg3PC9lbGVjdHJvbmljLXJl
c291cmNlLW51bT48L3JlY29yZD48L0NpdGU+PC9FbmRO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7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01DCD90F" w14:textId="77777777" w:rsidTr="00D41382">
        <w:trPr>
          <w:trHeight w:val="130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583214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lastRenderedPageBreak/>
              <w:t>rs3903072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A042D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2FEAD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5583066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E524787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CDC42EP2, DPF2, TIGD3, SLC25A45, FRMD8, NEAT1, MALAT1, SCYL1, LTBP3, SSSCA1, FAM89B, EHBP1L1, KCNK7, MAP3K11, PCNXL3, SIPA1, RELA, KAT5, RNASEH2C, DKFZp761E198, OVOL1, SNX32, CFL1, MUS81, EFEMP2, CTSW, FIBP, CCDC85B, FOSL1, C11orf68, DRAP1, TSGA10IP, SART1, EIF1AD, BANF1, CST6, CATSPER1, GAL3ST3, SF3B2, PACS1, KLC2, RAB1B, CNIH2, YIF1A, TMEM151A, CD248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58EC9B3" w14:textId="7521F232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3F00BC4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07FBFD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61436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F2EB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E0E9C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9328764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74EDA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TPCN2, MYEOV, CCND1, ORAOV1, FGF19, FGF4, FGF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0CD02C5" w14:textId="4042B6E5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UdXJuYnVsbDwvQXV0aG9yPjxZZWFyPjIwMTA8L1llYXI+
PFJlY051bT43PC9SZWNOdW0+PERpc3BsYXlUZXh0PigxMSk8L0Rpc3BsYXlUZXh0PjxyZWNvcmQ+
PHJlYy1udW1iZXI+NzwvcmVjLW51bWJlcj48Zm9yZWlnbi1rZXlzPjxrZXkgYXBwPSJFTiIgZGIt
aWQ9IjVyMnd3MnR2anZ6cGVvZXN2emx4MmV2enI1MnJ2MGVwd3hmciIgdGltZXN0YW1wPSIxMzk2
NTY3MjQ3Ij43PC9rZXk+PC9mb3JlaWduLWtleXM+PHJlZi10eXBlIG5hbWU9IkpvdXJuYWwgQXJ0
aWNsZSI+MTc8L3JlZi10eXBlPjxjb250cmlidXRvcnM+PGF1dGhvcnM+PGF1dGhvcj5UdXJuYnVs
bCwgQy48L2F1dGhvcj48YXV0aG9yPkFobWVkLCBTLjwvYXV0aG9yPjxhdXRob3I+TW9ycmlzb24s
IEouPC9hdXRob3I+PGF1dGhvcj5QZXJuZXQsIEQuPC9hdXRob3I+PGF1dGhvcj5SZW53aWNrLCBB
LjwvYXV0aG9yPjxhdXRob3I+TWFyYW5pYW4sIE0uPC9hdXRob3I+PGF1dGhvcj5TZWFsLCBTLjwv
YXV0aG9yPjxhdXRob3I+R2hvdXNzYWluaSwgTS48L2F1dGhvcj48YXV0aG9yPkhpbmVzLCBTLjwv
YXV0aG9yPjxhdXRob3I+SGVhbGV5LCBDLiBTLjwvYXV0aG9yPjxhdXRob3I+SHVnaGVzLCBELjwv
YXV0aG9yPjxhdXRob3I+V2FycmVuLVBlcnJ5LCBNLjwvYXV0aG9yPjxhdXRob3I+VGFwcGVyLCBX
LjwvYXV0aG9yPjxhdXRob3I+RWNjbGVzLCBELjwvYXV0aG9yPjxhdXRob3I+RXZhbnMsIEQuIEcu
PC9hdXRob3I+PGF1dGhvcj5CcmVhc3QgQ2FuY2VyIFN1c2NlcHRpYmlsaXR5LCBDb2xsYWJvcmF0
aW9uPC9hdXRob3I+PGF1dGhvcj5Ib29uaW5nLCBNLjwvYXV0aG9yPjxhdXRob3I+U2NodXR0ZSwg
TS48L2F1dGhvcj48YXV0aG9yPnZhbiBkZW4gT3V3ZWxhbmQsIEEuPC9hdXRob3I+PGF1dGhvcj5I
b3Vsc3RvbiwgUi48L2F1dGhvcj48YXV0aG9yPlJvc3MsIEcuPC9hdXRob3I+PGF1dGhvcj5MYW5n
Zm9yZCwgQy48L2F1dGhvcj48YXV0aG9yPlBoYXJvYWgsIFAuIEQuPC9hdXRob3I+PGF1dGhvcj5T
dHJhdHRvbiwgTS4gUi48L2F1dGhvcj48YXV0aG9yPkR1bm5pbmcsIEEuIE0uPC9hdXRob3I+PGF1
dGhvcj5SYWhtYW4sIE4uPC9hdXRob3I+PGF1dGhvcj5FYXN0b24sIEQuIEYuPC9hdXRob3I+PC9h
dXRob3JzPjwvY29udHJpYnV0b3JzPjxhdXRoLWFkZHJlc3M+U2VjdGlvbiBvZiBDYW5jZXIgR2Vu
ZXRpY3MsIFRoZSBJbnN0aXR1dGUgb2YgQ2FuY2VyIFJlc2VhcmNoLCBTdXR0b24sIFN1cnJleSwg
VUsuPC9hdXRoLWFkZHJlc3M+PHRpdGxlcz48dGl0bGU+R2Vub21lLXdpZGUgYXNzb2NpYXRpb24g
c3R1ZHkgaWRlbnRpZmllcyBmaXZlIG5ldyBicmVhc3QgY2FuY2VyIHN1c2NlcHRpYmlsaXR5IGxv
Y2k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UwNC03PC9wYWdlcz48dm9sdW1lPjQyPC92b2x1bWU+PG51bWJlcj42PC9u
dW1iZXI+PGtleXdvcmRzPjxrZXl3b3JkPkJyZWFzdCBOZW9wbGFzbXMvKmdlbmV0aWNzPC9rZXl3
b3JkPjxrZXl3b3JkPkNocm9tb3NvbWVzLCBIdW1hbiwgUGFpciAxMDwva2V5d29yZD48a2V5d29y
ZD5DaHJvbW9zb21lcywgSHVtYW4sIFBhaXIgMTE8L2tleXdvcmQ+PGtleXdvcmQ+Q2hyb21vc29t
ZXMsIEh1bWFuLCBQYWlyIDY8L2tleXdvcmQ+PGtleXdvcmQ+Q2hyb21vc29tZXMsIEh1bWFuLCBQ
YWlyIDg8L2tleXdvcmQ+PGtleXdvcmQ+Q2hyb21vc29tZXMsIEh1bWFuLCBQYWlyIDk8L2tleXdv
cmQ+PGtleXdvcmQ+RmVtYWxlPC9rZXl3b3JkPjxrZXl3b3JkPipHZW5ldGljIFByZWRpc3Bvc2l0
aW9uIHRvIERpc2Vhc2U8L2tleXdvcmQ+PGtleXdvcmQ+R2Vub21lLVdpZGUgQXNzb2NpYXRpb24g
U3R1ZHk8L2tleXdvcmQ+PGtleXdvcmQ+R2Vub3R5cGU8L2tleXdvcmQ+PGtleXdvcmQ+SHVtYW5z
PC9rZXl3b3JkPjxrZXl3b3JkPlBvbHltb3JwaGlzbSwgU2luZ2xlIE51Y2xlb3RpZGU8L2tleXdv
cmQ+PC9rZXl3b3Jkcz48ZGF0ZXM+PHllYXI+MjAxMDwveWVhcj48cHViLWRhdGVzPjxkYXRlPkp1
bjwvZGF0ZT48L3B1Yi1kYXRlcz48L2RhdGVzPjxpc2JuPjE1NDYtMTcxOCAoRWxlY3Ryb25pYykm
I3hEOzEwNjEtNDAzNiAoTGlua2luZyk8L2lzYm4+PGFjY2Vzc2lvbi1udW0+MjA0NTM4Mzg8L2Fj
Y2Vzc2lvbi1udW0+PHVybHM+PHJlbGF0ZWQtdXJscz48dXJsPmh0dHA6Ly93d3cubmNiaS5ubG0u
bmloLmdvdi9wdWJtZWQvMjA0NTM4Mzg8L3VybD48L3JlbGF0ZWQtdXJscz48L3VybHM+PGN1c3Rv
bTI+MzYzMjgzNjwvY3VzdG9tMj48ZWxlY3Ryb25pYy1yZXNvdXJjZS1udW0+MTAuMTAzOC9uZy41
ODY8L2VsZWN0cm9u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1D2F11E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B005F7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1820646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5C3B9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67E3E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946117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9E1384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ARHGAP32, BARX2, TMEM45B, NFRKB, PRDM10, NCRNA00167, APLP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45F948E" w14:textId="11541549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A805AE5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478C42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710721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0A8F4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27284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9473690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400574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ARHGAP32, BARX2, TMEM45B, NFRKB, PRDM10, NCRNA00167, APLP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01E03B1" w14:textId="3A76DB8A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Mb25nPC9BdXRob3I+PFllYXI+MjAxMDwvWWVhcj48UmVj
TnVtPjI8L1JlY051bT48RGlzcGxheVRleHQ+KDEwKTwvRGlzcGxheVRleHQ+PHJlY29yZD48cmVj
LW51bWJlcj4yPC9yZWMtbnVtYmVyPjxmb3JlaWduLWtleXM+PGtleSBhcHA9IkVOIiBkYi1pZD0i
NXIyd3cydHZqdnpwZW9lc3Z6bHgyZXZ6cjUycnYwZXB3eGZyIiB0aW1lc3RhbXA9IjEzOTY1Njcx
NDEiPjI8L2tleT48L2ZvcmVpZ24ta2V5cz48cmVmLXR5cGUgbmFtZT0iSm91cm5hbCBBcnRpY2xl
Ij4xNzwvcmVmLXR5cGU+PGNvbnRyaWJ1dG9ycz48YXV0aG9ycz48YXV0aG9yPkxvbmcsIEouPC9h
dXRob3I+PGF1dGhvcj5DYWksIFEuPC9hdXRob3I+PGF1dGhvcj5TaHUsIFguIE8uPC9hdXRob3I+
PGF1dGhvcj5RdSwgUy48L2F1dGhvcj48YXV0aG9yPkxpLCBDLjwvYXV0aG9yPjxhdXRob3I+Wmhl
bmcsIFkuPC9hdXRob3I+PGF1dGhvcj5HdSwgSy48L2F1dGhvcj48YXV0aG9yPldhbmcsIFcuPC9h
dXRob3I+PGF1dGhvcj5YaWFuZywgWS4gQi48L2F1dGhvcj48YXV0aG9yPkNoZW5nLCBKLjwvYXV0
aG9yPjxhdXRob3I+Q2hlbiwgSy48L2F1dGhvcj48YXV0aG9yPlpoYW5nLCBMLjwvYXV0aG9yPjxh
dXRob3I+WmhlbmcsIEguPC9hdXRob3I+PGF1dGhvcj5TaGVuLCBDLiBZLjwvYXV0aG9yPjxhdXRo
b3I+SHVhbmcsIEMuIFMuPC9hdXRob3I+PGF1dGhvcj5Ib3UsIE0uIEYuPC9hdXRob3I+PGF1dGhv
cj5TaGVuLCBILjwvYXV0aG9yPjxhdXRob3I+SHUsIFouPC9hdXRob3I+PGF1dGhvcj5XYW5nLCBG
LjwvYXV0aG9yPjxhdXRob3I+RGVtaW5nLCBTLiBMLjwvYXV0aG9yPjxhdXRob3I+S2VsbGV5LCBN
LiBDLjwvYXV0aG9yPjxhdXRob3I+U2hydWJzb2xlLCBNLiBKLjwvYXV0aG9yPjxhdXRob3I+S2hv
bywgVS4gUy48L2F1dGhvcj48YXV0aG9yPkNoYW4sIEsuIFkuPC9hdXRob3I+PGF1dGhvcj5DaGFu
LCBTLiBZLjwvYXV0aG9yPjxhdXRob3I+SGFpbWFuLCBDLiBBLjwvYXV0aG9yPjxhdXRob3I+SGVu
ZGVyc29uLCBCLiBFLjwvYXV0aG9yPjxhdXRob3I+TGUgTWFyY2hhbmQsIEwuPC9hdXRob3I+PGF1
dGhvcj5Jd2FzYWtpLCBNLjwvYXV0aG9yPjxhdXRob3I+S2FzdWdhLCBZLjwvYXV0aG9yPjxhdXRo
b3I+VHN1Z2FuZSwgUy48L2F1dGhvcj48YXV0aG9yPk1hdHN1bywgSy48L2F1dGhvcj48YXV0aG9y
PlRhamltYSwgSy48L2F1dGhvcj48YXV0aG9yPkl3YXRhLCBILjwvYXV0aG9yPjxhdXRob3I+SHVh
bmcsIEIuPC9hdXRob3I+PGF1dGhvcj5TaGksIEouPC9hdXRob3I+PGF1dGhvcj5MaSwgRy48L2F1
dGhvcj48YXV0aG9yPldlbiwgVy48L2F1dGhvcj48YXV0aG9yPkdhbywgWS4gVC48L2F1dGhvcj48
YXV0aG9yPkx1LCBXLjwvYXV0aG9yPjxhdXRob3I+WmhlbmcsIFcuPC9hdXRob3I+PC9hdXRob3Jz
PjwvY29udHJpYnV0b3JzPjxhdXRoLWFkZHJlc3M+RGl2aXNpb24gb2YgRXBpZGVtaW9sb2d5LCBE
ZXBhcnRtZW50IG9mIE1lZGljaW5lLCBWYW5kZXJiaWx0IEVwaWRlbWlvbG9neSBDZW50ZXIsIFZh
bmRlcmJpbHQtSW5ncmFtIENhbmNlciBDZW50ZXIsIFZhbmRlcmJpbHQgVW5pdmVyc2l0eSBTY2hv
b2wgb2YgTWVkaWNpbmUsIE5hc2h2aWxsZSwgVGVubmVzc2VlLCBVbml0ZWQgU3RhdGVzIG9mIEFt
ZXJpY2EuPC9hdXRoLWFkZHJlc3M+PHRpdGxlcz48dGl0bGU+SWRlbnRpZmljYXRpb24gb2YgYSBm
dW5jdGlvbmFsIGdlbmV0aWMgdmFyaWFudCBhdCAxNnExMi4xIGZvciBicmVhc3QgY2FuY2VyIHJp
c2s6IHJlc3VsdHMgZnJvbSB0aGUgQXNpYSBCcmVhc3QgQ2FuY2VyIENvbnNvcnRpdW0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xMDAyPC9wYWdlcz48dm9sdW1lPjY8L3ZvbHVtZT48bnVtYmVyPjY8L251bWJlcj48a2V5
d29yZHM+PGtleXdvcmQ+QXNpYW4gQ29udGluZW50YWwgQW5jZXN0cnkgR3JvdXAvKmdlbmV0aWNz
PC9rZXl3b3JkPjxrZXl3b3JkPkJyZWFzdCBOZW9wbGFzbXMvZXRpb2xvZ3kvKmdlbmV0aWNzL3Bh
dGhvbG9neTwva2V5d29yZD48a2V5d29yZD5DZWxsIExpbmU8L2tleXdvcmQ+PGtleXdvcmQ+KkNo
cm9tb3NvbWVzLCBIdW1hbiwgUGFpciAxNjwva2V5d29yZD48a2V5d29yZD5GZW1hbGU8L2tleXdv
cmQ+PGtleXdvcmQ+R2Vub21lLVdpZGUgQXNzb2NpYXRpb24gU3R1ZHk8L2tleXdvcmQ+PGtleXdv
cmQ+SHVtYW5zPC9rZXl3b3JkPjxrZXl3b3JkPk5lb3BsYXNtIFN0YWdpbmc8L2tleXdvcmQ+PGtl
eXdvcmQ+T3BlbiBSZWFkaW5nIEZyYW1lczwva2V5d29yZD48a2V5d29yZD4qUG9seW1vcnBoaXNt
LCBTaW5nbGUgTnVjbGVvdGlkZTwva2V5d29yZD48a2V5d29yZD5SaXNrIEZhY3RvcnM8L2tleXdv
cmQ+PC9rZXl3b3Jkcz48ZGF0ZXM+PHllYXI+MjAxMDwveWVhcj48cHViLWRhdGVzPjxkYXRlPkp1
bjwvZGF0ZT48L3B1Yi1kYXRlcz48L2RhdGVzPjxpc2JuPjE1NTMtNzQwNCAoRWxlY3Ryb25pYykm
I3hEOzE1NTMtNzM5MCAoTGlua2luZyk8L2lzYm4+PGFjY2Vzc2lvbi1udW0+MjA1ODU2MjY8L2Fj
Y2Vzc2lvbi1udW0+PHVybHM+PHJlbGF0ZWQtdXJscz48dXJsPmh0dHA6Ly93d3cubmNiaS5ubG0u
bmloLmdvdi9wdWJtZWQvMjA1ODU2MjY8L3VybD48L3JlbGF0ZWQtdXJscz48L3VybHM+PGN1c3Rv
bTI+Mjg5MTgwOTwvY3VzdG9tMj48ZWxlY3Ryb25pYy1yZXNvdXJjZS1udW0+MTAuMTM3MS9qb3Vy
bmFsLnBnZW4uMTAwMTAwMjwvZWxlY3Ryb25pYy1yZXNvdXJjZS1udW0+PC9yZWNvcmQ+PC9DaXRl
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Mb25nPC9BdXRob3I+PFllYXI+MjAxMDwvWWVhcj48UmVj
TnVtPjI8L1JlY051bT48RGlzcGxheVRleHQ+KDEwKTwvRGlzcGxheVRleHQ+PHJlY29yZD48cmVj
LW51bWJlcj4yPC9yZWMtbnVtYmVyPjxmb3JlaWduLWtleXM+PGtleSBhcHA9IkVOIiBkYi1pZD0i
NXIyd3cydHZqdnpwZW9lc3Z6bHgyZXZ6cjUycnYwZXB3eGZyIiB0aW1lc3RhbXA9IjEzOTY1Njcx
NDEiPjI8L2tleT48L2ZvcmVpZ24ta2V5cz48cmVmLXR5cGUgbmFtZT0iSm91cm5hbCBBcnRpY2xl
Ij4xNzwvcmVmLXR5cGU+PGNvbnRyaWJ1dG9ycz48YXV0aG9ycz48YXV0aG9yPkxvbmcsIEouPC9h
dXRob3I+PGF1dGhvcj5DYWksIFEuPC9hdXRob3I+PGF1dGhvcj5TaHUsIFguIE8uPC9hdXRob3I+
PGF1dGhvcj5RdSwgUy48L2F1dGhvcj48YXV0aG9yPkxpLCBDLjwvYXV0aG9yPjxhdXRob3I+Wmhl
bmcsIFkuPC9hdXRob3I+PGF1dGhvcj5HdSwgSy48L2F1dGhvcj48YXV0aG9yPldhbmcsIFcuPC9h
dXRob3I+PGF1dGhvcj5YaWFuZywgWS4gQi48L2F1dGhvcj48YXV0aG9yPkNoZW5nLCBKLjwvYXV0
aG9yPjxhdXRob3I+Q2hlbiwgSy48L2F1dGhvcj48YXV0aG9yPlpoYW5nLCBMLjwvYXV0aG9yPjxh
dXRob3I+WmhlbmcsIEguPC9hdXRob3I+PGF1dGhvcj5TaGVuLCBDLiBZLjwvYXV0aG9yPjxhdXRo
b3I+SHVhbmcsIEMuIFMuPC9hdXRob3I+PGF1dGhvcj5Ib3UsIE0uIEYuPC9hdXRob3I+PGF1dGhv
cj5TaGVuLCBILjwvYXV0aG9yPjxhdXRob3I+SHUsIFouPC9hdXRob3I+PGF1dGhvcj5XYW5nLCBG
LjwvYXV0aG9yPjxhdXRob3I+RGVtaW5nLCBTLiBMLjwvYXV0aG9yPjxhdXRob3I+S2VsbGV5LCBN
LiBDLjwvYXV0aG9yPjxhdXRob3I+U2hydWJzb2xlLCBNLiBKLjwvYXV0aG9yPjxhdXRob3I+S2hv
bywgVS4gUy48L2F1dGhvcj48YXV0aG9yPkNoYW4sIEsuIFkuPC9hdXRob3I+PGF1dGhvcj5DaGFu
LCBTLiBZLjwvYXV0aG9yPjxhdXRob3I+SGFpbWFuLCBDLiBBLjwvYXV0aG9yPjxhdXRob3I+SGVu
ZGVyc29uLCBCLiBFLjwvYXV0aG9yPjxhdXRob3I+TGUgTWFyY2hhbmQsIEwuPC9hdXRob3I+PGF1
dGhvcj5Jd2FzYWtpLCBNLjwvYXV0aG9yPjxhdXRob3I+S2FzdWdhLCBZLjwvYXV0aG9yPjxhdXRo
b3I+VHN1Z2FuZSwgUy48L2F1dGhvcj48YXV0aG9yPk1hdHN1bywgSy48L2F1dGhvcj48YXV0aG9y
PlRhamltYSwgSy48L2F1dGhvcj48YXV0aG9yPkl3YXRhLCBILjwvYXV0aG9yPjxhdXRob3I+SHVh
bmcsIEIuPC9hdXRob3I+PGF1dGhvcj5TaGksIEouPC9hdXRob3I+PGF1dGhvcj5MaSwgRy48L2F1
dGhvcj48YXV0aG9yPldlbiwgVy48L2F1dGhvcj48YXV0aG9yPkdhbywgWS4gVC48L2F1dGhvcj48
YXV0aG9yPkx1LCBXLjwvYXV0aG9yPjxhdXRob3I+WmhlbmcsIFcuPC9hdXRob3I+PC9hdXRob3Jz
PjwvY29udHJpYnV0b3JzPjxhdXRoLWFkZHJlc3M+RGl2aXNpb24gb2YgRXBpZGVtaW9sb2d5LCBE
ZXBhcnRtZW50IG9mIE1lZGljaW5lLCBWYW5kZXJiaWx0IEVwaWRlbWlvbG9neSBDZW50ZXIsIFZh
bmRlcmJpbHQtSW5ncmFtIENhbmNlciBDZW50ZXIsIFZhbmRlcmJpbHQgVW5pdmVyc2l0eSBTY2hv
b2wgb2YgTWVkaWNpbmUsIE5hc2h2aWxsZSwgVGVubmVzc2VlLCBVbml0ZWQgU3RhdGVzIG9mIEFt
ZXJpY2EuPC9hdXRoLWFkZHJlc3M+PHRpdGxlcz48dGl0bGU+SWRlbnRpZmljYXRpb24gb2YgYSBm
dW5jdGlvbmFsIGdlbmV0aWMgdmFyaWFudCBhdCAxNnExMi4xIGZvciBicmVhc3QgY2FuY2VyIHJp
c2s6IHJlc3VsdHMgZnJvbSB0aGUgQXNpYSBCcmVhc3QgQ2FuY2VyIENvbnNvcnRpdW0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xMDAyPC9wYWdlcz48dm9sdW1lPjY8L3ZvbHVtZT48bnVtYmVyPjY8L251bWJlcj48a2V5
d29yZHM+PGtleXdvcmQ+QXNpYW4gQ29udGluZW50YWwgQW5jZXN0cnkgR3JvdXAvKmdlbmV0aWNz
PC9rZXl3b3JkPjxrZXl3b3JkPkJyZWFzdCBOZW9wbGFzbXMvZXRpb2xvZ3kvKmdlbmV0aWNzL3Bh
dGhvbG9neTwva2V5d29yZD48a2V5d29yZD5DZWxsIExpbmU8L2tleXdvcmQ+PGtleXdvcmQ+KkNo
cm9tb3NvbWVzLCBIdW1hbiwgUGFpciAxNjwva2V5d29yZD48a2V5d29yZD5GZW1hbGU8L2tleXdv
cmQ+PGtleXdvcmQ+R2Vub21lLVdpZGUgQXNzb2NpYXRpb24gU3R1ZHk8L2tleXdvcmQ+PGtleXdv
cmQ+SHVtYW5zPC9rZXl3b3JkPjxrZXl3b3JkPk5lb3BsYXNtIFN0YWdpbmc8L2tleXdvcmQ+PGtl
eXdvcmQ+T3BlbiBSZWFkaW5nIEZyYW1lczwva2V5d29yZD48a2V5d29yZD4qUG9seW1vcnBoaXNt
LCBTaW5nbGUgTnVjbGVvdGlkZTwva2V5d29yZD48a2V5d29yZD5SaXNrIEZhY3RvcnM8L2tleXdv
cmQ+PC9rZXl3b3Jkcz48ZGF0ZXM+PHllYXI+MjAxMDwveWVhcj48cHViLWRhdGVzPjxkYXRlPkp1
bjwvZGF0ZT48L3B1Yi1kYXRlcz48L2RhdGVzPjxpc2JuPjE1NTMtNzQwNCAoRWxlY3Ryb25pYykm
I3hEOzE1NTMtNzM5MCAoTGlua2luZyk8L2lzYm4+PGFjY2Vzc2lvbi1udW0+MjA1ODU2MjY8L2Fj
Y2Vzc2lvbi1udW0+PHVybHM+PHJlbGF0ZWQtdXJscz48dXJsPmh0dHA6Ly93d3cubmNiaS5ubG0u
bmloLmdvdi9wdWJtZWQvMjA1ODU2MjY8L3VybD48L3JlbGF0ZWQtdXJscz48L3VybHM+PGN1c3Rv
bTI+Mjg5MTgwOTwvY3VzdG9tMj48ZWxlY3Ryb25pYy1yZXNvdXJjZS1udW0+MTAuMTM3MS9qb3Vy
bmFsLnBnZW4uMTAwMTAwMjwvZWxlY3Ryb25pYy1yZXNvdXJjZS1udW0+PC9yZWNvcmQ+PC9DaXRl
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0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F1D5596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92BC28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2422552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D1C9B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34C21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441393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066D7B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GRIN2B, ATF7IP, PLBD1, GUCY2C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1A2D6F5" w14:textId="62A1888F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142C93E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3693A8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0771399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626A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34B81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8155080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D864C40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C12orf70, PPFIBP1, REP15, MRPS35, LOC100133893, KLHDC5, PTHLH, CCDC9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428188F" w14:textId="05C1599C" w:rsidR="00487017" w:rsidRPr="004B06F1" w:rsidRDefault="00EB360E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24249266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A2F183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735690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C0641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CBF6E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96027759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1CCF3FC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FGD6, VEZT, METAP2, USP44, NTN4, SNRPF, CCDC38, AMDHD1, HAL, LTA4H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EB8D733" w14:textId="46FE1217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3D94FDF4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A1128D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292011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58E5D8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76879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15836522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E3C1933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None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29F8A9B" w14:textId="57740693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F7FEE4A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7DF427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23600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05FBB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4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967A9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37132769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E8D37C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MBIP, SFTA3, NKX2-1, NKX2-8, PAX9, SLC25A2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1060879" w14:textId="26610FD9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60BDFCBC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9E548A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588809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21ECBD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4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83EAF8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8660428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BDA23E7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RDH11, RDH12, ZFYVE26, RAD51L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AA03FD8" w14:textId="01DA1B94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2D8F426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395AC2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99973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98D8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4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B6A97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69034682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910485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RAD51L1, ZFP36L1, C14orf181, ACTN1, DCAF5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3670935" w14:textId="149CEABC" w:rsidR="00487017" w:rsidRPr="004B06F1" w:rsidRDefault="00EB360E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aG9tYXM8L0F1dGhvcj48WWVhcj4yMDA5PC9ZZWFyPjxS
ZWNOdW0+MTE8L1JlY051bT48RGlzcGxheVRleHQ+KDIpPC9EaXNwbGF5VGV4dD48cmVjb3JkPjxy
ZWMtbnVtYmVyPjExPC9yZWMtbnVtYmVyPjxmb3JlaWduLWtleXM+PGtleSBhcHA9IkVOIiBkYi1p
ZD0iNXIyd3cydHZqdnpwZW9lc3Z6bHgyZXZ6cjUycnYwZXB3eGZyIiB0aW1lc3RhbXA9IjEzOTY1
NjczMjkiPjExPC9rZXk+PC9mb3JlaWduLWtleXM+PHJlZi10eXBlIG5hbWU9IkpvdXJuYWwgQXJ0
aWNsZSI+MTc8L3JlZi10eXBlPjxjb250cmlidXRvcnM+PGF1dGhvcnM+PGF1dGhvcj5UaG9tYXMs
IEcuPC9hdXRob3I+PGF1dGhvcj5KYWNvYnMsIEsuIEIuPC9hdXRob3I+PGF1dGhvcj5LcmFmdCwg
UC48L2F1dGhvcj48YXV0aG9yPlllYWdlciwgTS48L2F1dGhvcj48YXV0aG9yPldhY2hvbGRlciwg
Uy48L2F1dGhvcj48YXV0aG9yPkNveCwgRC4gRy48L2F1dGhvcj48YXV0aG9yPkhhbmtpbnNvbiwg
Uy4gRS48L2F1dGhvcj48YXV0aG9yPkh1dGNoaW5zb24sIEEuPC9hdXRob3I+PGF1dGhvcj5XYW5n
LCBaLjwvYXV0aG9yPjxhdXRob3I+WXUsIEsuPC9hdXRob3I+PGF1dGhvcj5DaGF0dGVyamVlLCBO
LjwvYXV0aG9yPjxhdXRob3I+R2FyY2lhLUNsb3NhcywgTS48L2F1dGhvcj48YXV0aG9yPkdvbnph
bGV6LUJvc3F1ZXQsIEouPC9hdXRob3I+PGF1dGhvcj5Qcm9rdW5pbmEtT2xzc29uLCBMLjwvYXV0
aG9yPjxhdXRob3I+T3JyLCBOLjwvYXV0aG9yPjxhdXRob3I+V2lsbGV0dCwgVy4gQy48L2F1dGhv
cj48YXV0aG9yPkNvbGRpdHosIEcuIEEuPC9hdXRob3I+PGF1dGhvcj5aaWVnbGVyLCBSLiBHLjwv
YXV0aG9yPjxhdXRob3I+QmVyZywgQy4gRC48L2F1dGhvcj48YXV0aG9yPkJ1eXMsIFMuIFMuPC9h
dXRob3I+PGF1dGhvcj5NY0NhcnR5LCBDLiBBLjwvYXV0aG9yPjxhdXRob3I+RmVpZ2Vsc29uLCBI
LiBTLjwvYXV0aG9yPjxhdXRob3I+Q2FsbGUsIEUuIEUuPC9hdXRob3I+PGF1dGhvcj5UaHVuLCBN
LiBKLjwvYXV0aG9yPjxhdXRob3I+RGl2ZXIsIFIuPC9hdXRob3I+PGF1dGhvcj5QcmVudGljZSwg
Ui48L2F1dGhvcj48YXV0aG9yPkphY2tzb24sIFIuPC9hdXRob3I+PGF1dGhvcj5Lb29wZXJiZXJn
LCBDLjwvYXV0aG9yPjxhdXRob3I+Q2hsZWJvd3NraSwgUi48L2F1dGhvcj48YXV0aG9yPkxpc3Nv
d3NrYSwgSi48L2F1dGhvcj48YXV0aG9yPlBlcGxvbnNrYSwgQi48L2F1dGhvcj48YXV0aG9yPkJy
aW50b24sIEwuIEEuPC9hdXRob3I+PGF1dGhvcj5TaWd1cmRzb24sIEEuPC9hdXRob3I+PGF1dGhv
cj5Eb29keSwgTS48L2F1dGhvcj48YXV0aG9yPkJoYXR0aSwgUC48L2F1dGhvcj48YXV0aG9yPkFs
ZXhhbmRlciwgQi4gSC48L2F1dGhvcj48YXV0aG9yPkJ1cmluZywgSi48L2F1dGhvcj48YXV0aG9y
PkxlZSwgSS4gTS48L2F1dGhvcj48YXV0aG9yPlZhdHRlbiwgTC4gSi48L2F1dGhvcj48YXV0aG9y
Pkh2ZWVtLCBLLjwvYXV0aG9yPjxhdXRob3I+S3VtbGUsIE0uPC9hdXRob3I+PGF1dGhvcj5IYXll
cywgUi4gQi48L2F1dGhvcj48YXV0aG9yPlR1Y2tlciwgTS48L2F1dGhvcj48YXV0aG9yPkdlcmhh
cmQsIEQuIFMuPC9hdXRob3I+PGF1dGhvcj5GcmF1bWVuaSwgSi4gRi4sIEpyLjwvYXV0aG9yPjxh
dXRob3I+SG9vdmVyLCBSLiBOLjwvYXV0aG9yPjxhdXRob3I+Q2hhbm9jaywgUy4gSi48L2F1dGhv
cj48YXV0aG9yPkh1bnRlciwgRC4gSi48L2F1dGhvcj48L2F1dGhvcnM+PC9jb250cmlidXRvcnM+
PGF1dGgtYWRkcmVzcz5EaXZpc2lvbiBvZiBDYW5jZXIgRXBpZGVtaW9sb2d5IGFuZCBHZW5ldGlj
cywgTmF0aW9uYWwgQ2FuY2VyIEluc3RpdHV0ZSwgTmF0aW9uYWwgSW5zdGl0dXRlcyBvZiBIZWFs
dGgsIERlcGFydG1lbnQgb2YgSGVhbHRoIGFuZCBIdW1hbiBTZXJ2aWNlcywgQmV0aGVzZGEsIE1h
cnlsYW5kLCBVU0EuPC9hdXRoLWFkZHJlc3M+PHRpdGxlcz48dGl0bGU+QSBtdWx0aXN0YWdlIGdl
bm9tZS13aWRlIGFzc29jaWF0aW9uIHN0dWR5IGluIGJyZWFzdCBjYW5jZXIgaWRlbnRpZmllcyB0
d28gbmV3IHJpc2sgYWxsZWxlcyBhdCAxcDExLjIgYW5kIDE0cTI0LjEgKFJBRDUxTDEp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1NzktODQ8L3BhZ2VzPjx2b2x1bWU+NDE8L3ZvbHVtZT48bnVtYmVyPjU8L251bWJlcj48
a2V5d29yZHM+PGtleXdvcmQ+KkFsbGVsZXM8L2tleXdvcmQ+PGtleXdvcmQ+QnJlYXN0IE5lb3Bs
YXNtcy8qZ2VuZXRpY3M8L2tleXdvcmQ+PGtleXdvcmQ+Q2hyb21vc29tZXMsIEh1bWFuLCBQYWly
IDEvKmdlbmV0aWNzPC9rZXl3b3JkPjxrZXl3b3JkPkNocm9tb3NvbWVzLCBIdW1hbiwgUGFpciAx
NC8qZ2VuZXRpY3M8L2tleXdvcmQ+PGtleXdvcmQ+RE5BLUJpbmRpbmcgUHJvdGVpbnMvKmdlbmV0
aWNzPC9rZXl3b3JkPjxrZXl3b3JkPkZlbWFsZTwva2V5d29yZD48a2V5d29yZD5HZW5ldGljIFBy
ZWRpc3Bvc2l0aW9uIHRvIERpc2Vhc2U8L2tleXdvcmQ+PGtleXdvcmQ+R2Vub21lLCBIdW1hbjwv
a2V5d29yZD48a2V5d29yZD4qR2Vub21lLVdpZGUgQXNzb2NpYXRpb24gU3R1ZHk8L2tleXdvcmQ+
PGtleXdvcmQ+R2Vub3R5cGU8L2tleXdvcmQ+PGtleXdvcmQ+SHVtYW5zPC9rZXl3b3JkPjxrZXl3
b3JkPkxpbmthZ2UgRGlzZXF1aWxpYnJpdW08L2tleXdvcmQ+PGtleXdvcmQ+UG9seW1vcnBoaXNt
LCBTaW5nbGUgTnVjbGVvdGlkZTwva2V5d29yZD48L2tleXdvcmRzPjxkYXRlcz48eWVhcj4yMDA5
PC95ZWFyPjxwdWItZGF0ZXM+PGRhdGU+TWF5PC9kYXRlPjwvcHViLWRhdGVzPjwvZGF0ZXM+PGlz
Ym4+MTU0Ni0xNzE4IChFbGVjdHJvbmljKSYjeEQ7MTA2MS00MDM2IChMaW5raW5nKTwvaXNibj48
YWNjZXNzaW9uLW51bT4xOTMzMDAzMDwvYWNjZXNzaW9uLW51bT48dXJscz48cmVsYXRlZC11cmxz
Pjx1cmw+aHR0cDovL3d3dy5uY2JpLm5sbS5uaWguZ292L3B1Ym1lZC8xOTMzMDAzMDwvdXJsPjwv
cmVsYXRlZC11cmxzPjwvdXJscz48Y3VzdG9tMj4yOTI4NjQ2PC9jdXN0b20yPjxlbGVjdHJvbmlj
LXJlc291cmNlLW51bT4xMC4xMDM4L25nLjM1MzwvZWxlY3Ryb25pYy1yZXNvdXJjZS1udW0+PC9y
ZWNvcmQ+PC9D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UaG9tYXM8L0F1dGhvcj48WWVhcj4yMDA5PC9ZZWFyPjxS
ZWNOdW0+MTE8L1JlY051bT48RGlzcGxheVRleHQ+KDIpPC9EaXNwbGF5VGV4dD48cmVjb3JkPjxy
ZWMtbnVtYmVyPjExPC9yZWMtbnVtYmVyPjxmb3JlaWduLWtleXM+PGtleSBhcHA9IkVOIiBkYi1p
ZD0iNXIyd3cydHZqdnpwZW9lc3Z6bHgyZXZ6cjUycnYwZXB3eGZyIiB0aW1lc3RhbXA9IjEzOTY1
NjczMjkiPjExPC9rZXk+PC9mb3JlaWduLWtleXM+PHJlZi10eXBlIG5hbWU9IkpvdXJuYWwgQXJ0
aWNsZSI+MTc8L3JlZi10eXBlPjxjb250cmlidXRvcnM+PGF1dGhvcnM+PGF1dGhvcj5UaG9tYXMs
IEcuPC9hdXRob3I+PGF1dGhvcj5KYWNvYnMsIEsuIEIuPC9hdXRob3I+PGF1dGhvcj5LcmFmdCwg
UC48L2F1dGhvcj48YXV0aG9yPlllYWdlciwgTS48L2F1dGhvcj48YXV0aG9yPldhY2hvbGRlciwg
Uy48L2F1dGhvcj48YXV0aG9yPkNveCwgRC4gRy48L2F1dGhvcj48YXV0aG9yPkhhbmtpbnNvbiwg
Uy4gRS48L2F1dGhvcj48YXV0aG9yPkh1dGNoaW5zb24sIEEuPC9hdXRob3I+PGF1dGhvcj5XYW5n
LCBaLjwvYXV0aG9yPjxhdXRob3I+WXUsIEsuPC9hdXRob3I+PGF1dGhvcj5DaGF0dGVyamVlLCBO
LjwvYXV0aG9yPjxhdXRob3I+R2FyY2lhLUNsb3NhcywgTS48L2F1dGhvcj48YXV0aG9yPkdvbnph
bGV6LUJvc3F1ZXQsIEouPC9hdXRob3I+PGF1dGhvcj5Qcm9rdW5pbmEtT2xzc29uLCBMLjwvYXV0
aG9yPjxhdXRob3I+T3JyLCBOLjwvYXV0aG9yPjxhdXRob3I+V2lsbGV0dCwgVy4gQy48L2F1dGhv
cj48YXV0aG9yPkNvbGRpdHosIEcuIEEuPC9hdXRob3I+PGF1dGhvcj5aaWVnbGVyLCBSLiBHLjwv
YXV0aG9yPjxhdXRob3I+QmVyZywgQy4gRC48L2F1dGhvcj48YXV0aG9yPkJ1eXMsIFMuIFMuPC9h
dXRob3I+PGF1dGhvcj5NY0NhcnR5LCBDLiBBLjwvYXV0aG9yPjxhdXRob3I+RmVpZ2Vsc29uLCBI
LiBTLjwvYXV0aG9yPjxhdXRob3I+Q2FsbGUsIEUuIEUuPC9hdXRob3I+PGF1dGhvcj5UaHVuLCBN
LiBKLjwvYXV0aG9yPjxhdXRob3I+RGl2ZXIsIFIuPC9hdXRob3I+PGF1dGhvcj5QcmVudGljZSwg
Ui48L2F1dGhvcj48YXV0aG9yPkphY2tzb24sIFIuPC9hdXRob3I+PGF1dGhvcj5Lb29wZXJiZXJn
LCBDLjwvYXV0aG9yPjxhdXRob3I+Q2hsZWJvd3NraSwgUi48L2F1dGhvcj48YXV0aG9yPkxpc3Nv
d3NrYSwgSi48L2F1dGhvcj48YXV0aG9yPlBlcGxvbnNrYSwgQi48L2F1dGhvcj48YXV0aG9yPkJy
aW50b24sIEwuIEEuPC9hdXRob3I+PGF1dGhvcj5TaWd1cmRzb24sIEEuPC9hdXRob3I+PGF1dGhv
cj5Eb29keSwgTS48L2F1dGhvcj48YXV0aG9yPkJoYXR0aSwgUC48L2F1dGhvcj48YXV0aG9yPkFs
ZXhhbmRlciwgQi4gSC48L2F1dGhvcj48YXV0aG9yPkJ1cmluZywgSi48L2F1dGhvcj48YXV0aG9y
PkxlZSwgSS4gTS48L2F1dGhvcj48YXV0aG9yPlZhdHRlbiwgTC4gSi48L2F1dGhvcj48YXV0aG9y
Pkh2ZWVtLCBLLjwvYXV0aG9yPjxhdXRob3I+S3VtbGUsIE0uPC9hdXRob3I+PGF1dGhvcj5IYXll
cywgUi4gQi48L2F1dGhvcj48YXV0aG9yPlR1Y2tlciwgTS48L2F1dGhvcj48YXV0aG9yPkdlcmhh
cmQsIEQuIFMuPC9hdXRob3I+PGF1dGhvcj5GcmF1bWVuaSwgSi4gRi4sIEpyLjwvYXV0aG9yPjxh
dXRob3I+SG9vdmVyLCBSLiBOLjwvYXV0aG9yPjxhdXRob3I+Q2hhbm9jaywgUy4gSi48L2F1dGhv
cj48YXV0aG9yPkh1bnRlciwgRC4gSi48L2F1dGhvcj48L2F1dGhvcnM+PC9jb250cmlidXRvcnM+
PGF1dGgtYWRkcmVzcz5EaXZpc2lvbiBvZiBDYW5jZXIgRXBpZGVtaW9sb2d5IGFuZCBHZW5ldGlj
cywgTmF0aW9uYWwgQ2FuY2VyIEluc3RpdHV0ZSwgTmF0aW9uYWwgSW5zdGl0dXRlcyBvZiBIZWFs
dGgsIERlcGFydG1lbnQgb2YgSGVhbHRoIGFuZCBIdW1hbiBTZXJ2aWNlcywgQmV0aGVzZGEsIE1h
cnlsYW5kLCBVU0EuPC9hdXRoLWFkZHJlc3M+PHRpdGxlcz48dGl0bGU+QSBtdWx0aXN0YWdlIGdl
bm9tZS13aWRlIGFzc29jaWF0aW9uIHN0dWR5IGluIGJyZWFzdCBjYW5jZXIgaWRlbnRpZmllcyB0
d28gbmV3IHJpc2sgYWxsZWxlcyBhdCAxcDExLjIgYW5kIDE0cTI0LjEgKFJBRDUxTDEp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1NzktODQ8L3BhZ2VzPjx2b2x1bWU+NDE8L3ZvbHVtZT48bnVtYmVyPjU8L251bWJlcj48
a2V5d29yZHM+PGtleXdvcmQ+KkFsbGVsZXM8L2tleXdvcmQ+PGtleXdvcmQ+QnJlYXN0IE5lb3Bs
YXNtcy8qZ2VuZXRpY3M8L2tleXdvcmQ+PGtleXdvcmQ+Q2hyb21vc29tZXMsIEh1bWFuLCBQYWly
IDEvKmdlbmV0aWNzPC9rZXl3b3JkPjxrZXl3b3JkPkNocm9tb3NvbWVzLCBIdW1hbiwgUGFpciAx
NC8qZ2VuZXRpY3M8L2tleXdvcmQ+PGtleXdvcmQ+RE5BLUJpbmRpbmcgUHJvdGVpbnMvKmdlbmV0
aWNzPC9rZXl3b3JkPjxrZXl3b3JkPkZlbWFsZTwva2V5d29yZD48a2V5d29yZD5HZW5ldGljIFBy
ZWRpc3Bvc2l0aW9uIHRvIERpc2Vhc2U8L2tleXdvcmQ+PGtleXdvcmQ+R2Vub21lLCBIdW1hbjwv
a2V5d29yZD48a2V5d29yZD4qR2Vub21lLVdpZGUgQXNzb2NpYXRpb24gU3R1ZHk8L2tleXdvcmQ+
PGtleXdvcmQ+R2Vub3R5cGU8L2tleXdvcmQ+PGtleXdvcmQ+SHVtYW5zPC9rZXl3b3JkPjxrZXl3
b3JkPkxpbmthZ2UgRGlzZXF1aWxpYnJpdW08L2tleXdvcmQ+PGtleXdvcmQ+UG9seW1vcnBoaXNt
LCBTaW5nbGUgTnVjbGVvdGlkZTwva2V5d29yZD48L2tleXdvcmRzPjxkYXRlcz48eWVhcj4yMDA5
PC95ZWFyPjxwdWItZGF0ZXM+PGRhdGU+TWF5PC9kYXRlPjwvcHViLWRhdGVzPjwvZGF0ZXM+PGlz
Ym4+MTU0Ni0xNzE4IChFbGVjdHJvbmljKSYjeEQ7MTA2MS00MDM2IChMaW5raW5nKTwvaXNibj48
YWNjZXNzaW9uLW51bT4xOTMzMDAzMDwvYWNjZXNzaW9uLW51bT48dXJscz48cmVsYXRlZC11cmxz
Pjx1cmw+aHR0cDovL3d3dy5uY2JpLm5sbS5uaWguZ292L3B1Ym1lZC8xOTMzMDAzMDwvdXJsPjwv
cmVsYXRlZC11cmxzPjwvdXJscz48Y3VzdG9tMj4yOTI4NjQ2PC9jdXN0b20yPjxlbGVjdHJvbmlj
LXJlc291cmNlLW51bT4xMC4xMDM4L25nLjM1MzwvZWxlY3Ryb25pYy1yZXNvdXJjZS1udW0+PC9y
ZWNvcmQ+PC9D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2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0A7AF0C" w14:textId="77777777" w:rsidTr="00D41382">
        <w:trPr>
          <w:trHeight w:val="52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81B162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941764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CDAA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4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CCEEA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91841069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EC64C8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RPS6KA5, C14orf159, SNORA11B, GPR68, CCDC88C, SMEK1, C14orf184, CATSPERB, TC2N, FBLN5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CE3224D" w14:textId="178FE0A6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4B94498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BF35FB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3803662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ABA8C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7798A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258634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2883A8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TOX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64F8BF6" w14:textId="2D6EE135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dGFjZXk8L0F1dGhvcj48WWVhcj4yMDA3PC9ZZWFyPjxS
ZWNOdW0+MzwvUmVjTnVtPjxEaXNwbGF5VGV4dD4oNCk8L0Rpc3BsYXlUZXh0PjxyZWNvcmQ+PHJl
Yy1udW1iZXI+MzwvcmVjLW51bWJlcj48Zm9yZWlnbi1rZXlzPjxrZXkgYXBwPSJFTiIgZGItaWQ9
IjVyMnd3MnR2anZ6cGVvZXN2emx4MmV2enI1MnJ2MGVwd3hmciIgdGltZXN0YW1wPSIxMzk2NTY3
MTU5Ij4zPC9rZXk+PC9mb3JlaWduLWtleXM+PHJlZi10eXBlIG5hbWU9IkpvdXJuYWwgQXJ0aWNs
ZSI+MTc8L3JlZi10eXBlPjxjb250cmlidXRvcnM+PGF1dGhvcnM+PGF1dGhvcj5TdGFjZXksIFMu
IE4uPC9hdXRob3I+PGF1dGhvcj5NYW5vbGVzY3UsIEEuPC9hdXRob3I+PGF1dGhvcj5TdWxlbSwg
UC48L2F1dGhvcj48YXV0aG9yPlJhZm5hciwgVC48L2F1dGhvcj48YXV0aG9yPkd1ZG11bmRzc29u
LCBKLjwvYXV0aG9yPjxhdXRob3I+R3Vkam9uc3NvbiwgUy4gQS48L2F1dGhvcj48YXV0aG9yPk1h
c3NvbiwgRy48L2F1dGhvcj48YXV0aG9yPkpha29ic2RvdHRpciwgTS48L2F1dGhvcj48YXV0aG9y
PlRob3JsYWNpdXMsIFMuPC9hdXRob3I+PGF1dGhvcj5IZWxnYXNvbiwgQS48L2F1dGhvcj48YXV0
aG9yPkFiZW4sIEsuIEsuPC9hdXRob3I+PGF1dGhvcj5TdHJvYmJlLCBMLiBKLjwvYXV0aG9yPjxh
dXRob3I+QWxiZXJzLUFra2VycywgTS4gVC48L2F1dGhvcj48YXV0aG9yPlN3aW5rZWxzLCBELiBX
LjwvYXV0aG9yPjxhdXRob3I+SGVuZGVyc29uLCBCLiBFLjwvYXV0aG9yPjxhdXRob3I+S29sb25l
bCwgTC4gTi48L2F1dGhvcj48YXV0aG9yPkxlIE1hcmNoYW5kLCBMLjwvYXV0aG9yPjxhdXRob3I+
TWlsbGFzdHJlLCBFLjwvYXV0aG9yPjxhdXRob3I+QW5kcmVzLCBSLjwvYXV0aG9yPjxhdXRob3I+
R29kaW5vLCBKLjwvYXV0aG9yPjxhdXRob3I+R2FyY2lhLVByYXRzLCBNLiBELjwvYXV0aG9yPjxh
dXRob3I+UG9sbywgRS48L2F1dGhvcj48YXV0aG9yPlRyZXMsIEEuPC9hdXRob3I+PGF1dGhvcj5N
b3V5LCBNLjwvYXV0aG9yPjxhdXRob3I+U2FlbXVuZHNkb3R0aXIsIEouPC9hdXRob3I+PGF1dGhv
cj5CYWNrbWFuLCBWLiBNLjwvYXV0aG9yPjxhdXRob3I+R3VkbXVuZHNzb24sIEwuPC9hdXRob3I+
PGF1dGhvcj5LcmlzdGphbnNzb24sIEsuPC9hdXRob3I+PGF1dGhvcj5CZXJndGhvcnNzb24sIEou
IFQuPC9hdXRob3I+PGF1dGhvcj5Lb3N0aWMsIEouPC9hdXRob3I+PGF1dGhvcj5GcmlnZ2UsIE0u
IEwuPC9hdXRob3I+PGF1dGhvcj5HZWxsZXIsIEYuPC9hdXRob3I+PGF1dGhvcj5HdWRiamFydHNz
b24sIEQuPC9hdXRob3I+PGF1dGhvcj5TaWd1cmRzc29uLCBILjwvYXV0aG9yPjxhdXRob3I+Sm9u
c2RvdHRpciwgVC48L2F1dGhvcj48YXV0aG9yPkhyYWZua2Vsc3NvbiwgSi48L2F1dGhvcj48YXV0
aG9yPkpvaGFubnNzb24sIEouPC9hdXRob3I+PGF1dGhvcj5TdmVpbnNzb24sIFQuPC9hdXRob3I+
PGF1dGhvcj5NeXJkYWwsIEcuPC9hdXRob3I+PGF1dGhvcj5Hcmltc3NvbiwgSC4gTi48L2F1dGhv
cj48YXV0aG9yPkpvbnNzb24sIFQuPC9hdXRob3I+PGF1dGhvcj52b24gSG9sc3QsIFMuPC9hdXRo
b3I+PGF1dGhvcj5XZXJlbGl1cywgQi48L2F1dGhvcj48YXV0aG9yPk1hcmdvbGluLCBTLjwvYXV0
aG9yPjxhdXRob3I+TGluZGJsb20sIEEuPC9hdXRob3I+PGF1dGhvcj5NYXlvcmRvbW8sIEouIEku
PC9hdXRob3I+PGF1dGhvcj5IYWltYW4sIEMuIEEuPC9hdXRob3I+PGF1dGhvcj5LaWVtZW5leSwg
TC4gQS48L2F1dGhvcj48YXV0aG9yPkpvaGFubnNzb24sIE8uIFQuPC9hdXRob3I+PGF1dGhvcj5H
dWxjaGVyLCBKLiBSLjwvYXV0aG9yPjxhdXRob3I+VGhvcnN0ZWluc2RvdHRpciwgVS48L2F1dGhv
cj48YXV0aG9yPktvbmcsIEEuPC9hdXRob3I+PGF1dGhvcj5TdGVmYW5zc29uLCBLLjwvYXV0aG9y
PjwvYXV0aG9ycz48L2NvbnRyaWJ1dG9ycz48YXV0aC1hZGRyZXNzPmRlQ09ERSBnZW5ldGljcywg
U3R1cmx1Z2F0YSA4LCAxMDEgUmV5a2phdmlrLCBJY2VsYW5kLiBzaW1vbi5zdGFjZXlAZGVjb2Rl
LmlzPC9hdXRoLWFkZHJlc3M+PHRpdGxlcz48dGl0bGU+Q29tbW9uIHZhcmlhbnRzIG9uIGNocm9t
b3NvbWVzIDJxMzUgYW5kIDE2cTEyIGNvbmZlciBzdXNjZXB0aWJpbGl0eSB0byBlc3Ryb2dlbiBy
ZWNlcHRvci1wb3NpdGl2ZSBicmVhc3QgY2FuY2Vy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4NjUtOTwvcGFnZXM+PHZv
bHVtZT4zOTwvdm9sdW1lPjxudW1iZXI+NzwvbnVtYmVyPjxrZXl3b3Jkcz48a2V5d29yZD5CcmVh
c3QgTmVvcGxhc21zLypnZW5ldGljcy9tZXRhYm9saXNtPC9rZXl3b3JkPjxrZXl3b3JkPkNhc2Ut
Q29udHJvbCBTdHVkaWVzPC9rZXl3b3JkPjxrZXl3b3JkPkNocm9tb3NvbWVzLCBIdW1hbiwgUGFp
ciAxNi8qZ2VuZXRpY3M8L2tleXdvcmQ+PGtleXdvcmQ+Q2hyb21vc29tZXMsIEh1bWFuLCBQYWly
IDIvKmdlbmV0aWNzPC9rZXl3b3JkPjxrZXl3b3JkPkZlbWFsZTwva2V5d29yZD48a2V5d29yZD4q
R2VuZXRpYyBQcmVkaXNwb3NpdGlvbiB0byBEaXNlYXNlPC9rZXl3b3JkPjxrZXl3b3JkPipHZW5l
dGljIFZhcmlhdGlvbjwva2V5d29yZD48a2V5d29yZD5IdW1hbnM8L2tleXdvcmQ+PGtleXdvcmQ+
UmVjZXB0b3JzLCBFc3Ryb2dlbi8qYmlvc3ludGhlc2lzPC9rZXl3b3JkPjwva2V5d29yZHM+PGRh
dGVzPjx5ZWFyPjIwMDc8L3llYXI+PHB1Yi1kYXRlcz48ZGF0ZT5KdWw8L2RhdGU+PC9wdWItZGF0
ZXM+PC9kYXRlcz48aXNibj4xMDYxLTQwMzYgKFByaW50KSYjeEQ7MTA2MS00MDM2IChMaW5raW5n
KTwvaXNibj48YWNjZXNzaW9uLW51bT4xNzUyOTk3NDwvYWNjZXNzaW9uLW51bT48dXJscz48cmVs
YXRlZC11cmxzPjx1cmw+aHR0cDovL3d3dy5uY2JpLm5sbS5uaWguZ292L3B1Ym1lZC8xNzUyOTk3
NDwvdXJsPjwvcmVsYXRlZC11cmxzPjwvdXJscz48ZWxlY3Ryb25pYy1yZXNvdXJjZS1udW0+MTAu
MTAzOC9uZzIwNjQ8L2VsZWN0cm9uaWMtcmVzb3VyY2UtbnVtPjwvcmVjb3JkPjwvQ2l0ZT48L0Vu
ZE5vdGU+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TdGFjZXk8L0F1dGhvcj48WWVhcj4yMDA3PC9ZZWFyPjxS
ZWNOdW0+MzwvUmVjTnVtPjxEaXNwbGF5VGV4dD4oNCk8L0Rpc3BsYXlUZXh0PjxyZWNvcmQ+PHJl
Yy1udW1iZXI+MzwvcmVjLW51bWJlcj48Zm9yZWlnbi1rZXlzPjxrZXkgYXBwPSJFTiIgZGItaWQ9
IjVyMnd3MnR2anZ6cGVvZXN2emx4MmV2enI1MnJ2MGVwd3hmciIgdGltZXN0YW1wPSIxMzk2NTY3
MTU5Ij4zPC9rZXk+PC9mb3JlaWduLWtleXM+PHJlZi10eXBlIG5hbWU9IkpvdXJuYWwgQXJ0aWNs
ZSI+MTc8L3JlZi10eXBlPjxjb250cmlidXRvcnM+PGF1dGhvcnM+PGF1dGhvcj5TdGFjZXksIFMu
IE4uPC9hdXRob3I+PGF1dGhvcj5NYW5vbGVzY3UsIEEuPC9hdXRob3I+PGF1dGhvcj5TdWxlbSwg
UC48L2F1dGhvcj48YXV0aG9yPlJhZm5hciwgVC48L2F1dGhvcj48YXV0aG9yPkd1ZG11bmRzc29u
LCBKLjwvYXV0aG9yPjxhdXRob3I+R3Vkam9uc3NvbiwgUy4gQS48L2F1dGhvcj48YXV0aG9yPk1h
c3NvbiwgRy48L2F1dGhvcj48YXV0aG9yPkpha29ic2RvdHRpciwgTS48L2F1dGhvcj48YXV0aG9y
PlRob3JsYWNpdXMsIFMuPC9hdXRob3I+PGF1dGhvcj5IZWxnYXNvbiwgQS48L2F1dGhvcj48YXV0
aG9yPkFiZW4sIEsuIEsuPC9hdXRob3I+PGF1dGhvcj5TdHJvYmJlLCBMLiBKLjwvYXV0aG9yPjxh
dXRob3I+QWxiZXJzLUFra2VycywgTS4gVC48L2F1dGhvcj48YXV0aG9yPlN3aW5rZWxzLCBELiBX
LjwvYXV0aG9yPjxhdXRob3I+SGVuZGVyc29uLCBCLiBFLjwvYXV0aG9yPjxhdXRob3I+S29sb25l
bCwgTC4gTi48L2F1dGhvcj48YXV0aG9yPkxlIE1hcmNoYW5kLCBMLjwvYXV0aG9yPjxhdXRob3I+
TWlsbGFzdHJlLCBFLjwvYXV0aG9yPjxhdXRob3I+QW5kcmVzLCBSLjwvYXV0aG9yPjxhdXRob3I+
R29kaW5vLCBKLjwvYXV0aG9yPjxhdXRob3I+R2FyY2lhLVByYXRzLCBNLiBELjwvYXV0aG9yPjxh
dXRob3I+UG9sbywgRS48L2F1dGhvcj48YXV0aG9yPlRyZXMsIEEuPC9hdXRob3I+PGF1dGhvcj5N
b3V5LCBNLjwvYXV0aG9yPjxhdXRob3I+U2FlbXVuZHNkb3R0aXIsIEouPC9hdXRob3I+PGF1dGhv
cj5CYWNrbWFuLCBWLiBNLjwvYXV0aG9yPjxhdXRob3I+R3VkbXVuZHNzb24sIEwuPC9hdXRob3I+
PGF1dGhvcj5LcmlzdGphbnNzb24sIEsuPC9hdXRob3I+PGF1dGhvcj5CZXJndGhvcnNzb24sIEou
IFQuPC9hdXRob3I+PGF1dGhvcj5Lb3N0aWMsIEouPC9hdXRob3I+PGF1dGhvcj5GcmlnZ2UsIE0u
IEwuPC9hdXRob3I+PGF1dGhvcj5HZWxsZXIsIEYuPC9hdXRob3I+PGF1dGhvcj5HdWRiamFydHNz
b24sIEQuPC9hdXRob3I+PGF1dGhvcj5TaWd1cmRzc29uLCBILjwvYXV0aG9yPjxhdXRob3I+Sm9u
c2RvdHRpciwgVC48L2F1dGhvcj48YXV0aG9yPkhyYWZua2Vsc3NvbiwgSi48L2F1dGhvcj48YXV0
aG9yPkpvaGFubnNzb24sIEouPC9hdXRob3I+PGF1dGhvcj5TdmVpbnNzb24sIFQuPC9hdXRob3I+
PGF1dGhvcj5NeXJkYWwsIEcuPC9hdXRob3I+PGF1dGhvcj5Hcmltc3NvbiwgSC4gTi48L2F1dGhv
cj48YXV0aG9yPkpvbnNzb24sIFQuPC9hdXRob3I+PGF1dGhvcj52b24gSG9sc3QsIFMuPC9hdXRo
b3I+PGF1dGhvcj5XZXJlbGl1cywgQi48L2F1dGhvcj48YXV0aG9yPk1hcmdvbGluLCBTLjwvYXV0
aG9yPjxhdXRob3I+TGluZGJsb20sIEEuPC9hdXRob3I+PGF1dGhvcj5NYXlvcmRvbW8sIEouIEku
PC9hdXRob3I+PGF1dGhvcj5IYWltYW4sIEMuIEEuPC9hdXRob3I+PGF1dGhvcj5LaWVtZW5leSwg
TC4gQS48L2F1dGhvcj48YXV0aG9yPkpvaGFubnNzb24sIE8uIFQuPC9hdXRob3I+PGF1dGhvcj5H
dWxjaGVyLCBKLiBSLjwvYXV0aG9yPjxhdXRob3I+VGhvcnN0ZWluc2RvdHRpciwgVS48L2F1dGhv
cj48YXV0aG9yPktvbmcsIEEuPC9hdXRob3I+PGF1dGhvcj5TdGVmYW5zc29uLCBLLjwvYXV0aG9y
PjwvYXV0aG9ycz48L2NvbnRyaWJ1dG9ycz48YXV0aC1hZGRyZXNzPmRlQ09ERSBnZW5ldGljcywg
U3R1cmx1Z2F0YSA4LCAxMDEgUmV5a2phdmlrLCBJY2VsYW5kLiBzaW1vbi5zdGFjZXlAZGVjb2Rl
LmlzPC9hdXRoLWFkZHJlc3M+PHRpdGxlcz48dGl0bGU+Q29tbW9uIHZhcmlhbnRzIG9uIGNocm9t
b3NvbWVzIDJxMzUgYW5kIDE2cTEyIGNvbmZlciBzdXNjZXB0aWJpbGl0eSB0byBlc3Ryb2dlbiBy
ZWNlcHRvci1wb3NpdGl2ZSBicmVhc3QgY2FuY2Vy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4NjUtOTwvcGFnZXM+PHZv
bHVtZT4zOTwvdm9sdW1lPjxudW1iZXI+NzwvbnVtYmVyPjxrZXl3b3Jkcz48a2V5d29yZD5CcmVh
c3QgTmVvcGxhc21zLypnZW5ldGljcy9tZXRhYm9saXNtPC9rZXl3b3JkPjxrZXl3b3JkPkNhc2Ut
Q29udHJvbCBTdHVkaWVzPC9rZXl3b3JkPjxrZXl3b3JkPkNocm9tb3NvbWVzLCBIdW1hbiwgUGFp
ciAxNi8qZ2VuZXRpY3M8L2tleXdvcmQ+PGtleXdvcmQ+Q2hyb21vc29tZXMsIEh1bWFuLCBQYWly
IDIvKmdlbmV0aWNzPC9rZXl3b3JkPjxrZXl3b3JkPkZlbWFsZTwva2V5d29yZD48a2V5d29yZD4q
R2VuZXRpYyBQcmVkaXNwb3NpdGlvbiB0byBEaXNlYXNlPC9rZXl3b3JkPjxrZXl3b3JkPipHZW5l
dGljIFZhcmlhdGlvbjwva2V5d29yZD48a2V5d29yZD5IdW1hbnM8L2tleXdvcmQ+PGtleXdvcmQ+
UmVjZXB0b3JzLCBFc3Ryb2dlbi8qYmlvc3ludGhlc2lzPC9rZXl3b3JkPjwva2V5d29yZHM+PGRh
dGVzPjx5ZWFyPjIwMDc8L3llYXI+PHB1Yi1kYXRlcz48ZGF0ZT5KdWw8L2RhdGU+PC9wdWItZGF0
ZXM+PC9kYXRlcz48aXNibj4xMDYxLTQwMzYgKFByaW50KSYjeEQ7MTA2MS00MDM2IChMaW5raW5n
KTwvaXNibj48YWNjZXNzaW9uLW51bT4xNzUyOTk3NDwvYWNjZXNzaW9uLW51bT48dXJscz48cmVs
YXRlZC11cmxzPjx1cmw+aHR0cDovL3d3dy5uY2JpLm5sbS5uaWguZ292L3B1Ym1lZC8xNzUyOTk3
NDwvdXJsPjwvcmVsYXRlZC11cmxzPjwvdXJscz48ZWxlY3Ryb25pYy1yZXNvdXJjZS1udW0+MTAu
MTAzOC9uZzIwNjQ8L2VsZWN0cm9uaWMtcmVzb3VyY2UtbnVtPjwvcmVjb3JkPjwvQ2l0ZT48L0Vu
ZE5vdGU+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630D8113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2289481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4784227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9FA88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0FD99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2599188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21A69D0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TOX3, CHD9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A5A3E1C" w14:textId="076EA66D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Mb25nPC9BdXRob3I+PFllYXI+MjAxMDwvWWVhcj48UmVj
TnVtPjI8L1JlY051bT48RGlzcGxheVRleHQ+KDEwKTwvRGlzcGxheVRleHQ+PHJlY29yZD48cmVj
LW51bWJlcj4yPC9yZWMtbnVtYmVyPjxmb3JlaWduLWtleXM+PGtleSBhcHA9IkVOIiBkYi1pZD0i
NXIyd3cydHZqdnpwZW9lc3Z6bHgyZXZ6cjUycnYwZXB3eGZyIiB0aW1lc3RhbXA9IjEzOTY1Njcx
NDEiPjI8L2tleT48L2ZvcmVpZ24ta2V5cz48cmVmLXR5cGUgbmFtZT0iSm91cm5hbCBBcnRpY2xl
Ij4xNzwvcmVmLXR5cGU+PGNvbnRyaWJ1dG9ycz48YXV0aG9ycz48YXV0aG9yPkxvbmcsIEouPC9h
dXRob3I+PGF1dGhvcj5DYWksIFEuPC9hdXRob3I+PGF1dGhvcj5TaHUsIFguIE8uPC9hdXRob3I+
PGF1dGhvcj5RdSwgUy48L2F1dGhvcj48YXV0aG9yPkxpLCBDLjwvYXV0aG9yPjxhdXRob3I+Wmhl
bmcsIFkuPC9hdXRob3I+PGF1dGhvcj5HdSwgSy48L2F1dGhvcj48YXV0aG9yPldhbmcsIFcuPC9h
dXRob3I+PGF1dGhvcj5YaWFuZywgWS4gQi48L2F1dGhvcj48YXV0aG9yPkNoZW5nLCBKLjwvYXV0
aG9yPjxhdXRob3I+Q2hlbiwgSy48L2F1dGhvcj48YXV0aG9yPlpoYW5nLCBMLjwvYXV0aG9yPjxh
dXRob3I+WmhlbmcsIEguPC9hdXRob3I+PGF1dGhvcj5TaGVuLCBDLiBZLjwvYXV0aG9yPjxhdXRo
b3I+SHVhbmcsIEMuIFMuPC9hdXRob3I+PGF1dGhvcj5Ib3UsIE0uIEYuPC9hdXRob3I+PGF1dGhv
cj5TaGVuLCBILjwvYXV0aG9yPjxhdXRob3I+SHUsIFouPC9hdXRob3I+PGF1dGhvcj5XYW5nLCBG
LjwvYXV0aG9yPjxhdXRob3I+RGVtaW5nLCBTLiBMLjwvYXV0aG9yPjxhdXRob3I+S2VsbGV5LCBN
LiBDLjwvYXV0aG9yPjxhdXRob3I+U2hydWJzb2xlLCBNLiBKLjwvYXV0aG9yPjxhdXRob3I+S2hv
bywgVS4gUy48L2F1dGhvcj48YXV0aG9yPkNoYW4sIEsuIFkuPC9hdXRob3I+PGF1dGhvcj5DaGFu
LCBTLiBZLjwvYXV0aG9yPjxhdXRob3I+SGFpbWFuLCBDLiBBLjwvYXV0aG9yPjxhdXRob3I+SGVu
ZGVyc29uLCBCLiBFLjwvYXV0aG9yPjxhdXRob3I+TGUgTWFyY2hhbmQsIEwuPC9hdXRob3I+PGF1
dGhvcj5Jd2FzYWtpLCBNLjwvYXV0aG9yPjxhdXRob3I+S2FzdWdhLCBZLjwvYXV0aG9yPjxhdXRo
b3I+VHN1Z2FuZSwgUy48L2F1dGhvcj48YXV0aG9yPk1hdHN1bywgSy48L2F1dGhvcj48YXV0aG9y
PlRhamltYSwgSy48L2F1dGhvcj48YXV0aG9yPkl3YXRhLCBILjwvYXV0aG9yPjxhdXRob3I+SHVh
bmcsIEIuPC9hdXRob3I+PGF1dGhvcj5TaGksIEouPC9hdXRob3I+PGF1dGhvcj5MaSwgRy48L2F1
dGhvcj48YXV0aG9yPldlbiwgVy48L2F1dGhvcj48YXV0aG9yPkdhbywgWS4gVC48L2F1dGhvcj48
YXV0aG9yPkx1LCBXLjwvYXV0aG9yPjxhdXRob3I+WmhlbmcsIFcuPC9hdXRob3I+PC9hdXRob3Jz
PjwvY29udHJpYnV0b3JzPjxhdXRoLWFkZHJlc3M+RGl2aXNpb24gb2YgRXBpZGVtaW9sb2d5LCBE
ZXBhcnRtZW50IG9mIE1lZGljaW5lLCBWYW5kZXJiaWx0IEVwaWRlbWlvbG9neSBDZW50ZXIsIFZh
bmRlcmJpbHQtSW5ncmFtIENhbmNlciBDZW50ZXIsIFZhbmRlcmJpbHQgVW5pdmVyc2l0eSBTY2hv
b2wgb2YgTWVkaWNpbmUsIE5hc2h2aWxsZSwgVGVubmVzc2VlLCBVbml0ZWQgU3RhdGVzIG9mIEFt
ZXJpY2EuPC9hdXRoLWFkZHJlc3M+PHRpdGxlcz48dGl0bGU+SWRlbnRpZmljYXRpb24gb2YgYSBm
dW5jdGlvbmFsIGdlbmV0aWMgdmFyaWFudCBhdCAxNnExMi4xIGZvciBicmVhc3QgY2FuY2VyIHJp
c2s6IHJlc3VsdHMgZnJvbSB0aGUgQXNpYSBCcmVhc3QgQ2FuY2VyIENvbnNvcnRpdW0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xMDAyPC9wYWdlcz48dm9sdW1lPjY8L3ZvbHVtZT48bnVtYmVyPjY8L251bWJlcj48a2V5
d29yZHM+PGtleXdvcmQ+QXNpYW4gQ29udGluZW50YWwgQW5jZXN0cnkgR3JvdXAvKmdlbmV0aWNz
PC9rZXl3b3JkPjxrZXl3b3JkPkJyZWFzdCBOZW9wbGFzbXMvZXRpb2xvZ3kvKmdlbmV0aWNzL3Bh
dGhvbG9neTwva2V5d29yZD48a2V5d29yZD5DZWxsIExpbmU8L2tleXdvcmQ+PGtleXdvcmQ+KkNo
cm9tb3NvbWVzLCBIdW1hbiwgUGFpciAxNjwva2V5d29yZD48a2V5d29yZD5GZW1hbGU8L2tleXdv
cmQ+PGtleXdvcmQ+R2Vub21lLVdpZGUgQXNzb2NpYXRpb24gU3R1ZHk8L2tleXdvcmQ+PGtleXdv
cmQ+SHVtYW5zPC9rZXl3b3JkPjxrZXl3b3JkPk5lb3BsYXNtIFN0YWdpbmc8L2tleXdvcmQ+PGtl
eXdvcmQ+T3BlbiBSZWFkaW5nIEZyYW1lczwva2V5d29yZD48a2V5d29yZD4qUG9seW1vcnBoaXNt
LCBTaW5nbGUgTnVjbGVvdGlkZTwva2V5d29yZD48a2V5d29yZD5SaXNrIEZhY3RvcnM8L2tleXdv
cmQ+PC9rZXl3b3Jkcz48ZGF0ZXM+PHllYXI+MjAxMDwveWVhcj48cHViLWRhdGVzPjxkYXRlPkp1
bjwvZGF0ZT48L3B1Yi1kYXRlcz48L2RhdGVzPjxpc2JuPjE1NTMtNzQwNCAoRWxlY3Ryb25pYykm
I3hEOzE1NTMtNzM5MCAoTGlua2luZyk8L2lzYm4+PGFjY2Vzc2lvbi1udW0+MjA1ODU2MjY8L2Fj
Y2Vzc2lvbi1udW0+PHVybHM+PHJlbGF0ZWQtdXJscz48dXJsPmh0dHA6Ly93d3cubmNiaS5ubG0u
bmloLmdvdi9wdWJtZWQvMjA1ODU2MjY8L3VybD48L3JlbGF0ZWQtdXJscz48L3VybHM+PGN1c3Rv
bTI+Mjg5MTgwOTwvY3VzdG9tMj48ZWxlY3Ryb25pYy1yZXNvdXJjZS1udW0+MTAuMTM3MS9qb3Vy
bmFsLnBnZW4uMTAwMTAwMjwvZWxlY3Ryb25pYy1yZXNvdXJjZS1udW0+PC9yZWNvcmQ+PC9DaXRl
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Mb25nPC9BdXRob3I+PFllYXI+MjAxMDwvWWVhcj48UmVj
TnVtPjI8L1JlY051bT48RGlzcGxheVRleHQ+KDEwKTwvRGlzcGxheVRleHQ+PHJlY29yZD48cmVj
LW51bWJlcj4yPC9yZWMtbnVtYmVyPjxmb3JlaWduLWtleXM+PGtleSBhcHA9IkVOIiBkYi1pZD0i
NXIyd3cydHZqdnpwZW9lc3Z6bHgyZXZ6cjUycnYwZXB3eGZyIiB0aW1lc3RhbXA9IjEzOTY1Njcx
NDEiPjI8L2tleT48L2ZvcmVpZ24ta2V5cz48cmVmLXR5cGUgbmFtZT0iSm91cm5hbCBBcnRpY2xl
Ij4xNzwvcmVmLXR5cGU+PGNvbnRyaWJ1dG9ycz48YXV0aG9ycz48YXV0aG9yPkxvbmcsIEouPC9h
dXRob3I+PGF1dGhvcj5DYWksIFEuPC9hdXRob3I+PGF1dGhvcj5TaHUsIFguIE8uPC9hdXRob3I+
PGF1dGhvcj5RdSwgUy48L2F1dGhvcj48YXV0aG9yPkxpLCBDLjwvYXV0aG9yPjxhdXRob3I+Wmhl
bmcsIFkuPC9hdXRob3I+PGF1dGhvcj5HdSwgSy48L2F1dGhvcj48YXV0aG9yPldhbmcsIFcuPC9h
dXRob3I+PGF1dGhvcj5YaWFuZywgWS4gQi48L2F1dGhvcj48YXV0aG9yPkNoZW5nLCBKLjwvYXV0
aG9yPjxhdXRob3I+Q2hlbiwgSy48L2F1dGhvcj48YXV0aG9yPlpoYW5nLCBMLjwvYXV0aG9yPjxh
dXRob3I+WmhlbmcsIEguPC9hdXRob3I+PGF1dGhvcj5TaGVuLCBDLiBZLjwvYXV0aG9yPjxhdXRo
b3I+SHVhbmcsIEMuIFMuPC9hdXRob3I+PGF1dGhvcj5Ib3UsIE0uIEYuPC9hdXRob3I+PGF1dGhv
cj5TaGVuLCBILjwvYXV0aG9yPjxhdXRob3I+SHUsIFouPC9hdXRob3I+PGF1dGhvcj5XYW5nLCBG
LjwvYXV0aG9yPjxhdXRob3I+RGVtaW5nLCBTLiBMLjwvYXV0aG9yPjxhdXRob3I+S2VsbGV5LCBN
LiBDLjwvYXV0aG9yPjxhdXRob3I+U2hydWJzb2xlLCBNLiBKLjwvYXV0aG9yPjxhdXRob3I+S2hv
bywgVS4gUy48L2F1dGhvcj48YXV0aG9yPkNoYW4sIEsuIFkuPC9hdXRob3I+PGF1dGhvcj5DaGFu
LCBTLiBZLjwvYXV0aG9yPjxhdXRob3I+SGFpbWFuLCBDLiBBLjwvYXV0aG9yPjxhdXRob3I+SGVu
ZGVyc29uLCBCLiBFLjwvYXV0aG9yPjxhdXRob3I+TGUgTWFyY2hhbmQsIEwuPC9hdXRob3I+PGF1
dGhvcj5Jd2FzYWtpLCBNLjwvYXV0aG9yPjxhdXRob3I+S2FzdWdhLCBZLjwvYXV0aG9yPjxhdXRo
b3I+VHN1Z2FuZSwgUy48L2F1dGhvcj48YXV0aG9yPk1hdHN1bywgSy48L2F1dGhvcj48YXV0aG9y
PlRhamltYSwgSy48L2F1dGhvcj48YXV0aG9yPkl3YXRhLCBILjwvYXV0aG9yPjxhdXRob3I+SHVh
bmcsIEIuPC9hdXRob3I+PGF1dGhvcj5TaGksIEouPC9hdXRob3I+PGF1dGhvcj5MaSwgRy48L2F1
dGhvcj48YXV0aG9yPldlbiwgVy48L2F1dGhvcj48YXV0aG9yPkdhbywgWS4gVC48L2F1dGhvcj48
YXV0aG9yPkx1LCBXLjwvYXV0aG9yPjxhdXRob3I+WmhlbmcsIFcuPC9hdXRob3I+PC9hdXRob3Jz
PjwvY29udHJpYnV0b3JzPjxhdXRoLWFkZHJlc3M+RGl2aXNpb24gb2YgRXBpZGVtaW9sb2d5LCBE
ZXBhcnRtZW50IG9mIE1lZGljaW5lLCBWYW5kZXJiaWx0IEVwaWRlbWlvbG9neSBDZW50ZXIsIFZh
bmRlcmJpbHQtSW5ncmFtIENhbmNlciBDZW50ZXIsIFZhbmRlcmJpbHQgVW5pdmVyc2l0eSBTY2hv
b2wgb2YgTWVkaWNpbmUsIE5hc2h2aWxsZSwgVGVubmVzc2VlLCBVbml0ZWQgU3RhdGVzIG9mIEFt
ZXJpY2EuPC9hdXRoLWFkZHJlc3M+PHRpdGxlcz48dGl0bGU+SWRlbnRpZmljYXRpb24gb2YgYSBm
dW5jdGlvbmFsIGdlbmV0aWMgdmFyaWFudCBhdCAxNnExMi4xIGZvciBicmVhc3QgY2FuY2VyIHJp
c2s6IHJlc3VsdHMgZnJvbSB0aGUgQXNpYSBCcmVhc3QgQ2FuY2VyIENvbnNvcnRpdW08L3RpdGxl
PjxzZWNvbmRhcnktdGl0bGU+UExvUyBHZW5ldDwvc2Vjb25kYXJ5LXRpdGxlPjxhbHQtdGl0bGU+
UExvUyBnZW5ldGljczwvYWx0LXRpdGxlPjwvdGl0bGVzPjxwZXJpb2RpY2FsPjxmdWxsLXRpdGxl
PlBMb1MgR2VuZXQ8L2Z1bGwtdGl0bGU+PGFiYnItMT5QTG9TIGdlbmV0aWNzPC9hYmJyLTE+PC9w
ZXJpb2RpY2FsPjxhbHQtcGVyaW9kaWNhbD48ZnVsbC10aXRsZT5QTG9TIEdlbmV0PC9mdWxsLXRp
dGxlPjxhYmJyLTE+UExvUyBnZW5ldGljczwvYWJici0xPjwvYWx0LXBlcmlvZGljYWw+PHBhZ2Vz
PmUxMDAxMDAyPC9wYWdlcz48dm9sdW1lPjY8L3ZvbHVtZT48bnVtYmVyPjY8L251bWJlcj48a2V5
d29yZHM+PGtleXdvcmQ+QXNpYW4gQ29udGluZW50YWwgQW5jZXN0cnkgR3JvdXAvKmdlbmV0aWNz
PC9rZXl3b3JkPjxrZXl3b3JkPkJyZWFzdCBOZW9wbGFzbXMvZXRpb2xvZ3kvKmdlbmV0aWNzL3Bh
dGhvbG9neTwva2V5d29yZD48a2V5d29yZD5DZWxsIExpbmU8L2tleXdvcmQ+PGtleXdvcmQ+KkNo
cm9tb3NvbWVzLCBIdW1hbiwgUGFpciAxNjwva2V5d29yZD48a2V5d29yZD5GZW1hbGU8L2tleXdv
cmQ+PGtleXdvcmQ+R2Vub21lLVdpZGUgQXNzb2NpYXRpb24gU3R1ZHk8L2tleXdvcmQ+PGtleXdv
cmQ+SHVtYW5zPC9rZXl3b3JkPjxrZXl3b3JkPk5lb3BsYXNtIFN0YWdpbmc8L2tleXdvcmQ+PGtl
eXdvcmQ+T3BlbiBSZWFkaW5nIEZyYW1lczwva2V5d29yZD48a2V5d29yZD4qUG9seW1vcnBoaXNt
LCBTaW5nbGUgTnVjbGVvdGlkZTwva2V5d29yZD48a2V5d29yZD5SaXNrIEZhY3RvcnM8L2tleXdv
cmQ+PC9rZXl3b3Jkcz48ZGF0ZXM+PHllYXI+MjAxMDwveWVhcj48cHViLWRhdGVzPjxkYXRlPkp1
bjwvZGF0ZT48L3B1Yi1kYXRlcz48L2RhdGVzPjxpc2JuPjE1NTMtNzQwNCAoRWxlY3Ryb25pYykm
I3hEOzE1NTMtNzM5MCAoTGlua2luZyk8L2lzYm4+PGFjY2Vzc2lvbi1udW0+MjA1ODU2MjY8L2Fj
Y2Vzc2lvbi1udW0+PHVybHM+PHJlbGF0ZWQtdXJscz48dXJsPmh0dHA6Ly93d3cubmNiaS5ubG0u
bmloLmdvdi9wdWJtZWQvMjA1ODU2MjY8L3VybD48L3JlbGF0ZWQtdXJscz48L3VybHM+PGN1c3Rv
bTI+Mjg5MTgwOTwvY3VzdG9tMj48ZWxlY3Ryb25pYy1yZXNvdXJjZS1udW0+MTAuMTM3MS9qb3Vy
bmFsLnBnZW4uMTAwMTAwMjwvZWxlY3Ryb25pYy1yZXNvdXJjZS1udW0+PC9yZWNvcmQ+PC9DaXRl
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0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608F780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81DABF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7817449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5BECF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9D9FD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3813367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0996C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CHD9, RBL2, AKTIP, RPGRIP1L, FTO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EE94501" w14:textId="25A0102B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0E8A3897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10BD5E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1075995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1A924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6A9BEF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385529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ED207A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CHD9, RBL2, AKTIP, RPGRIP1L, FTO, IRX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403BD84" w14:textId="1AD07018" w:rsidR="00487017" w:rsidRPr="004B06F1" w:rsidRDefault="00EB360E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HYXJjaWEtQ2xvc2FzPC9BdXRob3I+PFllYXI+MjAxMzwv
WWVhcj48UmVjTnVtPjU8L1JlY051bT48RGlzcGxheVRleHQ+KDMpPC9EaXNwbGF5VGV4dD48cmVj
b3JkPjxyZWMtbnVtYmVyPjU8L3JlYy1udW1iZXI+PGZvcmVpZ24ta2V5cz48a2V5IGFwcD0iRU4i
IGRiLWlkPSI1cjJ3dzJ0dmp2enBlb2VzdnpseDJldnpyNTJydjBlcHd4ZnIiIHRpbWVzdGFtcD0i
MTM5NjU2NzIxMSI+NTwva2V5PjwvZm9yZWlnbi1rZXlzPjxyZWYtdHlwZSBuYW1lPSJKb3VybmFs
IEFydGljbGUiPjE3PC9yZWYtdHlwZT48Y29udHJpYnV0b3JzPjxhdXRob3JzPjxhdXRob3I+R2Fy
Y2lhLUNsb3NhcywgTS48L2F1dGhvcj48YXV0aG9yPkNvdWNoLCBGLiBKLjwvYXV0aG9yPjxhdXRo
b3I+TGluZHN0cm9tLCBTLjwvYXV0aG9yPjxhdXRob3I+TWljaGFpbGlkb3UsIEsuPC9hdXRob3I+
PGF1dGhvcj5TY2htaWR0LCBNLiBLLjwvYXV0aG9yPjxhdXRob3I+QnJvb2ssIE0uIE4uPC9hdXRo
b3I+PGF1dGhvcj5PcnIsIE4uPC9hdXRob3I+PGF1dGhvcj5SaGllLCBTLiBLLjwvYXV0aG9yPjxh
dXRob3I+Umlib2xpLCBFLjwvYXV0aG9yPjxhdXRob3I+RmVpZ2Vsc29uLCBILiBTLjwvYXV0aG9y
PjxhdXRob3I+TGUgTWFyY2hhbmQsIEwuPC9hdXRob3I+PGF1dGhvcj5CdXJpbmcsIEouIEUuPC9h
dXRob3I+PGF1dGhvcj5FY2NsZXMsIEQuPC9hdXRob3I+PGF1dGhvcj5NaXJvbiwgUC48L2F1dGhv
cj48YXV0aG9yPkZhc2NoaW5nLCBQLiBBLjwvYXV0aG9yPjxhdXRob3I+QnJhdWNoLCBILjwvYXV0
aG9yPjxhdXRob3I+Q2hhbmctQ2xhdWRlLCBKLjwvYXV0aG9yPjxhdXRob3I+Q2FycGVudGVyLCBK
LjwvYXV0aG9yPjxhdXRob3I+R29kd2luLCBBLiBLLjwvYXV0aG9yPjxhdXRob3I+TmV2YW5saW5u
YSwgSC48L2F1dGhvcj48YXV0aG9yPkdpbGVzLCBHLiBHLjwvYXV0aG9yPjxhdXRob3I+Q294LCBB
LjwvYXV0aG9yPjxhdXRob3I+SG9wcGVyLCBKLiBMLjwvYXV0aG9yPjxhdXRob3I+Qm9sbGEsIE0u
IEsuPC9hdXRob3I+PGF1dGhvcj5XYW5nLCBRLjwvYXV0aG9yPjxhdXRob3I+RGVubmlzLCBKLjwv
YXV0aG9yPjxhdXRob3I+RGlja3MsIEUuPC9hdXRob3I+PGF1dGhvcj5Ib3dhdCwgVy4gSi48L2F1
dGhvcj48YXV0aG9yPlNjaG9vZiwgTi48L2F1dGhvcj48YXV0aG9yPkJvamVzZW4sIFMuIEUuPC9h
dXRob3I+PGF1dGhvcj5MYW1icmVjaHRzLCBELjwvYXV0aG9yPjxhdXRob3I+QnJvZWtzLCBBLjwv
YXV0aG9yPjxhdXRob3I+QW5kcnVsaXMsIEkuIEwuPC9hdXRob3I+PGF1dGhvcj5HdWVuZWwsIFAu
PC9hdXRob3I+PGF1dGhvcj5CdXJ3aW5rZWwsIEIuPC9hdXRob3I+PGF1dGhvcj5TYXd5ZXIsIEUu
IEouPC9hdXRob3I+PGF1dGhvcj5Ib2xsZXN0ZWxsZSwgQS48L2F1dGhvcj48YXV0aG9yPkZsZXRj
aGVyLCBPLjwvYXV0aG9yPjxhdXRob3I+V2lucXZpc3QsIFIuPC9hdXRob3I+PGF1dGhvcj5CcmVu
bmVyLCBILjwvYXV0aG9yPjxhdXRob3I+TWFubmVybWFhLCBBLjwvYXV0aG9yPjxhdXRob3I+SGFt
YW5uLCBVLjwvYXV0aG9yPjxhdXRob3I+TWVpbmRsLCBBLjwvYXV0aG9yPjxhdXRob3I+TGluZGJs
b20sIEEuPC9hdXRob3I+PGF1dGhvcj5aaGVuZywgVy48L2F1dGhvcj48YXV0aG9yPkRldmlsbGVl
LCBQLjwvYXV0aG9yPjxhdXRob3I+R29sZGJlcmcsIE0uIFMuPC9hdXRob3I+PGF1dGhvcj5MdWJp
bnNraSwgSi48L2F1dGhvcj48YXV0aG9yPktyaXN0ZW5zZW4sIFYuPC9hdXRob3I+PGF1dGhvcj5T
d2VyZGxvdywgQS48L2F1dGhvcj48YXV0aG9yPkFudG9uLUN1bHZlciwgSC48L2F1dGhvcj48YXV0
aG9yPkRvcmssIFQuPC9hdXRob3I+PGF1dGhvcj5NdWlyLCBLLjwvYXV0aG9yPjxhdXRob3I+TWF0
c3VvLCBLLjwvYXV0aG9yPjxhdXRob3I+V3UsIEEuIEguPC9hdXRob3I+PGF1dGhvcj5SYWRpY2Us
IFAuPC9hdXRob3I+PGF1dGhvcj5UZW8sIFMuIEguPC9hdXRob3I+PGF1dGhvcj5TaHUsIFguIE8u
PC9hdXRob3I+PGF1dGhvcj5CbG90LCBXLjwvYXV0aG9yPjxhdXRob3I+S2FuZywgRC48L2F1dGhv
cj48YXV0aG9yPkhhcnRtYW4sIE0uPC9hdXRob3I+PGF1dGhvcj5TYW5ncmFqcmFuZywgUy48L2F1
dGhvcj48YXV0aG9yPlNoZW4sIEMuIFkuPC9hdXRob3I+PGF1dGhvcj5Tb3V0aGV5LCBNLiBDLjwv
YXV0aG9yPjxhdXRob3I+UGFyaywgRC4gSi48L2F1dGhvcj48YXV0aG9yPkhhbW1ldCwgRi48L2F1
dGhvcj48YXV0aG9yPlN0b25lLCBKLjwvYXV0aG9yPjxhdXRob3I+VmVlciwgTC4gSi48L2F1dGhv
cj48YXV0aG9yPlJ1dGdlcnMsIEUuIEouPC9hdXRob3I+PGF1dGhvcj5Mb3BoYXRhbmFub24sIEEu
PC9hdXRob3I+PGF1dGhvcj5TdGV3YXJ0LUJyb3duLCBTLjwvYXV0aG9yPjxhdXRob3I+U2lyaXdh
bmFyYW5nc2FuLCBQLjwvYXV0aG9yPjxhdXRob3I+UGV0bywgSi48L2F1dGhvcj48YXV0aG9yPlNj
aHJhdWRlciwgTS4gRy48L2F1dGhvcj48YXV0aG9yPkVraWNpLCBBLiBCLjwvYXV0aG9yPjxhdXRo
b3I+QmVja21hbm4sIE0uIFcuPC9hdXRob3I+PGF1dGhvcj5Eb3MgU2FudG9zIFNpbHZhLCBJLjwv
YXV0aG9yPjxhdXRob3I+Sm9obnNvbiwgTi48L2F1dGhvcj48YXV0aG9yPldhcnJlbiwgSC48L2F1
dGhvcj48YXV0aG9yPlRvbWxpbnNvbiwgSS48L2F1dGhvcj48YXV0aG9yPktlcmluLCBNLiBKLjwv
YXV0aG9yPjxhdXRob3I+TWlsbGVyLCBOLjwvYXV0aG9yPjxhdXRob3I+TWFybWUsIEYuPC9hdXRo
b3I+PGF1dGhvcj5TY2huZWV3ZWlzcywgQS48L2F1dGhvcj48YXV0aG9yPlNvaG4sIEMuPC9hdXRo
b3I+PGF1dGhvcj5UcnVvbmcsIFQuPC9hdXRob3I+PGF1dGhvcj5MYXVyZW50LVB1aWcsIFAuPC9h
dXRob3I+PGF1dGhvcj5LZXJicmF0LCBQLjwvYXV0aG9yPjxhdXRob3I+Tm9yZGVzdGdhYXJkLCBC
LiBHLjwvYXV0aG9yPjxhdXRob3I+TmllbHNlbiwgUy4gRi48L2F1dGhvcj48YXV0aG9yPkZseWdl
ciwgSC48L2F1dGhvcj48YXV0aG9yPk1pbG5lLCBSLiBMLjwvYXV0aG9yPjxhdXRob3I+UGVyZXos
IEouIEkuPC9hdXRob3I+PGF1dGhvcj5NZW5lbmRleiwgUC48L2F1dGhvcj48YXV0aG9yPk11bGxl
ciwgSC48L2F1dGhvcj48YXV0aG9yPkFybmR0LCBWLjwvYXV0aG9yPjxhdXRob3I+U3RlZ21haWVy
LCBDLjwvYXV0aG9yPjxhdXRob3I+TGljaHRuZXIsIFAuPC9hdXRob3I+PGF1dGhvcj5Mb2NobWFu
biwgTS48L2F1dGhvcj48YXV0aG9yPkp1c3RlbmhvdmVuLCBDLjwvYXV0aG9yPjxhdXRob3I+S28s
IFkuIEQuPC9hdXRob3I+PGF1dGhvcj5HZW5lLCBFTnZpcm9ubWVudGFsIEludGVyYWN0aW9uPC9h
dXRob3I+PGF1dGhvcj5icmVhc3QsIENBbmNlciBOZXR3b3JrPC9hdXRob3I+PGF1dGhvcj5NdXJh
bmVuLCBULiBBLjwvYXV0aG9yPjxhdXRob3I+QWl0dG9tYWtpLCBLLjwvYXV0aG9yPjxhdXRob3I+
QmxvbXF2aXN0LCBDLjwvYXV0aG9yPjxhdXRob3I+R3JlY28sIEQuPC9hdXRob3I+PGF1dGhvcj5I
ZWlra2luZW4sIFQuPC9hdXRob3I+PGF1dGhvcj5JdG8sIEguPC9hdXRob3I+PGF1dGhvcj5Jd2F0
YSwgSC48L2F1dGhvcj48YXV0aG9yPllhdGFiZSwgWS48L2F1dGhvcj48YXV0aG9yPkFudG9uZW5r
b3ZhLCBOLiBOLjwvYXV0aG9yPjxhdXRob3I+TWFyZ29saW4sIFMuPC9hdXRob3I+PGF1dGhvcj5L
YXRhamEsIFYuPC9hdXRob3I+PGF1dGhvcj5Lb3NtYSwgVi4gTS48L2F1dGhvcj48YXV0aG9yPkhh
cnRpa2FpbmVuLCBKLiBNLjwvYXV0aG9yPjxhdXRob3I+QmFsbGVpbmUsIFIuPC9hdXRob3I+PGF1
dGhvcj5rQ29uRmFiLCBJbnZlc3RpZ2F0b3JzPC9hdXRob3I+PGF1dGhvcj5Uc2VuZywgQy4gQy48
L2F1dGhvcj48YXV0aG9yPkJlcmcsIEQuIFYuPC9hdXRob3I+PGF1dGhvcj5TdHJhbSwgRC4gTy48
L2F1dGhvcj48YXV0aG9yPk5ldmVuLCBQLjwvYXV0aG9yPjxhdXRob3I+RGlldWRvbm5lLCBBLiBT
LjwvYXV0aG9yPjxhdXRob3I+TGV1bmVuLCBLLjwvYXV0aG9yPjxhdXRob3I+UnVkb2xwaCwgQS48
L2F1dGhvcj48YXV0aG9yPk5pY2tlbHMsIFMuPC9hdXRob3I+PGF1dGhvcj5GbGVzY2gtSmFueXMs
IEQuPC9hdXRob3I+PGF1dGhvcj5QZXRlcmxvbmdvLCBQLjwvYXV0aG9yPjxhdXRob3I+UGVpc3Nl
bCwgQi48L2F1dGhvcj48YXV0aG9yPkJlcm5hcmQsIEwuPC9hdXRob3I+PGF1dGhvcj5PbHNvbiwg
Si4gRS48L2F1dGhvcj48YXV0aG9yPldhbmcsIFguPC9hdXRob3I+PGF1dGhvcj5TdGV2ZW5zLCBL
LjwvYXV0aG9yPjxhdXRob3I+U2V2ZXJpLCBHLjwvYXV0aG9yPjxhdXRob3I+QmFnbGlldHRvLCBM
LjwvYXV0aG9yPjxhdXRob3I+TWNMZWFuLCBDLjwvYXV0aG9yPjxhdXRob3I+Q29ldHplZSwgRy4g
QS48L2F1dGhvcj48YXV0aG9yPkZlbmcsIFkuPC9hdXRob3I+PGF1dGhvcj5IZW5kZXJzb24sIEIu
IEUuPC9hdXRob3I+PGF1dGhvcj5TY2h1bWFjaGVyLCBGLjwvYXV0aG9yPjxhdXRob3I+Qm9nZGFu
b3ZhLCBOLiBWLjwvYXV0aG9yPjxhdXRob3I+TGFicmVjaGUsIEYuPC9hdXRob3I+PGF1dGhvcj5E
dW1vbnQsIE0uPC9hdXRob3I+PGF1dGhvcj5ZaXAsIEMuIEguPC9hdXRob3I+PGF1dGhvcj5UYWli
LCBOLiBBLjwvYXV0aG9yPjxhdXRob3I+Q2hlbmcsIEMuIFkuPC9hdXRob3I+PGF1dGhvcj5TaHJ1
YnNvbGUsIE0uPC9hdXRob3I+PGF1dGhvcj5Mb25nLCBKLjwvYXV0aG9yPjxhdXRob3I+UHlsa2Fz
LCBLLjwvYXV0aG9yPjxhdXRob3I+SnVra29sYS1WdW9yaW5lbiwgQS48L2F1dGhvcj48YXV0aG9y
PkthdXBwaWxhLCBTLjwvYXV0aG9yPjxhdXRob3I+S25pZ2h0LCBKLiBBLjwvYXV0aG9yPjxhdXRo
b3I+R2xlbmRvbiwgRy48L2F1dGhvcj48YXV0aG9yPk11bGxpZ2FuLCBBLiBNLjwvYXV0aG9yPjxh
dXRob3I+VG9sbGVuYWFyLCBSLiBBLjwvYXV0aG9yPjxhdXRob3I+U2V5bmFldmUsIEMuIE0uPC9h
dXRob3I+PGF1dGhvcj5LcmllZ2UsIE0uPC9hdXRob3I+PGF1dGhvcj5Ib29uaW5nLCBNLiBKLjwv
YXV0aG9yPjxhdXRob3I+dmFuIGRlbiBPdXdlbGFuZCwgQS4gTS48L2F1dGhvcj48YXV0aG9yPnZh
biBEZXVyemVuLCBDLiBILjwvYXV0aG9yPjxhdXRob3I+THUsIFcuPC9hdXRob3I+PGF1dGhvcj5H
YW8sIFkuIFQuPC9hdXRob3I+PGF1dGhvcj5DYWksIEguPC9hdXRob3I+PGF1dGhvcj5CYWxhc3Vi
cmFtYW5pYW4sIFMuIFAuPC9hdXRob3I+PGF1dGhvcj5Dcm9zcywgUy4gUy48L2F1dGhvcj48YXV0
aG9yPlJlZWQsIE0uIFcuPC9hdXRob3I+PGF1dGhvcj5TaWdub3JlbGxvLCBMLjwvYXV0aG9yPjxh
dXRob3I+Q2FpLCBRLjwvYXV0aG9yPjxhdXRob3I+U2hhaCwgTS48L2F1dGhvcj48YXV0aG9yPk1p
YW8sIEguPC9hdXRob3I+PGF1dGhvcj5DaGFuLCBDLiBXLjwvYXV0aG9yPjxhdXRob3I+Q2hpYSwg
Sy4gUy48L2F1dGhvcj48YXV0aG9yPkpha3Vib3dza2EsIEEuPC9hdXRob3I+PGF1dGhvcj5KYXdv
cnNrYSwgSy48L2F1dGhvcj48YXV0aG9yPkR1cmRhLCBLLjwvYXV0aG9yPjxhdXRob3I+SHNpdW5n
LCBDLiBOLjwvYXV0aG9yPjxhdXRob3I+V3UsIFAuIEUuPC9hdXRob3I+PGF1dGhvcj5ZdSwgSi4g
Qy48L2F1dGhvcj48YXV0aG9yPkFzaHdvcnRoLCBBLjwvYXV0aG9yPjxhdXRob3I+Sm9uZXMsIE0u
PC9hdXRob3I+PGF1dGhvcj5UZXNzaWVyLCBELiBDLjwvYXV0aG9yPjxhdXRob3I+R29uemFsZXot
TmVpcmEsIEEuPC9hdXRob3I+PGF1dGhvcj5QaXRhLCBHLjwvYXV0aG9yPjxhdXRob3I+QWxvbnNv
LCBNLiBSLjwvYXV0aG9yPjxhdXRob3I+VmluY2VudCwgRC48L2F1dGhvcj48YXV0aG9yPkJhY290
LCBGLjwvYXV0aG9yPjxhdXRob3I+QW1icm9zb25lLCBDLiBCLjwvYXV0aG9yPjxhdXRob3I+QmFu
ZGVyYSwgRS4gVi48L2F1dGhvcj48YXV0aG9yPkpvaG4sIEUuIE0uPC9hdXRob3I+PGF1dGhvcj5D
aGVuLCBHLiBLLjwvYXV0aG9yPjxhdXRob3I+SHUsIEouIEouPC9hdXRob3I+PGF1dGhvcj5Sb2Ry
aWd1ZXotR2lsLCBKLiBMLjwvYXV0aG9yPjxhdXRob3I+QmVybnN0ZWluLCBMLjwvYXV0aG9yPjxh
dXRob3I+UHJlc3MsIE0uIEYuPC9hdXRob3I+PGF1dGhvcj5aaWVnbGVyLCBSLiBHLjwvYXV0aG9y
PjxhdXRob3I+TWlsbGlrYW4sIFIuIE0uPC9hdXRob3I+PGF1dGhvcj5EZW1pbmctSGFsdmVyc29u
LCBTLiBMLjwvYXV0aG9yPjxhdXRob3I+TnlhbnRlLCBTLjwvYXV0aG9yPjxhdXRob3I+SW5nbGVz
LCBTLiBBLjwvYXV0aG9yPjxhdXRob3I+V2Fpc2Zpc3osIFEuPC9hdXRob3I+PGF1dGhvcj5Uc2lt
aWtsaXMsIEguPC9hdXRob3I+PGF1dGhvcj5NYWthbGljLCBFLjwvYXV0aG9yPjxhdXRob3I+U2No
bWlkdCwgRC48L2F1dGhvcj48YXV0aG9yPkJ1aSwgTS48L2F1dGhvcj48YXV0aG9yPkdpYnNvbiwg
TC48L2F1dGhvcj48YXV0aG9yPk11bGxlci1NeWhzb2ssIEIuPC9hdXRob3I+PGF1dGhvcj5TY2ht
dXR6bGVyLCBSLiBLLjwvYXV0aG9yPjxhdXRob3I+SGVpbiwgUi48L2F1dGhvcj48YXV0aG9yPkRh
aG1lbiwgTi48L2F1dGhvcj48YXV0aG9yPkJlY2ttYW5uLCBMLjwvYXV0aG9yPjxhdXRob3I+QWFs
dG9uZW4sIEsuPC9hdXRob3I+PGF1dGhvcj5DemVuZSwgSy48L2F1dGhvcj48YXV0aG9yPklyd2Fu
dG8sIEEuPC9hdXRob3I+PGF1dGhvcj5MaXUsIEouPC9hdXRob3I+PGF1dGhvcj5UdXJuYnVsbCwg
Qy48L2F1dGhvcj48YXV0aG9yPkZhbWlsaWFsIEJyZWFzdCBDYW5jZXIsIFN0dWR5PC9hdXRob3I+
PGF1dGhvcj5SYWhtYW4sIE4uPC9hdXRob3I+PGF1dGhvcj5NZWlqZXJzLUhlaWpib2VyLCBILjwv
YXV0aG9yPjxhdXRob3I+VWl0dGVybGluZGVuLCBBLiBHLjwvYXV0aG9yPjxhdXRob3I+Uml2YWRl
bmVpcmEsIEYuPC9hdXRob3I+PGF1dGhvcj5BdXN0cmFsaWFuIEJyZWFzdCBDYW5jZXIgVGlzc3Vl
IEJhbmssIEludmVzdGlnYXRvcnM8L2F1dGhvcj48YXV0aG9yPk9sc3dvbGQsIEMuPC9hdXRob3I+
PGF1dGhvcj5TbGFnZXIsIFMuPC9hdXRob3I+PGF1dGhvcj5QaWxhcnNraSwgUi48L2F1dGhvcj48
YXV0aG9yPkFkZW11eWl3YSwgRi48L2F1dGhvcj48YXV0aG9yPktvbnN0YW50b3BvdWxvdSwgSS48
L2F1dGhvcj48YXV0aG9yPk1hcnRpbiwgTi4gRy48L2F1dGhvcj48YXV0aG9yPk1vbnRnb21lcnks
IEcuIFcuPC9hdXRob3I+PGF1dGhvcj5TbGFtb24sIEQuIEouPC9hdXRob3I+PGF1dGhvcj5SYXVo
LCBDLjwvYXV0aG9yPjxhdXRob3I+THV4LCBNLiBQLjwvYXV0aG9yPjxhdXRob3I+SnVkLCBTLiBN
LjwvYXV0aG9yPjxhdXRob3I+QnJ1bmluZywgVC48L2F1dGhvcj48YXV0aG9yPldlYXZlciwgSi48
L2F1dGhvcj48YXV0aG9yPlNoYXJtYSwgUC48L2F1dGhvcj48YXV0aG9yPlBhdGhhaywgSC48L2F1
dGhvcj48YXV0aG9yPlRhcHBlciwgVy48L2F1dGhvcj48YXV0aG9yPkdlcnR5LCBTLjwvYXV0aG9y
PjxhdXRob3I+RHVyY2FuLCBMLjwvYXV0aG9yPjxhdXRob3I+VHJpY2hvcG91bG9zLCBELjwvYXV0
aG9yPjxhdXRob3I+VHVtaW5vLCBSLjwvYXV0aG9yPjxhdXRob3I+UGVldGVycywgUC4gSC48L2F1
dGhvcj48YXV0aG9yPkthYWtzLCBSLjwvYXV0aG9yPjxhdXRob3I+Q2FtcGEsIEQuPC9hdXRob3I+
PGF1dGhvcj5DYW56aWFuLCBGLjwvYXV0aG9yPjxhdXRob3I+V2VpZGVycGFzcywgRS48L2F1dGhv
cj48YXV0aG9yPkpvaGFuc3NvbiwgTS48L2F1dGhvcj48YXV0aG9yPktoYXcsIEsuIFQuPC9hdXRo
b3I+PGF1dGhvcj5UcmF2aXMsIFIuPC9hdXRob3I+PGF1dGhvcj5DbGF2ZWwtQ2hhcGVsb24sIEYu
PC9hdXRob3I+PGF1dGhvcj5Lb2xvbmVsLCBMLiBOLjwvYXV0aG9yPjxhdXRob3I+Q2hlbiwgQy48
L2F1dGhvcj48YXV0aG9yPkJlY2ssIEEuPC9hdXRob3I+PGF1dGhvcj5IYW5raW5zb24sIFMuIEUu
PC9hdXRob3I+PGF1dGhvcj5CZXJnLCBDLiBELjwvYXV0aG9yPjxhdXRob3I+SG9vdmVyLCBSLiBO
LjwvYXV0aG9yPjxhdXRob3I+TGlzc293c2thLCBKLjwvYXV0aG9yPjxhdXRob3I+RmlndWVyb2Es
IEouIEQuPC9hdXRob3I+PGF1dGhvcj5DaGFzbWFuLCBELiBJLjwvYXV0aG9yPjxhdXRob3I+R2F1
ZGV0LCBNLiBNLjwvYXV0aG9yPjxhdXRob3I+RGl2ZXIsIFcuIFIuPC9hdXRob3I+PGF1dGhvcj5X
aWxsZXR0LCBXLiBDLjwvYXV0aG9yPjxhdXRob3I+SHVudGVyLCBELiBKLjwvYXV0aG9yPjxhdXRo
b3I+U2ltYXJkLCBKLjwvYXV0aG9yPjxhdXRob3I+QmVuaXRleiwgSi48L2F1dGhvcj48YXV0aG9y
PkR1bm5pbmcsIEEuIE0uPC9hdXRob3I+PGF1dGhvcj5TaGVybWFuLCBNLiBFLjwvYXV0aG9yPjxh
dXRob3I+Q2hlbmV2aXgtVHJlbmNoLCBHLjwvYXV0aG9yPjxhdXRob3I+Q2hhbm9jaywgUy4gSi48
L2F1dGhvcj48YXV0aG9yPkhhbGwsIFAuPC9hdXRob3I+PGF1dGhvcj5QaGFyb2FoLCBQLiBELjwv
YXV0aG9yPjxhdXRob3I+VmFjaG9uLCBDLjwvYXV0aG9yPjxhdXRob3I+RWFzdG9uLCBELiBGLjwv
YXV0aG9yPjxhdXRob3I+SGFpbWFuLCBDLiBBLjwvYXV0aG9yPjxhdXRob3I+S3JhZnQsIFAuPC9h
dXRob3I+PC9hdXRob3JzPjwvY29udHJpYnV0b3JzPjxhdXRoLWFkZHJlc3M+MV0gRGl2aXNpb24g
b2YgR2VuZXRpY3MgYW5kIEVwaWRlbWlvbG9neSwgSW5zdGl0dXRlIG9mIENhbmNlciBSZXNlYXJj
aCwgU3V0dG9uLCBVSy4gWzJdIEJyZWFrdGhyb3VnaCBCcmVhc3QgQ2FuY2VyIFJlc2VhcmNoIENl
bnRyZSwgVGhlIEluc3RpdHV0ZSBvZiBDYW5jZXIgUmVzZWFyY2gsIExvbmRvbiwgVUsuIFszXS48
L2F1dGgtYWRkcmVzcz48dGl0bGVzPjx0aXRsZT5HZW5vbWUtd2lkZSBhc3NvY2lhdGlvbiBzdHVk
aWVzIGlkZW50aWZ5IGZvdXIgRVIgbmVnYXRpdmUtc3BlY2lmaWMgYnJlYXN0IGNhbmNlciByaXNr
IGxvY2k8L3RpdGxlPjxzZWNvbmRhcnktdGl0bGU+TmF0IEdlbmV0PC9zZWNvbmRhcnktdGl0bGU+
PGFsdC10aXRsZT5OYXR1cmUgZ2VuZXRpY3M8L2FsdC10aXRsZT48L3RpdGxlcz48cGVyaW9kaWNh
bD48ZnVsbC10aXRsZT5OYXQgR2VuZXQ8L2Z1bGwtdGl0bGU+PGFiYnItMT5OYXR1cmUgZ2VuZXRp
Y3M8L2FiYnItMT48L3BlcmlvZGljYWw+PGFsdC1wZXJpb2RpY2FsPjxmdWxsLXRpdGxlPk5hdCBH
ZW5ldDwvZnVsbC10aXRsZT48YWJici0xPk5hdHVyZSBnZW5ldGljczwvYWJici0xPjwvYWx0LXBl
cmlvZGljYWw+PHBhZ2VzPjM5Mi04LCAzOThlMS0yPC9wYWdlcz48dm9sdW1lPjQ1PC92b2x1bWU+
PG51bWJlcj40PC9udW1iZXI+PGtleXdvcmRzPjxrZXl3b3JkPkJyZWFzdCBOZW9wbGFzbXMvKmV0
aW9sb2d5L21ldGFib2xpc20vcGF0aG9sb2d5PC9rZXl3b3JkPjxrZXl3b3JkPkNhc2UtQ29udHJv
bCBTdHVkaWVzPC9rZXl3b3JkPjxrZXl3b3JkPkNvb3BlcmF0aXZlIEJlaGF2aW9yPC9rZXl3b3Jk
PjxrZXl3b3JkPkZlbWFsZTwva2V5d29yZD48a2V5d29yZD5HZW5ldGljIExvY2kvKmdlbmV0aWNz
PC9rZXl3b3JkPjxrZXl3b3JkPipHZW5ldGljIFByZWRpc3Bvc2l0aW9uIHRvIERpc2Vhc2U8L2tl
eXdvcmQ+PGtleXdvcmQ+R2Vub21lLVdpZGUgQXNzb2NpYXRpb24gU3R1ZHk8L2tleXdvcmQ+PGtl
eXdvcmQ+R2Vub3R5cGU8L2tleXdvcmQ+PGtleXdvcmQ+SHVtYW5zPC9rZXl3b3JkPjxrZXl3b3Jk
Pk1ldGEtQW5hbHlzaXMgYXMgVG9waWM8L2tleXdvcmQ+PGtleXdvcmQ+T2xpZ29udWNsZW90aWRl
IEFycmF5IFNlcXVlbmNlIEFuYWx5c2lzPC9rZXl3b3JkPjxrZXl3b3JkPlBvbHltb3JwaGlzbSwg
U2luZ2xlIE51Y2xlb3RpZGUvKmdlbmV0aWNzPC9rZXl3b3JkPjxrZXl3b3JkPlJlY2VwdG9ycywg
RXN0cm9nZW4vZ2VuZXRpY3MvKm1ldGFib2xpc208L2tleXdvcmQ+PGtleXdvcmQ+UmlzayBGYWN0
b3JzPC9rZXl3b3JkPjwva2V5d29yZHM+PGRhdGVzPjx5ZWFyPjIwMTM8L3llYXI+PHB1Yi1kYXRl
cz48ZGF0ZT5BcHI8L2RhdGU+PC9wdWItZGF0ZXM+PC9kYXRlcz48aXNibj4xNTQ2LTE3MTggKEVs
ZWN0cm9uaWMpJiN4RDsxMDYxLTQwMzYgKExpbmtpbmcpPC9pc2JuPjxhY2Nlc3Npb24tbnVtPjIz
NTM1NzMzPC9hY2Nlc3Npb24tbnVtPjx1cmxzPjxyZWxhdGVkLXVybHM+PHVybD5odHRwOi8vd3d3
Lm5jYmkubmxtLm5paC5nb3YvcHVibWVkLzIzNTM1NzMzPC91cmw+PC9yZWxhdGVkLXVybHM+PC91
cmxzPjxjdXN0b20yPjM3NzE2OTU8L2N1c3RvbTI+PGVsZWN0cm9uaWMtcmVzb3VyY2UtbnVtPjEw
LjEwMzgvbmcuMjU2MTwvZWxlY3Ryb25pYy1yZXNvdXJjZS1udW0+PC9yZWNvcmQ+PC9DaXRlPjwv
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3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2D244A6E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7A99ED8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3329835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FA1D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0284B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80650805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869CD7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DYNLRB2, CDYL2, C16orf61, CENPN, ATMIN, C16orf46, GCSH, PKD1L2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A3BA48C" w14:textId="541AD9BA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5B27353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44820F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lastRenderedPageBreak/>
              <w:t>rs6504950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24CC9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7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C98D2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5305647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39ECC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TOM1L1, COX11, STXBP4, HLF, MMD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03CC085" w14:textId="2A901068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BaG1lZDwvQXV0aG9yPjxZZWFyPjIwMDk8L1llYXI+PFJl
Y051bT42MDwvUmVjTnVtPjxEaXNwbGF5VGV4dD4oNSk8L0Rpc3BsYXlUZXh0PjxyZWNvcmQ+PHJl
Yy1udW1iZXI+NjA8L3JlYy1udW1iZXI+PGZvcmVpZ24ta2V5cz48a2V5IGFwcD0iRU4iIGRiLWlk
PSI1cjJ3dzJ0dmp2enBlb2VzdnpseDJldnpyNTJydjBlcHd4ZnIiIHRpbWVzdGFtcD0iMTQxMDA0
MDEzNSI+NjA8L2tleT48L2ZvcmVpZ24ta2V5cz48cmVmLXR5cGUgbmFtZT0iSm91cm5hbCBBcnRp
Y2xlIj4xNzwvcmVmLXR5cGU+PGNvbnRyaWJ1dG9ycz48YXV0aG9ycz48YXV0aG9yPkFobWVkLCBT
LjwvYXV0aG9yPjxhdXRob3I+VGhvbWFzLCBHLjwvYXV0aG9yPjxhdXRob3I+R2hvdXNzYWluaSwg
TS48L2F1dGhvcj48YXV0aG9yPkhlYWxleSwgQy4gUy48L2F1dGhvcj48YXV0aG9yPkh1bXBocmV5
cywgTS4gSy48L2F1dGhvcj48YXV0aG9yPlBsYXR0ZSwgUi48L2F1dGhvcj48YXV0aG9yPk1vcnJp
c29uLCBKLjwvYXV0aG9yPjxhdXRob3I+TWFyYW5pYW4sIE0uPC9hdXRob3I+PGF1dGhvcj5Qb29s
ZXksIEsuIEEuPC9hdXRob3I+PGF1dGhvcj5MdWJlbiwgUi48L2F1dGhvcj48YXV0aG9yPkVjY2xl
cywgRC48L2F1dGhvcj48YXV0aG9yPkV2YW5zLCBELiBHLjwvYXV0aG9yPjxhdXRob3I+RmxldGNo
ZXIsIE8uPC9hdXRob3I+PGF1dGhvcj5Kb2huc29uLCBOLjwvYXV0aG9yPjxhdXRob3I+ZG9zIFNh
bnRvcyBTaWx2YSwgSS48L2F1dGhvcj48YXV0aG9yPlBldG8sIEouPC9hdXRob3I+PGF1dGhvcj5T
dHJhdHRvbiwgTS4gUi48L2F1dGhvcj48YXV0aG9yPlJhaG1hbiwgTi48L2F1dGhvcj48YXV0aG9y
PkphY29icywgSy48L2F1dGhvcj48YXV0aG9yPlByZW50aWNlLCBSLjwvYXV0aG9yPjxhdXRob3I+
QW5kZXJzb24sIEcuIEwuPC9hdXRob3I+PGF1dGhvcj5SYWprb3ZpYywgQS48L2F1dGhvcj48YXV0
aG9yPkN1cmIsIEouIEQuPC9hdXRob3I+PGF1dGhvcj5aaWVnbGVyLCBSLiBHLjwvYXV0aG9yPjxh
dXRob3I+QmVyZywgQy4gRC48L2F1dGhvcj48YXV0aG9yPkJ1eXMsIFMuIFMuPC9hdXRob3I+PGF1
dGhvcj5NY0NhcnR5LCBDLiBBLjwvYXV0aG9yPjxhdXRob3I+RmVpZ2Vsc29uLCBILiBTLjwvYXV0
aG9yPjxhdXRob3I+Q2FsbGUsIEUuIEUuPC9hdXRob3I+PGF1dGhvcj5UaHVuLCBNLiBKLjwvYXV0
aG9yPjxhdXRob3I+RGl2ZXIsIFcuIFIuPC9hdXRob3I+PGF1dGhvcj5Cb2plc2VuLCBTLjwvYXV0
aG9yPjxhdXRob3I+Tm9yZGVzdGdhYXJkLCBCLiBHLjwvYXV0aG9yPjxhdXRob3I+Rmx5Z2VyLCBI
LjwvYXV0aG9yPjxhdXRob3I+RG9yaywgVC48L2F1dGhvcj48YXV0aG9yPlNjaHVybWFubiwgUC48
L2F1dGhvcj48YXV0aG9yPkhpbGxlbWFubnMsIFAuPC9hdXRob3I+PGF1dGhvcj5LYXJzdGVucywg
Si4gSC48L2F1dGhvcj48YXV0aG9yPkJvZ2Rhbm92YSwgTi4gVi48L2F1dGhvcj48YXV0aG9yPkFu
dG9uZW5rb3ZhLCBOLiBOLjwvYXV0aG9yPjxhdXRob3I+WmFsdXRza3ksIEkuIFYuPC9hdXRob3I+
PGF1dGhvcj5CZXJtaXNoZXZhLCBNLjwvYXV0aG9yPjxhdXRob3I+RmVkb3JvdmEsIFMuPC9hdXRo
b3I+PGF1dGhvcj5LaHVzbnV0ZGlub3ZhLCBFLjwvYXV0aG9yPjxhdXRob3I+U2VhcmNoLDwvYXV0
aG9yPjxhdXRob3I+S2FuZywgRC48L2F1dGhvcj48YXV0aG9yPllvbywgSy4gWS48L2F1dGhvcj48
YXV0aG9yPk5vaCwgRC4gWS48L2F1dGhvcj48YXV0aG9yPkFobiwgUy4gSC48L2F1dGhvcj48YXV0
aG9yPkRldmlsZWUsIFAuPC9hdXRob3I+PGF1dGhvcj52YW4gQXNwZXJlbiwgQy4gSi48L2F1dGhv
cj48YXV0aG9yPlRvbGxlbmFhciwgUi4gQS48L2F1dGhvcj48YXV0aG9yPlNleW5hZXZlLCBDLjwv
YXV0aG9yPjxhdXRob3I+R2FyY2lhLUNsb3NhcywgTS48L2F1dGhvcj48YXV0aG9yPkxpc3Nvd3Nr
YSwgSi48L2F1dGhvcj48YXV0aG9yPkJyaW50b24sIEwuPC9hdXRob3I+PGF1dGhvcj5QZXBsb25z
a2EsIEIuPC9hdXRob3I+PGF1dGhvcj5OZXZhbmxpbm5hLCBILjwvYXV0aG9yPjxhdXRob3I+SGVp
a2tpbmVuLCBULjwvYXV0aG9yPjxhdXRob3I+QWl0dG9tYWtpLCBLLjwvYXV0aG9yPjxhdXRob3I+
QmxvbXF2aXN0LCBDLjwvYXV0aG9yPjxhdXRob3I+SG9wcGVyLCBKLiBMLjwvYXV0aG9yPjxhdXRo
b3I+U291dGhleSwgTS4gQy48L2F1dGhvcj48YXV0aG9yPlNtaXRoLCBMLjwvYXV0aG9yPjxhdXRo
b3I+U3B1cmRsZSwgQS4gQi48L2F1dGhvcj48YXV0aG9yPlNjaG1pZHQsIE0uIEsuPC9hdXRob3I+
PGF1dGhvcj5Ccm9la3MsIEEuPC9hdXRob3I+PGF1dGhvcj52YW4gSGllbiwgUi4gUi48L2F1dGhv
cj48YXV0aG9yPkNvcm5lbGlzc2VuLCBTLjwvYXV0aG9yPjxhdXRob3I+TWlsbmUsIFIuIEwuPC9h
dXRob3I+PGF1dGhvcj5SaWJhcywgRy48L2F1dGhvcj48YXV0aG9yPkdvbnphbGV6LU5laXJhLCBB
LjwvYXV0aG9yPjxhdXRob3I+QmVuaXRleiwgSi48L2F1dGhvcj48YXV0aG9yPlNjaG11dHpsZXIs
IFIuIEsuPC9hdXRob3I+PGF1dGhvcj5CdXJ3aW5rZWwsIEIuPC9hdXRob3I+PGF1dGhvcj5CYXJ0
cmFtLCBDLiBSLjwvYXV0aG9yPjxhdXRob3I+TWVpbmRsLCBBLjwvYXV0aG9yPjxhdXRob3I+QnJh
dWNoLCBILjwvYXV0aG9yPjxhdXRob3I+SnVzdGVuaG92ZW4sIEMuPC9hdXRob3I+PGF1dGhvcj5I
YW1hbm4sIFUuPC9hdXRob3I+PGF1dGhvcj5HZW5pY2EgQ29uc29ydGl1bTwvYXV0aG9yPjxhdXRo
b3I+Q2hhbmctQ2xhdWRlLCBKLjwvYXV0aG9yPjxhdXRob3I+SGVpbiwgUi48L2F1dGhvcj48YXV0
aG9yPldhbmctR29ocmtlLCBTLjwvYXV0aG9yPjxhdXRob3I+TGluZGJsb20sIEEuPC9hdXRob3I+
PGF1dGhvcj5NYXJnb2xpbiwgUy48L2F1dGhvcj48YXV0aG9yPk1hbm5lcm1hYSwgQS48L2F1dGhv
cj48YXV0aG9yPktvc21hLCBWLiBNLjwvYXV0aG9yPjxhdXRob3I+S2F0YWphLCBWLjwvYXV0aG9y
PjxhdXRob3I+T2xzb24sIEouIEUuPC9hdXRob3I+PGF1dGhvcj5XYW5nLCBYLjwvYXV0aG9yPjxh
dXRob3I+RnJlZGVyaWNrc2VuLCBaLjwvYXV0aG9yPjxhdXRob3I+R2lsZXMsIEcuIEcuPC9hdXRo
b3I+PGF1dGhvcj5TZXZlcmksIEcuPC9hdXRob3I+PGF1dGhvcj5CYWdsaWV0dG8sIEwuPC9hdXRo
b3I+PGF1dGhvcj5FbmdsaXNoLCBELiBSLjwvYXV0aG9yPjxhdXRob3I+SGFua2luc29uLCBTLiBF
LjwvYXV0aG9yPjxhdXRob3I+Q294LCBELiBHLjwvYXV0aG9yPjxhdXRob3I+S3JhZnQsIFAuPC9h
dXRob3I+PGF1dGhvcj5WYXR0ZW4sIEwuIEouPC9hdXRob3I+PGF1dGhvcj5IdmVlbSwgSy48L2F1
dGhvcj48YXV0aG9yPkt1bWxlLCBNLjwvYXV0aG9yPjxhdXRob3I+U2lndXJkc29uLCBBLjwvYXV0
aG9yPjxhdXRob3I+RG9vZHksIE0uPC9hdXRob3I+PGF1dGhvcj5CaGF0dGksIFAuPC9hdXRob3I+
PGF1dGhvcj5BbGV4YW5kZXIsIEIuIEguPC9hdXRob3I+PGF1dGhvcj5Ib29uaW5nLCBNLiBKLjwv
YXV0aG9yPjxhdXRob3I+dmFuIGRlbiBPdXdlbGFuZCwgQS4gTS48L2F1dGhvcj48YXV0aG9yPk9s
ZGVuYnVyZywgUi4gQS48L2F1dGhvcj48YXV0aG9yPlNjaHV0dGUsIE0uPC9hdXRob3I+PGF1dGhv
cj5IYWxsLCBQLjwvYXV0aG9yPjxhdXRob3I+Q3plbmUsIEsuPC9hdXRob3I+PGF1dGhvcj5MaXUs
IEouPC9hdXRob3I+PGF1dGhvcj5MaSwgWS48L2F1dGhvcj48YXV0aG9yPkNveCwgQS48L2F1dGhv
cj48YXV0aG9yPkVsbGlvdHQsIEcuPC9hdXRob3I+PGF1dGhvcj5Ccm9jaywgSS48L2F1dGhvcj48
YXV0aG9yPlJlZWQsIE0uIFcuPC9hdXRob3I+PGF1dGhvcj5TaGVuLCBDLiBZLjwvYXV0aG9yPjxh
dXRob3I+WXUsIEouIEMuPC9hdXRob3I+PGF1dGhvcj5Ic3UsIEcuIEMuPC9hdXRob3I+PGF1dGhv
cj5DaGVuLCBTLiBULjwvYXV0aG9yPjxhdXRob3I+QW50b24tQ3VsdmVyLCBILjwvYXV0aG9yPjxh
dXRob3I+WmlvZ2FzLCBBLjwvYXV0aG9yPjxhdXRob3I+QW5kcnVsaXMsIEkuIEwuPC9hdXRob3I+
PGF1dGhvcj5LbmlnaHQsIEouIEEuPC9hdXRob3I+PGF1dGhvcj5rQ29uRmFiLDwvYXV0aG9yPjxh
dXRob3I+QXVzdHJhbGlhbiBPdmFyaWFuIENhbmNlciBTdHVkeSwgR3JvdXA8L2F1dGhvcj48YXV0
aG9yPkJlZXNsZXksIEouPC9hdXRob3I+PGF1dGhvcj5Hb29kZSwgRS4gTC48L2F1dGhvcj48YXV0
aG9yPkNvdWNoLCBGLjwvYXV0aG9yPjxhdXRob3I+Q2hlbmV2aXgtVHJlbmNoLCBHLjwvYXV0aG9y
PjxhdXRob3I+SG9vdmVyLCBSLiBOLjwvYXV0aG9yPjxhdXRob3I+UG9uZGVyLCBCLiBBLjwvYXV0
aG9yPjxhdXRob3I+SHVudGVyLCBELiBKLjwvYXV0aG9yPjxhdXRob3I+UGhhcm9haCwgUC4gRC48
L2F1dGhvcj48YXV0aG9yPkR1bm5pbmcsIEEuIE0uPC9hdXRob3I+PGF1dGhvcj5DaGFub2NrLCBT
LiBKLjwvYXV0aG9yPjxhdXRob3I+RWFzdG9uLCBELiBGLjwvYXV0aG9yPjwvYXV0aG9ycz48L2Nv
bnRyaWJ1dG9ycz48YXV0aC1hZGRyZXNzPkRlcGFydG1lbnQgb2YgT25jb2xvZ3ksIFVuaXZlcnNp
dHkgb2YgQ2FtYnJpZGdlLCBVSy48L2F1dGgtYWRkcmVzcz48dGl0bGVzPjx0aXRsZT5OZXdseSBk
aXNjb3ZlcmVkIGJyZWFzdCBjYW5jZXIgc3VzY2VwdGliaWxpdHkgbG9jaSBvbiAzcDI0IGFuZCAx
N3EyMy4y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ODUtOTA8L3BhZ2VzPjx2b2x1bWU+NDE8L3ZvbHVtZT48bnVtYmVy
PjU8L251bWJlcj48a2V5d29yZHM+PGtleXdvcmQ+QnJlYXN0IE5lb3BsYXNtcy8qZ2VuZXRpY3Mv
cGF0aG9sb2d5PC9rZXl3b3JkPjxrZXl3b3JkPkNocm9tb3NvbWUgTWFwcGluZzwva2V5d29yZD48
a2V5d29yZD5DaHJvbW9zb21lcywgSHVtYW4sIFBhaXIgMTcvKmdlbmV0aWNzPC9rZXl3b3JkPjxr
ZXl3b3JkPkNocm9tb3NvbWVzLCBIdW1hbiwgUGFpciAzLypnZW5ldGljczwva2V5d29yZD48a2V5
d29yZD5EaXNlYXNlIFN1c2NlcHRpYmlsaXR5L21ldGFib2xpc208L2tleXdvcmQ+PGtleXdvcmQ+
RmVtYWxlPC9rZXl3b3JkPjxrZXl3b3JkPkdlbmV0aWMgUHJlZGlzcG9zaXRpb24gdG8gRGlzZWFz
ZS8qZ2VuZXRpY3M8L2tleXdvcmQ+PGtleXdvcmQ+R2Vub21lLCBIdW1hbjwva2V5d29yZD48a2V5
d29yZD5HZW5vdHlwZTwva2V5d29yZD48a2V5d29yZD5IdW1hbnM8L2tleXdvcmQ+PC9rZXl3b3Jk
cz48ZGF0ZXM+PHllYXI+MjAwOTwveWVhcj48cHViLWRhdGVzPjxkYXRlPk1heTwvZGF0ZT48L3B1
Yi1kYXRlcz48L2RhdGVzPjxpc2JuPjE1NDYtMTcxOCAoRWxlY3Ryb25pYykmI3hEOzEwNjEtNDAz
NiAoTGlua2luZyk8L2lzYm4+PGFjY2Vzc2lvbi1udW0+MTkzMzAwMjc8L2FjY2Vzc2lvbi1udW0+
PHVybHM+PHJlbGF0ZWQtdXJscz48dXJsPmh0dHA6Ly93d3cubmNiaS5ubG0ubmloLmdvdi9wdWJt
ZWQvMTkzMzAwMjc8L3VybD48L3JlbGF0ZWQtdXJscz48L3VybHM+PGN1c3RvbTI+Mjc0ODEyNTwv
Y3VzdG9tMj48ZWxlY3Ryb25pYy1yZXNvdXJjZS1udW0+MTAuMTAzOC9uZy4zNTQ8L2VsZWN0cm9u
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BaG1lZDwvQXV0aG9yPjxZZWFyPjIwMDk8L1llYXI+PFJl
Y051bT42MDwvUmVjTnVtPjxEaXNwbGF5VGV4dD4oNSk8L0Rpc3BsYXlUZXh0PjxyZWNvcmQ+PHJl
Yy1udW1iZXI+NjA8L3JlYy1udW1iZXI+PGZvcmVpZ24ta2V5cz48a2V5IGFwcD0iRU4iIGRiLWlk
PSI1cjJ3dzJ0dmp2enBlb2VzdnpseDJldnpyNTJydjBlcHd4ZnIiIHRpbWVzdGFtcD0iMTQxMDA0
MDEzNSI+NjA8L2tleT48L2ZvcmVpZ24ta2V5cz48cmVmLXR5cGUgbmFtZT0iSm91cm5hbCBBcnRp
Y2xlIj4xNzwvcmVmLXR5cGU+PGNvbnRyaWJ1dG9ycz48YXV0aG9ycz48YXV0aG9yPkFobWVkLCBT
LjwvYXV0aG9yPjxhdXRob3I+VGhvbWFzLCBHLjwvYXV0aG9yPjxhdXRob3I+R2hvdXNzYWluaSwg
TS48L2F1dGhvcj48YXV0aG9yPkhlYWxleSwgQy4gUy48L2F1dGhvcj48YXV0aG9yPkh1bXBocmV5
cywgTS4gSy48L2F1dGhvcj48YXV0aG9yPlBsYXR0ZSwgUi48L2F1dGhvcj48YXV0aG9yPk1vcnJp
c29uLCBKLjwvYXV0aG9yPjxhdXRob3I+TWFyYW5pYW4sIE0uPC9hdXRob3I+PGF1dGhvcj5Qb29s
ZXksIEsuIEEuPC9hdXRob3I+PGF1dGhvcj5MdWJlbiwgUi48L2F1dGhvcj48YXV0aG9yPkVjY2xl
cywgRC48L2F1dGhvcj48YXV0aG9yPkV2YW5zLCBELiBHLjwvYXV0aG9yPjxhdXRob3I+RmxldGNo
ZXIsIE8uPC9hdXRob3I+PGF1dGhvcj5Kb2huc29uLCBOLjwvYXV0aG9yPjxhdXRob3I+ZG9zIFNh
bnRvcyBTaWx2YSwgSS48L2F1dGhvcj48YXV0aG9yPlBldG8sIEouPC9hdXRob3I+PGF1dGhvcj5T
dHJhdHRvbiwgTS4gUi48L2F1dGhvcj48YXV0aG9yPlJhaG1hbiwgTi48L2F1dGhvcj48YXV0aG9y
PkphY29icywgSy48L2F1dGhvcj48YXV0aG9yPlByZW50aWNlLCBSLjwvYXV0aG9yPjxhdXRob3I+
QW5kZXJzb24sIEcuIEwuPC9hdXRob3I+PGF1dGhvcj5SYWprb3ZpYywgQS48L2F1dGhvcj48YXV0
aG9yPkN1cmIsIEouIEQuPC9hdXRob3I+PGF1dGhvcj5aaWVnbGVyLCBSLiBHLjwvYXV0aG9yPjxh
dXRob3I+QmVyZywgQy4gRC48L2F1dGhvcj48YXV0aG9yPkJ1eXMsIFMuIFMuPC9hdXRob3I+PGF1
dGhvcj5NY0NhcnR5LCBDLiBBLjwvYXV0aG9yPjxhdXRob3I+RmVpZ2Vsc29uLCBILiBTLjwvYXV0
aG9yPjxhdXRob3I+Q2FsbGUsIEUuIEUuPC9hdXRob3I+PGF1dGhvcj5UaHVuLCBNLiBKLjwvYXV0
aG9yPjxhdXRob3I+RGl2ZXIsIFcuIFIuPC9hdXRob3I+PGF1dGhvcj5Cb2plc2VuLCBTLjwvYXV0
aG9yPjxhdXRob3I+Tm9yZGVzdGdhYXJkLCBCLiBHLjwvYXV0aG9yPjxhdXRob3I+Rmx5Z2VyLCBI
LjwvYXV0aG9yPjxhdXRob3I+RG9yaywgVC48L2F1dGhvcj48YXV0aG9yPlNjaHVybWFubiwgUC48
L2F1dGhvcj48YXV0aG9yPkhpbGxlbWFubnMsIFAuPC9hdXRob3I+PGF1dGhvcj5LYXJzdGVucywg
Si4gSC48L2F1dGhvcj48YXV0aG9yPkJvZ2Rhbm92YSwgTi4gVi48L2F1dGhvcj48YXV0aG9yPkFu
dG9uZW5rb3ZhLCBOLiBOLjwvYXV0aG9yPjxhdXRob3I+WmFsdXRza3ksIEkuIFYuPC9hdXRob3I+
PGF1dGhvcj5CZXJtaXNoZXZhLCBNLjwvYXV0aG9yPjxhdXRob3I+RmVkb3JvdmEsIFMuPC9hdXRo
b3I+PGF1dGhvcj5LaHVzbnV0ZGlub3ZhLCBFLjwvYXV0aG9yPjxhdXRob3I+U2VhcmNoLDwvYXV0
aG9yPjxhdXRob3I+S2FuZywgRC48L2F1dGhvcj48YXV0aG9yPllvbywgSy4gWS48L2F1dGhvcj48
YXV0aG9yPk5vaCwgRC4gWS48L2F1dGhvcj48YXV0aG9yPkFobiwgUy4gSC48L2F1dGhvcj48YXV0
aG9yPkRldmlsZWUsIFAuPC9hdXRob3I+PGF1dGhvcj52YW4gQXNwZXJlbiwgQy4gSi48L2F1dGhv
cj48YXV0aG9yPlRvbGxlbmFhciwgUi4gQS48L2F1dGhvcj48YXV0aG9yPlNleW5hZXZlLCBDLjwv
YXV0aG9yPjxhdXRob3I+R2FyY2lhLUNsb3NhcywgTS48L2F1dGhvcj48YXV0aG9yPkxpc3Nvd3Nr
YSwgSi48L2F1dGhvcj48YXV0aG9yPkJyaW50b24sIEwuPC9hdXRob3I+PGF1dGhvcj5QZXBsb25z
a2EsIEIuPC9hdXRob3I+PGF1dGhvcj5OZXZhbmxpbm5hLCBILjwvYXV0aG9yPjxhdXRob3I+SGVp
a2tpbmVuLCBULjwvYXV0aG9yPjxhdXRob3I+QWl0dG9tYWtpLCBLLjwvYXV0aG9yPjxhdXRob3I+
QmxvbXF2aXN0LCBDLjwvYXV0aG9yPjxhdXRob3I+SG9wcGVyLCBKLiBMLjwvYXV0aG9yPjxhdXRo
b3I+U291dGhleSwgTS4gQy48L2F1dGhvcj48YXV0aG9yPlNtaXRoLCBMLjwvYXV0aG9yPjxhdXRo
b3I+U3B1cmRsZSwgQS4gQi48L2F1dGhvcj48YXV0aG9yPlNjaG1pZHQsIE0uIEsuPC9hdXRob3I+
PGF1dGhvcj5Ccm9la3MsIEEuPC9hdXRob3I+PGF1dGhvcj52YW4gSGllbiwgUi4gUi48L2F1dGhv
cj48YXV0aG9yPkNvcm5lbGlzc2VuLCBTLjwvYXV0aG9yPjxhdXRob3I+TWlsbmUsIFIuIEwuPC9h
dXRob3I+PGF1dGhvcj5SaWJhcywgRy48L2F1dGhvcj48YXV0aG9yPkdvbnphbGV6LU5laXJhLCBB
LjwvYXV0aG9yPjxhdXRob3I+QmVuaXRleiwgSi48L2F1dGhvcj48YXV0aG9yPlNjaG11dHpsZXIs
IFIuIEsuPC9hdXRob3I+PGF1dGhvcj5CdXJ3aW5rZWwsIEIuPC9hdXRob3I+PGF1dGhvcj5CYXJ0
cmFtLCBDLiBSLjwvYXV0aG9yPjxhdXRob3I+TWVpbmRsLCBBLjwvYXV0aG9yPjxhdXRob3I+QnJh
dWNoLCBILjwvYXV0aG9yPjxhdXRob3I+SnVzdGVuaG92ZW4sIEMuPC9hdXRob3I+PGF1dGhvcj5I
YW1hbm4sIFUuPC9hdXRob3I+PGF1dGhvcj5HZW5pY2EgQ29uc29ydGl1bTwvYXV0aG9yPjxhdXRo
b3I+Q2hhbmctQ2xhdWRlLCBKLjwvYXV0aG9yPjxhdXRob3I+SGVpbiwgUi48L2F1dGhvcj48YXV0
aG9yPldhbmctR29ocmtlLCBTLjwvYXV0aG9yPjxhdXRob3I+TGluZGJsb20sIEEuPC9hdXRob3I+
PGF1dGhvcj5NYXJnb2xpbiwgUy48L2F1dGhvcj48YXV0aG9yPk1hbm5lcm1hYSwgQS48L2F1dGhv
cj48YXV0aG9yPktvc21hLCBWLiBNLjwvYXV0aG9yPjxhdXRob3I+S2F0YWphLCBWLjwvYXV0aG9y
PjxhdXRob3I+T2xzb24sIEouIEUuPC9hdXRob3I+PGF1dGhvcj5XYW5nLCBYLjwvYXV0aG9yPjxh
dXRob3I+RnJlZGVyaWNrc2VuLCBaLjwvYXV0aG9yPjxhdXRob3I+R2lsZXMsIEcuIEcuPC9hdXRo
b3I+PGF1dGhvcj5TZXZlcmksIEcuPC9hdXRob3I+PGF1dGhvcj5CYWdsaWV0dG8sIEwuPC9hdXRo
b3I+PGF1dGhvcj5FbmdsaXNoLCBELiBSLjwvYXV0aG9yPjxhdXRob3I+SGFua2luc29uLCBTLiBF
LjwvYXV0aG9yPjxhdXRob3I+Q294LCBELiBHLjwvYXV0aG9yPjxhdXRob3I+S3JhZnQsIFAuPC9h
dXRob3I+PGF1dGhvcj5WYXR0ZW4sIEwuIEouPC9hdXRob3I+PGF1dGhvcj5IdmVlbSwgSy48L2F1
dGhvcj48YXV0aG9yPkt1bWxlLCBNLjwvYXV0aG9yPjxhdXRob3I+U2lndXJkc29uLCBBLjwvYXV0
aG9yPjxhdXRob3I+RG9vZHksIE0uPC9hdXRob3I+PGF1dGhvcj5CaGF0dGksIFAuPC9hdXRob3I+
PGF1dGhvcj5BbGV4YW5kZXIsIEIuIEguPC9hdXRob3I+PGF1dGhvcj5Ib29uaW5nLCBNLiBKLjwv
YXV0aG9yPjxhdXRob3I+dmFuIGRlbiBPdXdlbGFuZCwgQS4gTS48L2F1dGhvcj48YXV0aG9yPk9s
ZGVuYnVyZywgUi4gQS48L2F1dGhvcj48YXV0aG9yPlNjaHV0dGUsIE0uPC9hdXRob3I+PGF1dGhv
cj5IYWxsLCBQLjwvYXV0aG9yPjxhdXRob3I+Q3plbmUsIEsuPC9hdXRob3I+PGF1dGhvcj5MaXUs
IEouPC9hdXRob3I+PGF1dGhvcj5MaSwgWS48L2F1dGhvcj48YXV0aG9yPkNveCwgQS48L2F1dGhv
cj48YXV0aG9yPkVsbGlvdHQsIEcuPC9hdXRob3I+PGF1dGhvcj5Ccm9jaywgSS48L2F1dGhvcj48
YXV0aG9yPlJlZWQsIE0uIFcuPC9hdXRob3I+PGF1dGhvcj5TaGVuLCBDLiBZLjwvYXV0aG9yPjxh
dXRob3I+WXUsIEouIEMuPC9hdXRob3I+PGF1dGhvcj5Ic3UsIEcuIEMuPC9hdXRob3I+PGF1dGhv
cj5DaGVuLCBTLiBULjwvYXV0aG9yPjxhdXRob3I+QW50b24tQ3VsdmVyLCBILjwvYXV0aG9yPjxh
dXRob3I+WmlvZ2FzLCBBLjwvYXV0aG9yPjxhdXRob3I+QW5kcnVsaXMsIEkuIEwuPC9hdXRob3I+
PGF1dGhvcj5LbmlnaHQsIEouIEEuPC9hdXRob3I+PGF1dGhvcj5rQ29uRmFiLDwvYXV0aG9yPjxh
dXRob3I+QXVzdHJhbGlhbiBPdmFyaWFuIENhbmNlciBTdHVkeSwgR3JvdXA8L2F1dGhvcj48YXV0
aG9yPkJlZXNsZXksIEouPC9hdXRob3I+PGF1dGhvcj5Hb29kZSwgRS4gTC48L2F1dGhvcj48YXV0
aG9yPkNvdWNoLCBGLjwvYXV0aG9yPjxhdXRob3I+Q2hlbmV2aXgtVHJlbmNoLCBHLjwvYXV0aG9y
PjxhdXRob3I+SG9vdmVyLCBSLiBOLjwvYXV0aG9yPjxhdXRob3I+UG9uZGVyLCBCLiBBLjwvYXV0
aG9yPjxhdXRob3I+SHVudGVyLCBELiBKLjwvYXV0aG9yPjxhdXRob3I+UGhhcm9haCwgUC4gRC48
L2F1dGhvcj48YXV0aG9yPkR1bm5pbmcsIEEuIE0uPC9hdXRob3I+PGF1dGhvcj5DaGFub2NrLCBT
LiBKLjwvYXV0aG9yPjxhdXRob3I+RWFzdG9uLCBELiBGLjwvYXV0aG9yPjwvYXV0aG9ycz48L2Nv
bnRyaWJ1dG9ycz48YXV0aC1hZGRyZXNzPkRlcGFydG1lbnQgb2YgT25jb2xvZ3ksIFVuaXZlcnNp
dHkgb2YgQ2FtYnJpZGdlLCBVSy48L2F1dGgtYWRkcmVzcz48dGl0bGVzPjx0aXRsZT5OZXdseSBk
aXNjb3ZlcmVkIGJyZWFzdCBjYW5jZXIgc3VzY2VwdGliaWxpdHkgbG9jaSBvbiAzcDI0IGFuZCAx
N3EyMy4yPC90aXRsZT48c2Vjb25kYXJ5LXRpdGxlPk5hdCBHZW5ldDwvc2Vjb25kYXJ5LXRpdGxl
PjxhbHQtdGl0bGU+TmF0dXJlIGdlbmV0aWNzPC9hbHQtdGl0bGU+PC90aXRsZXM+PHBlcmlvZGlj
YWw+PGZ1bGwtdGl0bGU+TmF0IEdlbmV0PC9mdWxsLXRpdGxlPjxhYmJyLTE+TmF0dXJlIGdlbmV0
aWNzPC9hYmJyLTE+PC9wZXJpb2RpY2FsPjxhbHQtcGVyaW9kaWNhbD48ZnVsbC10aXRsZT5OYXQg
R2VuZXQ8L2Z1bGwtdGl0bGU+PGFiYnItMT5OYXR1cmUgZ2VuZXRpY3M8L2FiYnItMT48L2FsdC1w
ZXJpb2RpY2FsPjxwYWdlcz41ODUtOTA8L3BhZ2VzPjx2b2x1bWU+NDE8L3ZvbHVtZT48bnVtYmVy
PjU8L251bWJlcj48a2V5d29yZHM+PGtleXdvcmQ+QnJlYXN0IE5lb3BsYXNtcy8qZ2VuZXRpY3Mv
cGF0aG9sb2d5PC9rZXl3b3JkPjxrZXl3b3JkPkNocm9tb3NvbWUgTWFwcGluZzwva2V5d29yZD48
a2V5d29yZD5DaHJvbW9zb21lcywgSHVtYW4sIFBhaXIgMTcvKmdlbmV0aWNzPC9rZXl3b3JkPjxr
ZXl3b3JkPkNocm9tb3NvbWVzLCBIdW1hbiwgUGFpciAzLypnZW5ldGljczwva2V5d29yZD48a2V5
d29yZD5EaXNlYXNlIFN1c2NlcHRpYmlsaXR5L21ldGFib2xpc208L2tleXdvcmQ+PGtleXdvcmQ+
RmVtYWxlPC9rZXl3b3JkPjxrZXl3b3JkPkdlbmV0aWMgUHJlZGlzcG9zaXRpb24gdG8gRGlzZWFz
ZS8qZ2VuZXRpY3M8L2tleXdvcmQ+PGtleXdvcmQ+R2Vub21lLCBIdW1hbjwva2V5d29yZD48a2V5
d29yZD5HZW5vdHlwZTwva2V5d29yZD48a2V5d29yZD5IdW1hbnM8L2tleXdvcmQ+PC9rZXl3b3Jk
cz48ZGF0ZXM+PHllYXI+MjAwOTwveWVhcj48cHViLWRhdGVzPjxkYXRlPk1heTwvZGF0ZT48L3B1
Yi1kYXRlcz48L2RhdGVzPjxpc2JuPjE1NDYtMTcxOCAoRWxlY3Ryb25pYykmI3hEOzEwNjEtNDAz
NiAoTGlua2luZyk8L2lzYm4+PGFjY2Vzc2lvbi1udW0+MTkzMzAwMjc8L2FjY2Vzc2lvbi1udW0+
PHVybHM+PHJlbGF0ZWQtdXJscz48dXJsPmh0dHA6Ly93d3cubmNiaS5ubG0ubmloLmdvdi9wdWJt
ZWQvMTkzMzAwMjc8L3VybD48L3JlbGF0ZWQtdXJscz48L3VybHM+PGN1c3RvbTI+Mjc0ODEyNTwv
Y3VzdG9tMj48ZWxlY3Ryb25pYy1yZXNvdXJjZS1udW0+MTAuMTAzOC9uZy4zNTQ8L2VsZWN0cm9u
aWMtcmVzb3VyY2UtbnVtPjwvcmVjb3JkPjwvQ2l0ZT48L0VuZE5vdGU+AG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5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2D222937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9FF1C28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527616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E7FEAD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220C0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4337424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233AEC6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TAF4B, KCTD1, LOC728606, AQP4, C18orf16, CHST9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3C4BA0D" w14:textId="702E49FC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01CD67D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1293E81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1436904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3A99C9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2A840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4570667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8187388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KCTD1, LOC728606, AQP4, C18orf16, CHST9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D152AEE" w14:textId="640BB4CB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5B46F6FF" w14:textId="77777777" w:rsidTr="00D41382">
        <w:trPr>
          <w:trHeight w:val="78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3D5D2DB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8170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AF70B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83EEE6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7389704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B70E644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NWD1, SIN3B, F2RL3, CPAMD8, HAUS8, MYO9B, USE1, OCEL1, NR2F6, USHBP1, C19orf62, ANKLE1, ABHD8, MRPL34, DDA1, ANO8, GTPBP3, PLVAP, BST2, FAM125A, NXNL1, SLC27A1, PGLS, FAM129C, GLT25D1, UNC13A, MAP1S, FCHO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53E8A28" w14:textId="69BA5266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BbnRvbmlvdTwvQXV0aG9yPjxZZWFyPjIwMTA8L1llYXI+
PFJlY051bT4yODwvUmVjTnVtPjxEaXNwbGF5VGV4dD4oMTQpPC9EaXNwbGF5VGV4dD48cmVjb3Jk
PjxyZWMtbnVtYmVyPjI4PC9yZWMtbnVtYmVyPjxmb3JlaWduLWtleXM+PGtleSBhcHA9IkVOIiBk
Yi1pZD0id3R0ejJ0ZXM1ZXpzOXFlcHh3Y3g1cmFjc3Mwd3hhdjAyZGZzIiB0aW1lc3RhbXA9IjE0
MDg2Mzc3MTYiPjI4PC9rZXk+PC9mb3JlaWduLWtleXM+PHJlZi10eXBlIG5hbWU9IkpvdXJuYWwg
QXJ0aWNsZSI+MTc8L3JlZi10eXBlPjxjb250cmlidXRvcnM+PGF1dGhvcnM+PGF1dGhvcj5BbnRv
bmlvdSwgQS4gQy48L2F1dGhvcj48YXV0aG9yPldhbmcsIFguPC9hdXRob3I+PGF1dGhvcj5GcmVk
ZXJpY2tzZW4sIFouIFMuPC9hdXRob3I+PGF1dGhvcj5NY0d1ZmZvZywgTC48L2F1dGhvcj48YXV0
aG9yPlRhcnJlbGwsIFIuPC9hdXRob3I+PGF1dGhvcj5TaW5pbG5pa292YSwgTy4gTS48L2F1dGhv
cj48YXV0aG9yPkhlYWxleSwgUy48L2F1dGhvcj48YXV0aG9yPk1vcnJpc29uLCBKLjwvYXV0aG9y
PjxhdXRob3I+S2FydHNvbmFraSwgQy48L2F1dGhvcj48YXV0aG9yPkxlc25pY2ssIFQuPC9hdXRo
b3I+PGF1dGhvcj5HaG91c3NhaW5pLCBNLjwvYXV0aG9yPjxhdXRob3I+QmFycm93ZGFsZSwgRC48
L2F1dGhvcj48YXV0aG9yPkVtYnJhY2UsPC9hdXRob3I+PGF1dGhvcj5QZW9jaywgUy48L2F1dGhv
cj48YXV0aG9yPkNvb2ssIE0uPC9hdXRob3I+PGF1dGhvcj5PbGl2ZXIsIEMuPC9hdXRob3I+PGF1
dGhvcj5Gcm9zdCwgRC48L2F1dGhvcj48YXV0aG9yPkVjY2xlcywgRC48L2F1dGhvcj48YXV0aG9y
PkV2YW5zLCBELiBHLjwvYXV0aG9yPjxhdXRob3I+RWVsZXMsIFIuPC9hdXRob3I+PGF1dGhvcj5J
emF0dCwgTC48L2F1dGhvcj48YXV0aG9yPkNodSwgQy48L2F1dGhvcj48YXV0aG9yPkRvdWdsYXMs
IEYuPC9hdXRob3I+PGF1dGhvcj5QYXRlcnNvbiwgSi48L2F1dGhvcj48YXV0aG9yPlN0b3BwYS1M
eW9ubmV0LCBELjwvYXV0aG9yPjxhdXRob3I+SG91ZGF5ZXIsIEMuPC9hdXRob3I+PGF1dGhvcj5N
YXpveWVyLCBTLjwvYXV0aG9yPjxhdXRob3I+R2lyYXVkLCBTLjwvYXV0aG9yPjxhdXRob3I+TGFz
c2V0LCBDLjwvYXV0aG9yPjxhdXRob3I+UmVtZW5pZXJhcywgQS48L2F1dGhvcj48YXV0aG9yPkNh
cm9uLCBPLjwvYXV0aG9yPjxhdXRob3I+SGFyZG91aW4sIEEuPC9hdXRob3I+PGF1dGhvcj5CZXJ0
aGV0LCBQLjwvYXV0aG9yPjxhdXRob3I+R2VtbyBTdHVkeSBDb2xsYWJvcmF0b3JzPC9hdXRob3I+
PGF1dGhvcj5Ib2dlcnZvcnN0LCBGLiBCLjwvYXV0aG9yPjxhdXRob3I+Um9va3VzLCBNLiBBLjwv
YXV0aG9yPjxhdXRob3I+SmFnZXIsIEEuPC9hdXRob3I+PGF1dGhvcj52YW4gZGVuIE91d2VsYW5k
LCBBLjwvYXV0aG9yPjxhdXRob3I+SG9vZ2VyYnJ1Z2dlLCBOLjwvYXV0aG9yPjxhdXRob3I+dmFu
IGRlciBMdWlqdCwgUi4gQi48L2F1dGhvcj48YXV0aG9yPk1laWplcnMtSGVpamJvZXIsIEguPC9h
dXRob3I+PGF1dGhvcj5Hb21leiBHYXJjaWEsIEUuIEIuPC9hdXRob3I+PGF1dGhvcj5IZWJvbiw8
L2F1dGhvcj48YXV0aG9yPkRldmlsZWUsIFAuPC9hdXRob3I+PGF1dGhvcj5WcmVlc3dpamssIE0u
IFAuPC9hdXRob3I+PGF1dGhvcj5MdWJpbnNraSwgSi48L2F1dGhvcj48YXV0aG9yPkpha3Vib3dz
a2EsIEEuPC9hdXRob3I+PGF1dGhvcj5Hcm9ud2FsZCwgSi48L2F1dGhvcj48YXV0aG9yPkh1emFy
c2tpLCBULjwvYXV0aG9yPjxhdXRob3I+Qnlyc2tpLCBULjwvYXV0aG9yPjxhdXRob3I+R29yc2tp
LCBCLjwvYXV0aG9yPjxhdXRob3I+Q3lidWxza2ksIEMuPC9hdXRob3I+PGF1dGhvcj5TcHVyZGxl
LCBBLiBCLjwvYXV0aG9yPjxhdXRob3I+SG9sbGFuZCwgSC48L2F1dGhvcj48YXV0aG9yPmtDb25G
YWIsPC9hdXRob3I+PGF1dGhvcj5Hb2xkZ2FyLCBELiBFLjwvYXV0aG9yPjxhdXRob3I+Sm9obiwg
RS4gTS48L2F1dGhvcj48YXV0aG9yPkhvcHBlciwgSi4gTC48L2F1dGhvcj48YXV0aG9yPlNvdXRo
ZXksIE0uPC9hdXRob3I+PGF1dGhvcj5CdXlzLCBTLiBTLjwvYXV0aG9yPjxhdXRob3I+RGFseSwg
TS4gQi48L2F1dGhvcj48YXV0aG9yPlRlcnJ5LCBNLiBCLjwvYXV0aG9yPjxhdXRob3I+U2NobXV0
emxlciwgUi4gSy48L2F1dGhvcj48YXV0aG9yPldhcHBlbnNjaG1pZHQsIEIuPC9hdXRob3I+PGF1
dGhvcj5FbmdlbCwgQy48L2F1dGhvcj48YXV0aG9yPk1laW5kbCwgQS48L2F1dGhvcj48YXV0aG9y
PlByZWlzbGVyLUFkYW1zLCBTLjwvYXV0aG9yPjxhdXRob3I+QXJub2xkLCBOLjwvYXV0aG9yPjxh
dXRob3I+TmllZGVyYWNoZXIsIEQuPC9hdXRob3I+PGF1dGhvcj5TdXR0ZXIsIEMuPC9hdXRob3I+
PGF1dGhvcj5Eb21jaGVrLCBTLiBNLjwvYXV0aG9yPjxhdXRob3I+TmF0aGFuc29uLCBLLiBMLjwv
YXV0aG9yPjxhdXRob3I+UmViYmVjaywgVC48L2F1dGhvcj48YXV0aG9yPkJsdW0sIEouIEwuPC9h
dXRob3I+PGF1dGhvcj5QaWVkbW9udGUsIE0uPC9hdXRob3I+PGF1dGhvcj5Sb2RyaWd1ZXosIEcu
IEMuPC9hdXRob3I+PGF1dGhvcj5XYWtlbGV5LCBLLjwvYXV0aG9yPjxhdXRob3I+Qm9nZ2Vzcywg
Si4gRi48L2F1dGhvcj48YXV0aG9yPkJhc2lsLCBKLjwvYXV0aG9yPjxhdXRob3I+QmxhbmssIFMu
IFYuPC9hdXRob3I+PGF1dGhvcj5GcmllZG1hbiwgRS48L2F1dGhvcj48YXV0aG9yPkthdWZtYW4s
IEIuPC9hdXRob3I+PGF1dGhvcj5MYWl0bWFuLCBZLjwvYXV0aG9yPjxhdXRob3I+TWlsZ3JvbSwg
Ui48L2F1dGhvcj48YXV0aG9yPkFuZHJ1bGlzLCBJLiBMLjwvYXV0aG9yPjxhdXRob3I+R2xlbmRv
biwgRy48L2F1dGhvcj48YXV0aG9yPk96Y2VsaWssIEguPC9hdXRob3I+PGF1dGhvcj5LaXJjaGhv
ZmYsIFQuPC9hdXRob3I+PGF1dGhvcj5WaWphaSwgSi48L2F1dGhvcj48YXV0aG9yPkdhdWRldCwg
TS4gTS48L2F1dGhvcj48YXV0aG9yPkFsdHNodWxlciwgRC48L2F1dGhvcj48YXV0aG9yPkd1aWR1
Y2NpLCBDLjwvYXV0aG9yPjxhdXRob3I+U3dlLCBCcmNhPC9hdXRob3I+PGF1dGhvcj5Mb21hbiwg
Ti48L2F1dGhvcj48YXV0aG9yPkhhcmJzdCwgSy48L2F1dGhvcj48YXV0aG9yPlJhbnRhbGEsIEou
PC9hdXRob3I+PGF1dGhvcj5FaHJlbmNyb25hLCBILjwvYXV0aG9yPjxhdXRob3I+R2VyZGVzLCBB
LiBNLjwvYXV0aG9yPjxhdXRob3I+VGhvbWFzc2VuLCBNLjwvYXV0aG9yPjxhdXRob3I+U3VuZGUs
IEwuPC9hdXRob3I+PGF1dGhvcj5QZXRlcmxvbmdvLCBQLjwvYXV0aG9yPjxhdXRob3I+TWFub3Vr
aWFuLCBTLjwvYXV0aG9yPjxhdXRob3I+Qm9uYW5uaSwgQi48L2F1dGhvcj48YXV0aG9yPlZpZWws
IEEuPC9hdXRob3I+PGF1dGhvcj5SYWRpY2UsIFAuPC9hdXRob3I+PGF1dGhvcj5DYWxkZXMsIFQu
PC9hdXRob3I+PGF1dGhvcj5kZSBsYSBIb3lhLCBNLjwvYXV0aG9yPjxhdXRob3I+U2luZ2VyLCBD
LiBGLjwvYXV0aG9yPjxhdXRob3I+Rmluay1SZXR0ZXIsIEEuPC9hdXRob3I+PGF1dGhvcj5HcmVl
bmUsIE0uIEguPC9hdXRob3I+PGF1dGhvcj5NYWksIFAuIEwuPC9hdXRob3I+PGF1dGhvcj5Mb3Vk
LCBKLiBULjwvYXV0aG9yPjxhdXRob3I+R3VpZHVnbGksIEwuPC9hdXRob3I+PGF1dGhvcj5MaW5k
b3IsIE4uIE0uPC9hdXRob3I+PGF1dGhvcj5IYW5zZW4sIFQuIFYuPC9hdXRob3I+PGF1dGhvcj5O
aWVsc2VuLCBGLiBDLjwvYXV0aG9yPjxhdXRob3I+QmxhbmNvLCBJLjwvYXV0aG9yPjxhdXRob3I+
TGF6YXJvLCBDLjwvYXV0aG9yPjxhdXRob3I+R2FyYmVyLCBKLjwvYXV0aG9yPjxhdXRob3I+UmFt
dXMsIFMuIEouPC9hdXRob3I+PGF1dGhvcj5HYXl0aGVyLCBTLiBBLjwvYXV0aG9yPjxhdXRob3I+
UGhlbGFuLCBDLjwvYXV0aG9yPjxhdXRob3I+TmFyb2QsIFMuPC9hdXRob3I+PGF1dGhvcj5TemFi
bywgQy4gSS48L2F1dGhvcj48YXV0aG9yPk1vZCwgU3F1YWQ8L2F1dGhvcj48YXV0aG9yPkJlbml0
ZXosIEouPC9hdXRob3I+PGF1dGhvcj5Pc29yaW8sIEEuPC9hdXRob3I+PGF1dGhvcj5OZXZhbmxp
bm5hLCBILjwvYXV0aG9yPjxhdXRob3I+SGVpa2tpbmVuLCBULjwvYXV0aG9yPjxhdXRob3I+Q2Fs
aWdvLCBNLiBBLjwvYXV0aG9yPjxhdXRob3I+QmVhdHRpZSwgTS4gUy48L2F1dGhvcj48YXV0aG9y
PkhhbWFubiwgVS48L2F1dGhvcj48YXV0aG9yPkdvZHdpbiwgQS4gSy48L2F1dGhvcj48YXV0aG9y
Pk1vbnRhZ25hLCBNLjwvYXV0aG9yPjxhdXRob3I+Q2FzZWxsYSwgQy48L2F1dGhvcj48YXV0aG9y
Pk5ldWhhdXNlbiwgUy4gTC48L2F1dGhvcj48YXV0aG9yPkthcmxhbiwgQi4gWS48L2F1dGhvcj48
YXV0aG9yPlR1bmcsIE4uPC9hdXRob3I+PGF1dGhvcj5Ub2xhbmQsIEEuIEUuPC9hdXRob3I+PGF1
dGhvcj5XZWl0emVsLCBKLjwvYXV0aG9yPjxhdXRob3I+T2xvcGFkZSwgTy48L2F1dGhvcj48YXV0
aG9yPlNpbWFyZCwgSi48L2F1dGhvcj48YXV0aG9yPlNvdWN5LCBQLjwvYXV0aG9yPjxhdXRob3I+
UnViaW5zdGVpbiwgVy4gUy48L2F1dGhvcj48YXV0aG9yPkFyYXNvbiwgQS48L2F1dGhvcj48YXV0
aG9yPlJlbm5lcnQsIEcuPC9hdXRob3I+PGF1dGhvcj5NYXJ0aW4sIE4uIEcuPC9hdXRob3I+PGF1
dGhvcj5Nb250Z29tZXJ5LCBHLiBXLjwvYXV0aG9yPjxhdXRob3I+Q2hhbmctQ2xhdWRlLCBKLjwv
YXV0aG9yPjxhdXRob3I+Rmxlc2NoLUphbnlzLCBELjwvYXV0aG9yPjxhdXRob3I+QnJhdWNoLCBI
LjwvYXV0aG9yPjxhdXRob3I+R2VuaWNhLDwvYXV0aG9yPjxhdXRob3I+U2V2ZXJpLCBHLjwvYXV0
aG9yPjxhdXRob3I+QmFnbGlldHRvLCBMLjwvYXV0aG9yPjxhdXRob3I+Q294LCBBLjwvYXV0aG9y
PjxhdXRob3I+Q3Jvc3MsIFMuIFMuPC9hdXRob3I+PGF1dGhvcj5NaXJvbiwgUC48L2F1dGhvcj48
YXV0aG9yPkdlcnR5LCBTLiBNLjwvYXV0aG9yPjxhdXRob3I+VGFwcGVyLCBXLjwvYXV0aG9yPjxh
dXRob3I+WWFubm91a2Frb3MsIEQuPC9hdXRob3I+PGF1dGhvcj5Gb3VudHppbGFzLCBHLjwvYXV0
aG9yPjxhdXRob3I+RmFzY2hpbmcsIFAuIEEuPC9hdXRob3I+PGF1dGhvcj5CZWNrbWFubiwgTS4g
Vy48L2F1dGhvcj48YXV0aG9yPkRvcyBTYW50b3MgU2lsdmEsIEkuPC9hdXRob3I+PGF1dGhvcj5Q
ZXRvLCBKLjwvYXV0aG9yPjxhdXRob3I+TGFtYnJlY2h0cywgRC48L2F1dGhvcj48YXV0aG9yPlBh
cmlkYWVucywgUi48L2F1dGhvcj48YXV0aG9yPlJ1ZGlnZXIsIFQuPC9hdXRob3I+PGF1dGhvcj5G
b3JzdGksIEEuPC9hdXRob3I+PGF1dGhvcj5XaW5xdmlzdCwgUi48L2F1dGhvcj48YXV0aG9yPlB5
bGthcywgSy48L2F1dGhvcj48YXV0aG9yPkRpYXNpbywgUi4gQi48L2F1dGhvcj48YXV0aG9yPkxl
ZSwgQS4gTS48L2F1dGhvcj48YXV0aG9yPkVja2VsLVBhc3NvdywgSi48L2F1dGhvcj48YXV0aG9y
PlZhY2hvbiwgQy48L2F1dGhvcj48YXV0aG9yPkJsb3dzLCBGLjwvYXV0aG9yPjxhdXRob3I+RHJp
dmVyLCBLLjwvYXV0aG9yPjxhdXRob3I+RHVubmluZywgQS48L2F1dGhvcj48YXV0aG9yPlBoYXJv
YWgsIFAuIFAuPC9hdXRob3I+PGF1dGhvcj5PZmZpdCwgSy48L2F1dGhvcj48YXV0aG9yPlBhbmty
YXR6LCBWLiBTLjwvYXV0aG9yPjxhdXRob3I+SGFrb25hcnNvbiwgSC48L2F1dGhvcj48YXV0aG9y
PkNoZW5ldml4LVRyZW5jaCwgRy48L2F1dGhvcj48YXV0aG9yPkVhc3RvbiwgRC4gRi48L2F1dGhv
cj48YXV0aG9yPkNvdWNoLCBGLiBKLjwvYXV0aG9yPjwvYXV0aG9ycz48L2NvbnRyaWJ1dG9ycz48
YXV0aC1hZGRyZXNzPkNlbnRyZSBmb3IgQ2FuY2VyIEdlbmV0aWMgRXBpZGVtaW9sb2d5LCBEZXBh
cnRtZW50IG9mIFB1YmxpYyBIZWFsdGggYW5kIFByaW1hcnkgQ2FyZSwgVW5pdmVyc2l0eSBvZiBD
YW1icmlkZ2UsIENhbWJyaWRnZSwgVUsuPC9hdXRoLWFkZHJlc3M+PHRpdGxlcz48dGl0bGU+QSBs
b2N1cyBvbiAxOXAxMyBtb2RpZmllcyByaXNrIG9mIGJyZWFzdCBjYW5jZXIgaW4gQlJDQTEgbXV0
YXRpb24gY2FycmllcnMgYW5kIGlzIGFzc29jaWF0ZWQgd2l0aCBob3Jtb25lIHJlY2VwdG9yLW5l
Z2F0aXZlIGJyZWFzdCBjYW5jZXIgaW4gdGhlIGdlbmVyYWwgcG9wdWxhdGlvbjwvdGl0bGU+PHNl
Y29uZGFyeS10aXRsZT5OYXQgR2VuZXQ8L3NlY29uZGFyeS10aXRsZT48YWx0LXRpdGxlPk5hdHVy
ZSBnZW5ldGljczwvYWx0LXRpdGxlPjwvdGl0bGVzPjxwZXJpb2RpY2FsPjxmdWxsLXRpdGxlPk5h
dCBHZW5ldDwvZnVsbC10aXRsZT48YWJici0xPk5hdHVyZSBnZW5ldGljczwvYWJici0xPjwvcGVy
aW9kaWNhbD48YWx0LXBlcmlvZGljYWw+PGZ1bGwtdGl0bGU+TmF0IEdlbmV0PC9mdWxsLXRpdGxl
PjxhYmJyLTE+TmF0dXJlIGdlbmV0aWNzPC9hYmJyLTE+PC9hbHQtcGVyaW9kaWNhbD48cGFnZXM+
ODg1LTkyPC9wYWdlcz48dm9sdW1lPjQyPC92b2x1bWU+PG51bWJlcj4xMDwvbnVtYmVyPjxrZXl3
b3Jkcz48a2V5d29yZD5BZHVsdDwva2V5d29yZD48a2V5d29yZD5CUkNBMSBQcm90ZWluLypnZW5l
dGljczwva2V5d29yZD48a2V5d29yZD5CcmVhc3QgTmVvcGxhc21zLypnZW5ldGljcy9wYXRob2xv
Z3k8L2tleXdvcmQ+PGtleXdvcmQ+Q2FzZS1Db250cm9sIFN0dWRpZXM8L2tleXdvcmQ+PGtleXdv
cmQ+Q2hyb21vc29tZXMsIEh1bWFuLCBQYWlyIDE5LypnZW5ldGljczwva2V5d29yZD48a2V5d29y
ZD5GZW1hbGU8L2tleXdvcmQ+PGtleXdvcmQ+KkdlbmV0aWMgUHJlZGlzcG9zaXRpb24gdG8gRGlz
ZWFzZTwva2V5d29yZD48a2V5d29yZD5HZW5vdHlwZTwva2V5d29yZD48a2V5d29yZD5IdW1hbnM8
L2tleXdvcmQ+PGtleXdvcmQ+TXV0YXRpb24vKmdlbmV0aWNzPC9rZXl3b3JkPjxrZXl3b3JkPlBv
bHltb3JwaGlzbSwgU2luZ2xlIE51Y2xlb3RpZGUvZ2VuZXRpY3M8L2tleXdvcmQ+PGtleXdvcmQ+
UmVjZXB0b3IsIGVyYkItMi8qZ2VuZXRpY3M8L2tleXdvcmQ+PGtleXdvcmQ+UmVjZXB0b3JzLCBF
c3Ryb2dlbi8qZ2VuZXRpY3M8L2tleXdvcmQ+PGtleXdvcmQ+UmVjZXB0b3JzLCBQcm9nZXN0ZXJv
bmUvKmdlbmV0aWNzPC9rZXl3b3JkPjwva2V5d29yZHM+PGRhdGVzPjx5ZWFyPjIwMTA8L3llYXI+
PHB1Yi1kYXRlcz48ZGF0ZT5PY3Q8L2RhdGU+PC9wdWItZGF0ZXM+PC9kYXRlcz48aXNibj4xNTQ2
LTE3MTggKEVsZWN0cm9uaWMpJiN4RDsxMDYxLTQwMzYgKExpbmtpbmcpPC9pc2JuPjxhY2Nlc3Np
b24tbnVtPjIwODUyNjMxPC9hY2Nlc3Npb24tbnVtPjx1cmxzPjxyZWxhdGVkLXVybHM+PHVybD5o
dHRwOi8vd3d3Lm5jYmkubmxtLm5paC5nb3YvcHVibWVkLzIwODUyNjMxPC91cmw+PC9yZWxhdGVk
LXVybHM+PC91cmxzPjxjdXN0b20yPjMxMzA3OTU8L2N1c3RvbTI+PGVsZWN0cm9uaWMtcmVzb3Vy
Y2UtbnVtPjEwLjEwMzgvbmcuNjY5PC9lbGVjdHJvbmljLXJlc291cmNlLW51bT48L3JlY29yZD48
L0NpdGU+PC9FbmRO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BbnRvbmlvdTwvQXV0aG9yPjxZZWFyPjIwMTA8L1llYXI+
PFJlY051bT4yODwvUmVjTnVtPjxEaXNwbGF5VGV4dD4oMTQpPC9EaXNwbGF5VGV4dD48cmVjb3Jk
PjxyZWMtbnVtYmVyPjI4PC9yZWMtbnVtYmVyPjxmb3JlaWduLWtleXM+PGtleSBhcHA9IkVOIiBk
Yi1pZD0id3R0ejJ0ZXM1ZXpzOXFlcHh3Y3g1cmFjc3Mwd3hhdjAyZGZzIiB0aW1lc3RhbXA9IjE0
MDg2Mzc3MTYiPjI4PC9rZXk+PC9mb3JlaWduLWtleXM+PHJlZi10eXBlIG5hbWU9IkpvdXJuYWwg
QXJ0aWNsZSI+MTc8L3JlZi10eXBlPjxjb250cmlidXRvcnM+PGF1dGhvcnM+PGF1dGhvcj5BbnRv
bmlvdSwgQS4gQy48L2F1dGhvcj48YXV0aG9yPldhbmcsIFguPC9hdXRob3I+PGF1dGhvcj5GcmVk
ZXJpY2tzZW4sIFouIFMuPC9hdXRob3I+PGF1dGhvcj5NY0d1ZmZvZywgTC48L2F1dGhvcj48YXV0
aG9yPlRhcnJlbGwsIFIuPC9hdXRob3I+PGF1dGhvcj5TaW5pbG5pa292YSwgTy4gTS48L2F1dGhv
cj48YXV0aG9yPkhlYWxleSwgUy48L2F1dGhvcj48YXV0aG9yPk1vcnJpc29uLCBKLjwvYXV0aG9y
PjxhdXRob3I+S2FydHNvbmFraSwgQy48L2F1dGhvcj48YXV0aG9yPkxlc25pY2ssIFQuPC9hdXRo
b3I+PGF1dGhvcj5HaG91c3NhaW5pLCBNLjwvYXV0aG9yPjxhdXRob3I+QmFycm93ZGFsZSwgRC48
L2F1dGhvcj48YXV0aG9yPkVtYnJhY2UsPC9hdXRob3I+PGF1dGhvcj5QZW9jaywgUy48L2F1dGhv
cj48YXV0aG9yPkNvb2ssIE0uPC9hdXRob3I+PGF1dGhvcj5PbGl2ZXIsIEMuPC9hdXRob3I+PGF1
dGhvcj5Gcm9zdCwgRC48L2F1dGhvcj48YXV0aG9yPkVjY2xlcywgRC48L2F1dGhvcj48YXV0aG9y
PkV2YW5zLCBELiBHLjwvYXV0aG9yPjxhdXRob3I+RWVsZXMsIFIuPC9hdXRob3I+PGF1dGhvcj5J
emF0dCwgTC48L2F1dGhvcj48YXV0aG9yPkNodSwgQy48L2F1dGhvcj48YXV0aG9yPkRvdWdsYXMs
IEYuPC9hdXRob3I+PGF1dGhvcj5QYXRlcnNvbiwgSi48L2F1dGhvcj48YXV0aG9yPlN0b3BwYS1M
eW9ubmV0LCBELjwvYXV0aG9yPjxhdXRob3I+SG91ZGF5ZXIsIEMuPC9hdXRob3I+PGF1dGhvcj5N
YXpveWVyLCBTLjwvYXV0aG9yPjxhdXRob3I+R2lyYXVkLCBTLjwvYXV0aG9yPjxhdXRob3I+TGFz
c2V0LCBDLjwvYXV0aG9yPjxhdXRob3I+UmVtZW5pZXJhcywgQS48L2F1dGhvcj48YXV0aG9yPkNh
cm9uLCBPLjwvYXV0aG9yPjxhdXRob3I+SGFyZG91aW4sIEEuPC9hdXRob3I+PGF1dGhvcj5CZXJ0
aGV0LCBQLjwvYXV0aG9yPjxhdXRob3I+R2VtbyBTdHVkeSBDb2xsYWJvcmF0b3JzPC9hdXRob3I+
PGF1dGhvcj5Ib2dlcnZvcnN0LCBGLiBCLjwvYXV0aG9yPjxhdXRob3I+Um9va3VzLCBNLiBBLjwv
YXV0aG9yPjxhdXRob3I+SmFnZXIsIEEuPC9hdXRob3I+PGF1dGhvcj52YW4gZGVuIE91d2VsYW5k
LCBBLjwvYXV0aG9yPjxhdXRob3I+SG9vZ2VyYnJ1Z2dlLCBOLjwvYXV0aG9yPjxhdXRob3I+dmFu
IGRlciBMdWlqdCwgUi4gQi48L2F1dGhvcj48YXV0aG9yPk1laWplcnMtSGVpamJvZXIsIEguPC9h
dXRob3I+PGF1dGhvcj5Hb21leiBHYXJjaWEsIEUuIEIuPC9hdXRob3I+PGF1dGhvcj5IZWJvbiw8
L2F1dGhvcj48YXV0aG9yPkRldmlsZWUsIFAuPC9hdXRob3I+PGF1dGhvcj5WcmVlc3dpamssIE0u
IFAuPC9hdXRob3I+PGF1dGhvcj5MdWJpbnNraSwgSi48L2F1dGhvcj48YXV0aG9yPkpha3Vib3dz
a2EsIEEuPC9hdXRob3I+PGF1dGhvcj5Hcm9ud2FsZCwgSi48L2F1dGhvcj48YXV0aG9yPkh1emFy
c2tpLCBULjwvYXV0aG9yPjxhdXRob3I+Qnlyc2tpLCBULjwvYXV0aG9yPjxhdXRob3I+R29yc2tp
LCBCLjwvYXV0aG9yPjxhdXRob3I+Q3lidWxza2ksIEMuPC9hdXRob3I+PGF1dGhvcj5TcHVyZGxl
LCBBLiBCLjwvYXV0aG9yPjxhdXRob3I+SG9sbGFuZCwgSC48L2F1dGhvcj48YXV0aG9yPmtDb25G
YWIsPC9hdXRob3I+PGF1dGhvcj5Hb2xkZ2FyLCBELiBFLjwvYXV0aG9yPjxhdXRob3I+Sm9obiwg
RS4gTS48L2F1dGhvcj48YXV0aG9yPkhvcHBlciwgSi4gTC48L2F1dGhvcj48YXV0aG9yPlNvdXRo
ZXksIE0uPC9hdXRob3I+PGF1dGhvcj5CdXlzLCBTLiBTLjwvYXV0aG9yPjxhdXRob3I+RGFseSwg
TS4gQi48L2F1dGhvcj48YXV0aG9yPlRlcnJ5LCBNLiBCLjwvYXV0aG9yPjxhdXRob3I+U2NobXV0
emxlciwgUi4gSy48L2F1dGhvcj48YXV0aG9yPldhcHBlbnNjaG1pZHQsIEIuPC9hdXRob3I+PGF1
dGhvcj5FbmdlbCwgQy48L2F1dGhvcj48YXV0aG9yPk1laW5kbCwgQS48L2F1dGhvcj48YXV0aG9y
PlByZWlzbGVyLUFkYW1zLCBTLjwvYXV0aG9yPjxhdXRob3I+QXJub2xkLCBOLjwvYXV0aG9yPjxh
dXRob3I+TmllZGVyYWNoZXIsIEQuPC9hdXRob3I+PGF1dGhvcj5TdXR0ZXIsIEMuPC9hdXRob3I+
PGF1dGhvcj5Eb21jaGVrLCBTLiBNLjwvYXV0aG9yPjxhdXRob3I+TmF0aGFuc29uLCBLLiBMLjwv
YXV0aG9yPjxhdXRob3I+UmViYmVjaywgVC48L2F1dGhvcj48YXV0aG9yPkJsdW0sIEouIEwuPC9h
dXRob3I+PGF1dGhvcj5QaWVkbW9udGUsIE0uPC9hdXRob3I+PGF1dGhvcj5Sb2RyaWd1ZXosIEcu
IEMuPC9hdXRob3I+PGF1dGhvcj5XYWtlbGV5LCBLLjwvYXV0aG9yPjxhdXRob3I+Qm9nZ2Vzcywg
Si4gRi48L2F1dGhvcj48YXV0aG9yPkJhc2lsLCBKLjwvYXV0aG9yPjxhdXRob3I+QmxhbmssIFMu
IFYuPC9hdXRob3I+PGF1dGhvcj5GcmllZG1hbiwgRS48L2F1dGhvcj48YXV0aG9yPkthdWZtYW4s
IEIuPC9hdXRob3I+PGF1dGhvcj5MYWl0bWFuLCBZLjwvYXV0aG9yPjxhdXRob3I+TWlsZ3JvbSwg
Ui48L2F1dGhvcj48YXV0aG9yPkFuZHJ1bGlzLCBJLiBMLjwvYXV0aG9yPjxhdXRob3I+R2xlbmRv
biwgRy48L2F1dGhvcj48YXV0aG9yPk96Y2VsaWssIEguPC9hdXRob3I+PGF1dGhvcj5LaXJjaGhv
ZmYsIFQuPC9hdXRob3I+PGF1dGhvcj5WaWphaSwgSi48L2F1dGhvcj48YXV0aG9yPkdhdWRldCwg
TS4gTS48L2F1dGhvcj48YXV0aG9yPkFsdHNodWxlciwgRC48L2F1dGhvcj48YXV0aG9yPkd1aWR1
Y2NpLCBDLjwvYXV0aG9yPjxhdXRob3I+U3dlLCBCcmNhPC9hdXRob3I+PGF1dGhvcj5Mb21hbiwg
Ti48L2F1dGhvcj48YXV0aG9yPkhhcmJzdCwgSy48L2F1dGhvcj48YXV0aG9yPlJhbnRhbGEsIEou
PC9hdXRob3I+PGF1dGhvcj5FaHJlbmNyb25hLCBILjwvYXV0aG9yPjxhdXRob3I+R2VyZGVzLCBB
LiBNLjwvYXV0aG9yPjxhdXRob3I+VGhvbWFzc2VuLCBNLjwvYXV0aG9yPjxhdXRob3I+U3VuZGUs
IEwuPC9hdXRob3I+PGF1dGhvcj5QZXRlcmxvbmdvLCBQLjwvYXV0aG9yPjxhdXRob3I+TWFub3Vr
aWFuLCBTLjwvYXV0aG9yPjxhdXRob3I+Qm9uYW5uaSwgQi48L2F1dGhvcj48YXV0aG9yPlZpZWws
IEEuPC9hdXRob3I+PGF1dGhvcj5SYWRpY2UsIFAuPC9hdXRob3I+PGF1dGhvcj5DYWxkZXMsIFQu
PC9hdXRob3I+PGF1dGhvcj5kZSBsYSBIb3lhLCBNLjwvYXV0aG9yPjxhdXRob3I+U2luZ2VyLCBD
LiBGLjwvYXV0aG9yPjxhdXRob3I+Rmluay1SZXR0ZXIsIEEuPC9hdXRob3I+PGF1dGhvcj5HcmVl
bmUsIE0uIEguPC9hdXRob3I+PGF1dGhvcj5NYWksIFAuIEwuPC9hdXRob3I+PGF1dGhvcj5Mb3Vk
LCBKLiBULjwvYXV0aG9yPjxhdXRob3I+R3VpZHVnbGksIEwuPC9hdXRob3I+PGF1dGhvcj5MaW5k
b3IsIE4uIE0uPC9hdXRob3I+PGF1dGhvcj5IYW5zZW4sIFQuIFYuPC9hdXRob3I+PGF1dGhvcj5O
aWVsc2VuLCBGLiBDLjwvYXV0aG9yPjxhdXRob3I+QmxhbmNvLCBJLjwvYXV0aG9yPjxhdXRob3I+
TGF6YXJvLCBDLjwvYXV0aG9yPjxhdXRob3I+R2FyYmVyLCBKLjwvYXV0aG9yPjxhdXRob3I+UmFt
dXMsIFMuIEouPC9hdXRob3I+PGF1dGhvcj5HYXl0aGVyLCBTLiBBLjwvYXV0aG9yPjxhdXRob3I+
UGhlbGFuLCBDLjwvYXV0aG9yPjxhdXRob3I+TmFyb2QsIFMuPC9hdXRob3I+PGF1dGhvcj5TemFi
bywgQy4gSS48L2F1dGhvcj48YXV0aG9yPk1vZCwgU3F1YWQ8L2F1dGhvcj48YXV0aG9yPkJlbml0
ZXosIEouPC9hdXRob3I+PGF1dGhvcj5Pc29yaW8sIEEuPC9hdXRob3I+PGF1dGhvcj5OZXZhbmxp
bm5hLCBILjwvYXV0aG9yPjxhdXRob3I+SGVpa2tpbmVuLCBULjwvYXV0aG9yPjxhdXRob3I+Q2Fs
aWdvLCBNLiBBLjwvYXV0aG9yPjxhdXRob3I+QmVhdHRpZSwgTS4gUy48L2F1dGhvcj48YXV0aG9y
PkhhbWFubiwgVS48L2F1dGhvcj48YXV0aG9yPkdvZHdpbiwgQS4gSy48L2F1dGhvcj48YXV0aG9y
Pk1vbnRhZ25hLCBNLjwvYXV0aG9yPjxhdXRob3I+Q2FzZWxsYSwgQy48L2F1dGhvcj48YXV0aG9y
Pk5ldWhhdXNlbiwgUy4gTC48L2F1dGhvcj48YXV0aG9yPkthcmxhbiwgQi4gWS48L2F1dGhvcj48
YXV0aG9yPlR1bmcsIE4uPC9hdXRob3I+PGF1dGhvcj5Ub2xhbmQsIEEuIEUuPC9hdXRob3I+PGF1
dGhvcj5XZWl0emVsLCBKLjwvYXV0aG9yPjxhdXRob3I+T2xvcGFkZSwgTy48L2F1dGhvcj48YXV0
aG9yPlNpbWFyZCwgSi48L2F1dGhvcj48YXV0aG9yPlNvdWN5LCBQLjwvYXV0aG9yPjxhdXRob3I+
UnViaW5zdGVpbiwgVy4gUy48L2F1dGhvcj48YXV0aG9yPkFyYXNvbiwgQS48L2F1dGhvcj48YXV0
aG9yPlJlbm5lcnQsIEcuPC9hdXRob3I+PGF1dGhvcj5NYXJ0aW4sIE4uIEcuPC9hdXRob3I+PGF1
dGhvcj5Nb250Z29tZXJ5LCBHLiBXLjwvYXV0aG9yPjxhdXRob3I+Q2hhbmctQ2xhdWRlLCBKLjwv
YXV0aG9yPjxhdXRob3I+Rmxlc2NoLUphbnlzLCBELjwvYXV0aG9yPjxhdXRob3I+QnJhdWNoLCBI
LjwvYXV0aG9yPjxhdXRob3I+R2VuaWNhLDwvYXV0aG9yPjxhdXRob3I+U2V2ZXJpLCBHLjwvYXV0
aG9yPjxhdXRob3I+QmFnbGlldHRvLCBMLjwvYXV0aG9yPjxhdXRob3I+Q294LCBBLjwvYXV0aG9y
PjxhdXRob3I+Q3Jvc3MsIFMuIFMuPC9hdXRob3I+PGF1dGhvcj5NaXJvbiwgUC48L2F1dGhvcj48
YXV0aG9yPkdlcnR5LCBTLiBNLjwvYXV0aG9yPjxhdXRob3I+VGFwcGVyLCBXLjwvYXV0aG9yPjxh
dXRob3I+WWFubm91a2Frb3MsIEQuPC9hdXRob3I+PGF1dGhvcj5Gb3VudHppbGFzLCBHLjwvYXV0
aG9yPjxhdXRob3I+RmFzY2hpbmcsIFAuIEEuPC9hdXRob3I+PGF1dGhvcj5CZWNrbWFubiwgTS4g
Vy48L2F1dGhvcj48YXV0aG9yPkRvcyBTYW50b3MgU2lsdmEsIEkuPC9hdXRob3I+PGF1dGhvcj5Q
ZXRvLCBKLjwvYXV0aG9yPjxhdXRob3I+TGFtYnJlY2h0cywgRC48L2F1dGhvcj48YXV0aG9yPlBh
cmlkYWVucywgUi48L2F1dGhvcj48YXV0aG9yPlJ1ZGlnZXIsIFQuPC9hdXRob3I+PGF1dGhvcj5G
b3JzdGksIEEuPC9hdXRob3I+PGF1dGhvcj5XaW5xdmlzdCwgUi48L2F1dGhvcj48YXV0aG9yPlB5
bGthcywgSy48L2F1dGhvcj48YXV0aG9yPkRpYXNpbywgUi4gQi48L2F1dGhvcj48YXV0aG9yPkxl
ZSwgQS4gTS48L2F1dGhvcj48YXV0aG9yPkVja2VsLVBhc3NvdywgSi48L2F1dGhvcj48YXV0aG9y
PlZhY2hvbiwgQy48L2F1dGhvcj48YXV0aG9yPkJsb3dzLCBGLjwvYXV0aG9yPjxhdXRob3I+RHJp
dmVyLCBLLjwvYXV0aG9yPjxhdXRob3I+RHVubmluZywgQS48L2F1dGhvcj48YXV0aG9yPlBoYXJv
YWgsIFAuIFAuPC9hdXRob3I+PGF1dGhvcj5PZmZpdCwgSy48L2F1dGhvcj48YXV0aG9yPlBhbmty
YXR6LCBWLiBTLjwvYXV0aG9yPjxhdXRob3I+SGFrb25hcnNvbiwgSC48L2F1dGhvcj48YXV0aG9y
PkNoZW5ldml4LVRyZW5jaCwgRy48L2F1dGhvcj48YXV0aG9yPkVhc3RvbiwgRC4gRi48L2F1dGhv
cj48YXV0aG9yPkNvdWNoLCBGLiBKLjwvYXV0aG9yPjwvYXV0aG9ycz48L2NvbnRyaWJ1dG9ycz48
YXV0aC1hZGRyZXNzPkNlbnRyZSBmb3IgQ2FuY2VyIEdlbmV0aWMgRXBpZGVtaW9sb2d5LCBEZXBh
cnRtZW50IG9mIFB1YmxpYyBIZWFsdGggYW5kIFByaW1hcnkgQ2FyZSwgVW5pdmVyc2l0eSBvZiBD
YW1icmlkZ2UsIENhbWJyaWRnZSwgVUsuPC9hdXRoLWFkZHJlc3M+PHRpdGxlcz48dGl0bGU+QSBs
b2N1cyBvbiAxOXAxMyBtb2RpZmllcyByaXNrIG9mIGJyZWFzdCBjYW5jZXIgaW4gQlJDQTEgbXV0
YXRpb24gY2FycmllcnMgYW5kIGlzIGFzc29jaWF0ZWQgd2l0aCBob3Jtb25lIHJlY2VwdG9yLW5l
Z2F0aXZlIGJyZWFzdCBjYW5jZXIgaW4gdGhlIGdlbmVyYWwgcG9wdWxhdGlvbjwvdGl0bGU+PHNl
Y29uZGFyeS10aXRsZT5OYXQgR2VuZXQ8L3NlY29uZGFyeS10aXRsZT48YWx0LXRpdGxlPk5hdHVy
ZSBnZW5ldGljczwvYWx0LXRpdGxlPjwvdGl0bGVzPjxwZXJpb2RpY2FsPjxmdWxsLXRpdGxlPk5h
dCBHZW5ldDwvZnVsbC10aXRsZT48YWJici0xPk5hdHVyZSBnZW5ldGljczwvYWJici0xPjwvcGVy
aW9kaWNhbD48YWx0LXBlcmlvZGljYWw+PGZ1bGwtdGl0bGU+TmF0IEdlbmV0PC9mdWxsLXRpdGxl
PjxhYmJyLTE+TmF0dXJlIGdlbmV0aWNzPC9hYmJyLTE+PC9hbHQtcGVyaW9kaWNhbD48cGFnZXM+
ODg1LTkyPC9wYWdlcz48dm9sdW1lPjQyPC92b2x1bWU+PG51bWJlcj4xMDwvbnVtYmVyPjxrZXl3
b3Jkcz48a2V5d29yZD5BZHVsdDwva2V5d29yZD48a2V5d29yZD5CUkNBMSBQcm90ZWluLypnZW5l
dGljczwva2V5d29yZD48a2V5d29yZD5CcmVhc3QgTmVvcGxhc21zLypnZW5ldGljcy9wYXRob2xv
Z3k8L2tleXdvcmQ+PGtleXdvcmQ+Q2FzZS1Db250cm9sIFN0dWRpZXM8L2tleXdvcmQ+PGtleXdv
cmQ+Q2hyb21vc29tZXMsIEh1bWFuLCBQYWlyIDE5LypnZW5ldGljczwva2V5d29yZD48a2V5d29y
ZD5GZW1hbGU8L2tleXdvcmQ+PGtleXdvcmQ+KkdlbmV0aWMgUHJlZGlzcG9zaXRpb24gdG8gRGlz
ZWFzZTwva2V5d29yZD48a2V5d29yZD5HZW5vdHlwZTwva2V5d29yZD48a2V5d29yZD5IdW1hbnM8
L2tleXdvcmQ+PGtleXdvcmQ+TXV0YXRpb24vKmdlbmV0aWNzPC9rZXl3b3JkPjxrZXl3b3JkPlBv
bHltb3JwaGlzbSwgU2luZ2xlIE51Y2xlb3RpZGUvZ2VuZXRpY3M8L2tleXdvcmQ+PGtleXdvcmQ+
UmVjZXB0b3IsIGVyYkItMi8qZ2VuZXRpY3M8L2tleXdvcmQ+PGtleXdvcmQ+UmVjZXB0b3JzLCBF
c3Ryb2dlbi8qZ2VuZXRpY3M8L2tleXdvcmQ+PGtleXdvcmQ+UmVjZXB0b3JzLCBQcm9nZXN0ZXJv
bmUvKmdlbmV0aWNzPC9rZXl3b3JkPjwva2V5d29yZHM+PGRhdGVzPjx5ZWFyPjIwMTA8L3llYXI+
PHB1Yi1kYXRlcz48ZGF0ZT5PY3Q8L2RhdGU+PC9wdWItZGF0ZXM+PC9kYXRlcz48aXNibj4xNTQ2
LTE3MTggKEVsZWN0cm9uaWMpJiN4RDsxMDYxLTQwMzYgKExpbmtpbmcpPC9pc2JuPjxhY2Nlc3Np
b24tbnVtPjIwODUyNjMxPC9hY2Nlc3Npb24tbnVtPjx1cmxzPjxyZWxhdGVkLXVybHM+PHVybD5o
dHRwOi8vd3d3Lm5jYmkubmxtLm5paC5nb3YvcHVibWVkLzIwODUyNjMxPC91cmw+PC9yZWxhdGVk
LXVybHM+PC91cmxzPjxjdXN0b20yPjMxMzA3OTU8L2N1c3RvbTI+PGVsZWN0cm9uaWMtcmVzb3Vy
Y2UtbnVtPjEwLjEwMzgvbmcuNjY5PC9lbGVjdHJvbmljLXJlc291cmNlLW51bT48L3JlY29yZD48
L0NpdGU+PC9FbmRO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65E3E4A5" w14:textId="77777777" w:rsidTr="00D41382">
        <w:trPr>
          <w:trHeight w:val="78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4C7E8601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363956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E7A76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0D3E5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7394124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1D13A6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NWD1, SIN3B, F2RL3, CPAMD8, HAUS8, MYO9B, USE1, OCEL1, NR2F6, USHBP1, C19orf62, ANKLE1, ABHD8, MRPL34, DDA1, ANO8, GTPBP3, PLVAP, BST2, FAM125A, NXNL1, SLC27A1, PGLS, FAM129C, GLT25D1, UNC13A, MAP1S, FCHO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F87C02B" w14:textId="1108EEFF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BbnRvbmlvdTwvQXV0aG9yPjxZZWFyPjIwMTA8L1llYXI+
PFJlY051bT4yODwvUmVjTnVtPjxEaXNwbGF5VGV4dD4oMTQpPC9EaXNwbGF5VGV4dD48cmVjb3Jk
PjxyZWMtbnVtYmVyPjI4PC9yZWMtbnVtYmVyPjxmb3JlaWduLWtleXM+PGtleSBhcHA9IkVOIiBk
Yi1pZD0id3R0ejJ0ZXM1ZXpzOXFlcHh3Y3g1cmFjc3Mwd3hhdjAyZGZzIiB0aW1lc3RhbXA9IjE0
MDg2Mzc3MTYiPjI4PC9rZXk+PC9mb3JlaWduLWtleXM+PHJlZi10eXBlIG5hbWU9IkpvdXJuYWwg
QXJ0aWNsZSI+MTc8L3JlZi10eXBlPjxjb250cmlidXRvcnM+PGF1dGhvcnM+PGF1dGhvcj5BbnRv
bmlvdSwgQS4gQy48L2F1dGhvcj48YXV0aG9yPldhbmcsIFguPC9hdXRob3I+PGF1dGhvcj5GcmVk
ZXJpY2tzZW4sIFouIFMuPC9hdXRob3I+PGF1dGhvcj5NY0d1ZmZvZywgTC48L2F1dGhvcj48YXV0
aG9yPlRhcnJlbGwsIFIuPC9hdXRob3I+PGF1dGhvcj5TaW5pbG5pa292YSwgTy4gTS48L2F1dGhv
cj48YXV0aG9yPkhlYWxleSwgUy48L2F1dGhvcj48YXV0aG9yPk1vcnJpc29uLCBKLjwvYXV0aG9y
PjxhdXRob3I+S2FydHNvbmFraSwgQy48L2F1dGhvcj48YXV0aG9yPkxlc25pY2ssIFQuPC9hdXRo
b3I+PGF1dGhvcj5HaG91c3NhaW5pLCBNLjwvYXV0aG9yPjxhdXRob3I+QmFycm93ZGFsZSwgRC48
L2F1dGhvcj48YXV0aG9yPkVtYnJhY2UsPC9hdXRob3I+PGF1dGhvcj5QZW9jaywgUy48L2F1dGhv
cj48YXV0aG9yPkNvb2ssIE0uPC9hdXRob3I+PGF1dGhvcj5PbGl2ZXIsIEMuPC9hdXRob3I+PGF1
dGhvcj5Gcm9zdCwgRC48L2F1dGhvcj48YXV0aG9yPkVjY2xlcywgRC48L2F1dGhvcj48YXV0aG9y
PkV2YW5zLCBELiBHLjwvYXV0aG9yPjxhdXRob3I+RWVsZXMsIFIuPC9hdXRob3I+PGF1dGhvcj5J
emF0dCwgTC48L2F1dGhvcj48YXV0aG9yPkNodSwgQy48L2F1dGhvcj48YXV0aG9yPkRvdWdsYXMs
IEYuPC9hdXRob3I+PGF1dGhvcj5QYXRlcnNvbiwgSi48L2F1dGhvcj48YXV0aG9yPlN0b3BwYS1M
eW9ubmV0LCBELjwvYXV0aG9yPjxhdXRob3I+SG91ZGF5ZXIsIEMuPC9hdXRob3I+PGF1dGhvcj5N
YXpveWVyLCBTLjwvYXV0aG9yPjxhdXRob3I+R2lyYXVkLCBTLjwvYXV0aG9yPjxhdXRob3I+TGFz
c2V0LCBDLjwvYXV0aG9yPjxhdXRob3I+UmVtZW5pZXJhcywgQS48L2F1dGhvcj48YXV0aG9yPkNh
cm9uLCBPLjwvYXV0aG9yPjxhdXRob3I+SGFyZG91aW4sIEEuPC9hdXRob3I+PGF1dGhvcj5CZXJ0
aGV0LCBQLjwvYXV0aG9yPjxhdXRob3I+R2VtbyBTdHVkeSBDb2xsYWJvcmF0b3JzPC9hdXRob3I+
PGF1dGhvcj5Ib2dlcnZvcnN0LCBGLiBCLjwvYXV0aG9yPjxhdXRob3I+Um9va3VzLCBNLiBBLjwv
YXV0aG9yPjxhdXRob3I+SmFnZXIsIEEuPC9hdXRob3I+PGF1dGhvcj52YW4gZGVuIE91d2VsYW5k
LCBBLjwvYXV0aG9yPjxhdXRob3I+SG9vZ2VyYnJ1Z2dlLCBOLjwvYXV0aG9yPjxhdXRob3I+dmFu
IGRlciBMdWlqdCwgUi4gQi48L2F1dGhvcj48YXV0aG9yPk1laWplcnMtSGVpamJvZXIsIEguPC9h
dXRob3I+PGF1dGhvcj5Hb21leiBHYXJjaWEsIEUuIEIuPC9hdXRob3I+PGF1dGhvcj5IZWJvbiw8
L2F1dGhvcj48YXV0aG9yPkRldmlsZWUsIFAuPC9hdXRob3I+PGF1dGhvcj5WcmVlc3dpamssIE0u
IFAuPC9hdXRob3I+PGF1dGhvcj5MdWJpbnNraSwgSi48L2F1dGhvcj48YXV0aG9yPkpha3Vib3dz
a2EsIEEuPC9hdXRob3I+PGF1dGhvcj5Hcm9ud2FsZCwgSi48L2F1dGhvcj48YXV0aG9yPkh1emFy
c2tpLCBULjwvYXV0aG9yPjxhdXRob3I+Qnlyc2tpLCBULjwvYXV0aG9yPjxhdXRob3I+R29yc2tp
LCBCLjwvYXV0aG9yPjxhdXRob3I+Q3lidWxza2ksIEMuPC9hdXRob3I+PGF1dGhvcj5TcHVyZGxl
LCBBLiBCLjwvYXV0aG9yPjxhdXRob3I+SG9sbGFuZCwgSC48L2F1dGhvcj48YXV0aG9yPmtDb25G
YWIsPC9hdXRob3I+PGF1dGhvcj5Hb2xkZ2FyLCBELiBFLjwvYXV0aG9yPjxhdXRob3I+Sm9obiwg
RS4gTS48L2F1dGhvcj48YXV0aG9yPkhvcHBlciwgSi4gTC48L2F1dGhvcj48YXV0aG9yPlNvdXRo
ZXksIE0uPC9hdXRob3I+PGF1dGhvcj5CdXlzLCBTLiBTLjwvYXV0aG9yPjxhdXRob3I+RGFseSwg
TS4gQi48L2F1dGhvcj48YXV0aG9yPlRlcnJ5LCBNLiBCLjwvYXV0aG9yPjxhdXRob3I+U2NobXV0
emxlciwgUi4gSy48L2F1dGhvcj48YXV0aG9yPldhcHBlbnNjaG1pZHQsIEIuPC9hdXRob3I+PGF1
dGhvcj5FbmdlbCwgQy48L2F1dGhvcj48YXV0aG9yPk1laW5kbCwgQS48L2F1dGhvcj48YXV0aG9y
PlByZWlzbGVyLUFkYW1zLCBTLjwvYXV0aG9yPjxhdXRob3I+QXJub2xkLCBOLjwvYXV0aG9yPjxh
dXRob3I+TmllZGVyYWNoZXIsIEQuPC9hdXRob3I+PGF1dGhvcj5TdXR0ZXIsIEMuPC9hdXRob3I+
PGF1dGhvcj5Eb21jaGVrLCBTLiBNLjwvYXV0aG9yPjxhdXRob3I+TmF0aGFuc29uLCBLLiBMLjwv
YXV0aG9yPjxhdXRob3I+UmViYmVjaywgVC48L2F1dGhvcj48YXV0aG9yPkJsdW0sIEouIEwuPC9h
dXRob3I+PGF1dGhvcj5QaWVkbW9udGUsIE0uPC9hdXRob3I+PGF1dGhvcj5Sb2RyaWd1ZXosIEcu
IEMuPC9hdXRob3I+PGF1dGhvcj5XYWtlbGV5LCBLLjwvYXV0aG9yPjxhdXRob3I+Qm9nZ2Vzcywg
Si4gRi48L2F1dGhvcj48YXV0aG9yPkJhc2lsLCBKLjwvYXV0aG9yPjxhdXRob3I+QmxhbmssIFMu
IFYuPC9hdXRob3I+PGF1dGhvcj5GcmllZG1hbiwgRS48L2F1dGhvcj48YXV0aG9yPkthdWZtYW4s
IEIuPC9hdXRob3I+PGF1dGhvcj5MYWl0bWFuLCBZLjwvYXV0aG9yPjxhdXRob3I+TWlsZ3JvbSwg
Ui48L2F1dGhvcj48YXV0aG9yPkFuZHJ1bGlzLCBJLiBMLjwvYXV0aG9yPjxhdXRob3I+R2xlbmRv
biwgRy48L2F1dGhvcj48YXV0aG9yPk96Y2VsaWssIEguPC9hdXRob3I+PGF1dGhvcj5LaXJjaGhv
ZmYsIFQuPC9hdXRob3I+PGF1dGhvcj5WaWphaSwgSi48L2F1dGhvcj48YXV0aG9yPkdhdWRldCwg
TS4gTS48L2F1dGhvcj48YXV0aG9yPkFsdHNodWxlciwgRC48L2F1dGhvcj48YXV0aG9yPkd1aWR1
Y2NpLCBDLjwvYXV0aG9yPjxhdXRob3I+U3dlLCBCcmNhPC9hdXRob3I+PGF1dGhvcj5Mb21hbiwg
Ti48L2F1dGhvcj48YXV0aG9yPkhhcmJzdCwgSy48L2F1dGhvcj48YXV0aG9yPlJhbnRhbGEsIEou
PC9hdXRob3I+PGF1dGhvcj5FaHJlbmNyb25hLCBILjwvYXV0aG9yPjxhdXRob3I+R2VyZGVzLCBB
LiBNLjwvYXV0aG9yPjxhdXRob3I+VGhvbWFzc2VuLCBNLjwvYXV0aG9yPjxhdXRob3I+U3VuZGUs
IEwuPC9hdXRob3I+PGF1dGhvcj5QZXRlcmxvbmdvLCBQLjwvYXV0aG9yPjxhdXRob3I+TWFub3Vr
aWFuLCBTLjwvYXV0aG9yPjxhdXRob3I+Qm9uYW5uaSwgQi48L2F1dGhvcj48YXV0aG9yPlZpZWws
IEEuPC9hdXRob3I+PGF1dGhvcj5SYWRpY2UsIFAuPC9hdXRob3I+PGF1dGhvcj5DYWxkZXMsIFQu
PC9hdXRob3I+PGF1dGhvcj5kZSBsYSBIb3lhLCBNLjwvYXV0aG9yPjxhdXRob3I+U2luZ2VyLCBD
LiBGLjwvYXV0aG9yPjxhdXRob3I+Rmluay1SZXR0ZXIsIEEuPC9hdXRob3I+PGF1dGhvcj5HcmVl
bmUsIE0uIEguPC9hdXRob3I+PGF1dGhvcj5NYWksIFAuIEwuPC9hdXRob3I+PGF1dGhvcj5Mb3Vk
LCBKLiBULjwvYXV0aG9yPjxhdXRob3I+R3VpZHVnbGksIEwuPC9hdXRob3I+PGF1dGhvcj5MaW5k
b3IsIE4uIE0uPC9hdXRob3I+PGF1dGhvcj5IYW5zZW4sIFQuIFYuPC9hdXRob3I+PGF1dGhvcj5O
aWVsc2VuLCBGLiBDLjwvYXV0aG9yPjxhdXRob3I+QmxhbmNvLCBJLjwvYXV0aG9yPjxhdXRob3I+
TGF6YXJvLCBDLjwvYXV0aG9yPjxhdXRob3I+R2FyYmVyLCBKLjwvYXV0aG9yPjxhdXRob3I+UmFt
dXMsIFMuIEouPC9hdXRob3I+PGF1dGhvcj5HYXl0aGVyLCBTLiBBLjwvYXV0aG9yPjxhdXRob3I+
UGhlbGFuLCBDLjwvYXV0aG9yPjxhdXRob3I+TmFyb2QsIFMuPC9hdXRob3I+PGF1dGhvcj5TemFi
bywgQy4gSS48L2F1dGhvcj48YXV0aG9yPk1vZCwgU3F1YWQ8L2F1dGhvcj48YXV0aG9yPkJlbml0
ZXosIEouPC9hdXRob3I+PGF1dGhvcj5Pc29yaW8sIEEuPC9hdXRob3I+PGF1dGhvcj5OZXZhbmxp
bm5hLCBILjwvYXV0aG9yPjxhdXRob3I+SGVpa2tpbmVuLCBULjwvYXV0aG9yPjxhdXRob3I+Q2Fs
aWdvLCBNLiBBLjwvYXV0aG9yPjxhdXRob3I+QmVhdHRpZSwgTS4gUy48L2F1dGhvcj48YXV0aG9y
PkhhbWFubiwgVS48L2F1dGhvcj48YXV0aG9yPkdvZHdpbiwgQS4gSy48L2F1dGhvcj48YXV0aG9y
Pk1vbnRhZ25hLCBNLjwvYXV0aG9yPjxhdXRob3I+Q2FzZWxsYSwgQy48L2F1dGhvcj48YXV0aG9y
Pk5ldWhhdXNlbiwgUy4gTC48L2F1dGhvcj48YXV0aG9yPkthcmxhbiwgQi4gWS48L2F1dGhvcj48
YXV0aG9yPlR1bmcsIE4uPC9hdXRob3I+PGF1dGhvcj5Ub2xhbmQsIEEuIEUuPC9hdXRob3I+PGF1
dGhvcj5XZWl0emVsLCBKLjwvYXV0aG9yPjxhdXRob3I+T2xvcGFkZSwgTy48L2F1dGhvcj48YXV0
aG9yPlNpbWFyZCwgSi48L2F1dGhvcj48YXV0aG9yPlNvdWN5LCBQLjwvYXV0aG9yPjxhdXRob3I+
UnViaW5zdGVpbiwgVy4gUy48L2F1dGhvcj48YXV0aG9yPkFyYXNvbiwgQS48L2F1dGhvcj48YXV0
aG9yPlJlbm5lcnQsIEcuPC9hdXRob3I+PGF1dGhvcj5NYXJ0aW4sIE4uIEcuPC9hdXRob3I+PGF1
dGhvcj5Nb250Z29tZXJ5LCBHLiBXLjwvYXV0aG9yPjxhdXRob3I+Q2hhbmctQ2xhdWRlLCBKLjwv
YXV0aG9yPjxhdXRob3I+Rmxlc2NoLUphbnlzLCBELjwvYXV0aG9yPjxhdXRob3I+QnJhdWNoLCBI
LjwvYXV0aG9yPjxhdXRob3I+R2VuaWNhLDwvYXV0aG9yPjxhdXRob3I+U2V2ZXJpLCBHLjwvYXV0
aG9yPjxhdXRob3I+QmFnbGlldHRvLCBMLjwvYXV0aG9yPjxhdXRob3I+Q294LCBBLjwvYXV0aG9y
PjxhdXRob3I+Q3Jvc3MsIFMuIFMuPC9hdXRob3I+PGF1dGhvcj5NaXJvbiwgUC48L2F1dGhvcj48
YXV0aG9yPkdlcnR5LCBTLiBNLjwvYXV0aG9yPjxhdXRob3I+VGFwcGVyLCBXLjwvYXV0aG9yPjxh
dXRob3I+WWFubm91a2Frb3MsIEQuPC9hdXRob3I+PGF1dGhvcj5Gb3VudHppbGFzLCBHLjwvYXV0
aG9yPjxhdXRob3I+RmFzY2hpbmcsIFAuIEEuPC9hdXRob3I+PGF1dGhvcj5CZWNrbWFubiwgTS4g
Vy48L2F1dGhvcj48YXV0aG9yPkRvcyBTYW50b3MgU2lsdmEsIEkuPC9hdXRob3I+PGF1dGhvcj5Q
ZXRvLCBKLjwvYXV0aG9yPjxhdXRob3I+TGFtYnJlY2h0cywgRC48L2F1dGhvcj48YXV0aG9yPlBh
cmlkYWVucywgUi48L2F1dGhvcj48YXV0aG9yPlJ1ZGlnZXIsIFQuPC9hdXRob3I+PGF1dGhvcj5G
b3JzdGksIEEuPC9hdXRob3I+PGF1dGhvcj5XaW5xdmlzdCwgUi48L2F1dGhvcj48YXV0aG9yPlB5
bGthcywgSy48L2F1dGhvcj48YXV0aG9yPkRpYXNpbywgUi4gQi48L2F1dGhvcj48YXV0aG9yPkxl
ZSwgQS4gTS48L2F1dGhvcj48YXV0aG9yPkVja2VsLVBhc3NvdywgSi48L2F1dGhvcj48YXV0aG9y
PlZhY2hvbiwgQy48L2F1dGhvcj48YXV0aG9yPkJsb3dzLCBGLjwvYXV0aG9yPjxhdXRob3I+RHJp
dmVyLCBLLjwvYXV0aG9yPjxhdXRob3I+RHVubmluZywgQS48L2F1dGhvcj48YXV0aG9yPlBoYXJv
YWgsIFAuIFAuPC9hdXRob3I+PGF1dGhvcj5PZmZpdCwgSy48L2F1dGhvcj48YXV0aG9yPlBhbmty
YXR6LCBWLiBTLjwvYXV0aG9yPjxhdXRob3I+SGFrb25hcnNvbiwgSC48L2F1dGhvcj48YXV0aG9y
PkNoZW5ldml4LVRyZW5jaCwgRy48L2F1dGhvcj48YXV0aG9yPkVhc3RvbiwgRC4gRi48L2F1dGhv
cj48YXV0aG9yPkNvdWNoLCBGLiBKLjwvYXV0aG9yPjwvYXV0aG9ycz48L2NvbnRyaWJ1dG9ycz48
YXV0aC1hZGRyZXNzPkNlbnRyZSBmb3IgQ2FuY2VyIEdlbmV0aWMgRXBpZGVtaW9sb2d5LCBEZXBh
cnRtZW50IG9mIFB1YmxpYyBIZWFsdGggYW5kIFByaW1hcnkgQ2FyZSwgVW5pdmVyc2l0eSBvZiBD
YW1icmlkZ2UsIENhbWJyaWRnZSwgVUsuPC9hdXRoLWFkZHJlc3M+PHRpdGxlcz48dGl0bGU+QSBs
b2N1cyBvbiAxOXAxMyBtb2RpZmllcyByaXNrIG9mIGJyZWFzdCBjYW5jZXIgaW4gQlJDQTEgbXV0
YXRpb24gY2FycmllcnMgYW5kIGlzIGFzc29jaWF0ZWQgd2l0aCBob3Jtb25lIHJlY2VwdG9yLW5l
Z2F0aXZlIGJyZWFzdCBjYW5jZXIgaW4gdGhlIGdlbmVyYWwgcG9wdWxhdGlvbjwvdGl0bGU+PHNl
Y29uZGFyeS10aXRsZT5OYXQgR2VuZXQ8L3NlY29uZGFyeS10aXRsZT48YWx0LXRpdGxlPk5hdHVy
ZSBnZW5ldGljczwvYWx0LXRpdGxlPjwvdGl0bGVzPjxwZXJpb2RpY2FsPjxmdWxsLXRpdGxlPk5h
dCBHZW5ldDwvZnVsbC10aXRsZT48YWJici0xPk5hdHVyZSBnZW5ldGljczwvYWJici0xPjwvcGVy
aW9kaWNhbD48YWx0LXBlcmlvZGljYWw+PGZ1bGwtdGl0bGU+TmF0IEdlbmV0PC9mdWxsLXRpdGxl
PjxhYmJyLTE+TmF0dXJlIGdlbmV0aWNzPC9hYmJyLTE+PC9hbHQtcGVyaW9kaWNhbD48cGFnZXM+
ODg1LTkyPC9wYWdlcz48dm9sdW1lPjQyPC92b2x1bWU+PG51bWJlcj4xMDwvbnVtYmVyPjxrZXl3
b3Jkcz48a2V5d29yZD5BZHVsdDwva2V5d29yZD48a2V5d29yZD5CUkNBMSBQcm90ZWluLypnZW5l
dGljczwva2V5d29yZD48a2V5d29yZD5CcmVhc3QgTmVvcGxhc21zLypnZW5ldGljcy9wYXRob2xv
Z3k8L2tleXdvcmQ+PGtleXdvcmQ+Q2FzZS1Db250cm9sIFN0dWRpZXM8L2tleXdvcmQ+PGtleXdv
cmQ+Q2hyb21vc29tZXMsIEh1bWFuLCBQYWlyIDE5LypnZW5ldGljczwva2V5d29yZD48a2V5d29y
ZD5GZW1hbGU8L2tleXdvcmQ+PGtleXdvcmQ+KkdlbmV0aWMgUHJlZGlzcG9zaXRpb24gdG8gRGlz
ZWFzZTwva2V5d29yZD48a2V5d29yZD5HZW5vdHlwZTwva2V5d29yZD48a2V5d29yZD5IdW1hbnM8
L2tleXdvcmQ+PGtleXdvcmQ+TXV0YXRpb24vKmdlbmV0aWNzPC9rZXl3b3JkPjxrZXl3b3JkPlBv
bHltb3JwaGlzbSwgU2luZ2xlIE51Y2xlb3RpZGUvZ2VuZXRpY3M8L2tleXdvcmQ+PGtleXdvcmQ+
UmVjZXB0b3IsIGVyYkItMi8qZ2VuZXRpY3M8L2tleXdvcmQ+PGtleXdvcmQ+UmVjZXB0b3JzLCBF
c3Ryb2dlbi8qZ2VuZXRpY3M8L2tleXdvcmQ+PGtleXdvcmQ+UmVjZXB0b3JzLCBQcm9nZXN0ZXJv
bmUvKmdlbmV0aWNzPC9rZXl3b3JkPjwva2V5d29yZHM+PGRhdGVzPjx5ZWFyPjIwMTA8L3llYXI+
PHB1Yi1kYXRlcz48ZGF0ZT5PY3Q8L2RhdGU+PC9wdWItZGF0ZXM+PC9kYXRlcz48aXNibj4xNTQ2
LTE3MTggKEVsZWN0cm9uaWMpJiN4RDsxMDYxLTQwMzYgKExpbmtpbmcpPC9pc2JuPjxhY2Nlc3Np
b24tbnVtPjIwODUyNjMxPC9hY2Nlc3Npb24tbnVtPjx1cmxzPjxyZWxhdGVkLXVybHM+PHVybD5o
dHRwOi8vd3d3Lm5jYmkubmxtLm5paC5nb3YvcHVibWVkLzIwODUyNjMxPC91cmw+PC9yZWxhdGVk
LXVybHM+PC91cmxzPjxjdXN0b20yPjMxMzA3OTU8L2N1c3RvbTI+PGVsZWN0cm9uaWMtcmVzb3Vy
Y2UtbnVtPjEwLjEwMzgvbmcuNjY5PC9lbGVjdHJvbmljLXJlc291cmNlLW51bT48L3JlY29yZD48
L0NpdGU+PC9FbmRO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BbnRvbmlvdTwvQXV0aG9yPjxZZWFyPjIwMTA8L1llYXI+
PFJlY051bT4yODwvUmVjTnVtPjxEaXNwbGF5VGV4dD4oMTQpPC9EaXNwbGF5VGV4dD48cmVjb3Jk
PjxyZWMtbnVtYmVyPjI4PC9yZWMtbnVtYmVyPjxmb3JlaWduLWtleXM+PGtleSBhcHA9IkVOIiBk
Yi1pZD0id3R0ejJ0ZXM1ZXpzOXFlcHh3Y3g1cmFjc3Mwd3hhdjAyZGZzIiB0aW1lc3RhbXA9IjE0
MDg2Mzc3MTYiPjI4PC9rZXk+PC9mb3JlaWduLWtleXM+PHJlZi10eXBlIG5hbWU9IkpvdXJuYWwg
QXJ0aWNsZSI+MTc8L3JlZi10eXBlPjxjb250cmlidXRvcnM+PGF1dGhvcnM+PGF1dGhvcj5BbnRv
bmlvdSwgQS4gQy48L2F1dGhvcj48YXV0aG9yPldhbmcsIFguPC9hdXRob3I+PGF1dGhvcj5GcmVk
ZXJpY2tzZW4sIFouIFMuPC9hdXRob3I+PGF1dGhvcj5NY0d1ZmZvZywgTC48L2F1dGhvcj48YXV0
aG9yPlRhcnJlbGwsIFIuPC9hdXRob3I+PGF1dGhvcj5TaW5pbG5pa292YSwgTy4gTS48L2F1dGhv
cj48YXV0aG9yPkhlYWxleSwgUy48L2F1dGhvcj48YXV0aG9yPk1vcnJpc29uLCBKLjwvYXV0aG9y
PjxhdXRob3I+S2FydHNvbmFraSwgQy48L2F1dGhvcj48YXV0aG9yPkxlc25pY2ssIFQuPC9hdXRo
b3I+PGF1dGhvcj5HaG91c3NhaW5pLCBNLjwvYXV0aG9yPjxhdXRob3I+QmFycm93ZGFsZSwgRC48
L2F1dGhvcj48YXV0aG9yPkVtYnJhY2UsPC9hdXRob3I+PGF1dGhvcj5QZW9jaywgUy48L2F1dGhv
cj48YXV0aG9yPkNvb2ssIE0uPC9hdXRob3I+PGF1dGhvcj5PbGl2ZXIsIEMuPC9hdXRob3I+PGF1
dGhvcj5Gcm9zdCwgRC48L2F1dGhvcj48YXV0aG9yPkVjY2xlcywgRC48L2F1dGhvcj48YXV0aG9y
PkV2YW5zLCBELiBHLjwvYXV0aG9yPjxhdXRob3I+RWVsZXMsIFIuPC9hdXRob3I+PGF1dGhvcj5J
emF0dCwgTC48L2F1dGhvcj48YXV0aG9yPkNodSwgQy48L2F1dGhvcj48YXV0aG9yPkRvdWdsYXMs
IEYuPC9hdXRob3I+PGF1dGhvcj5QYXRlcnNvbiwgSi48L2F1dGhvcj48YXV0aG9yPlN0b3BwYS1M
eW9ubmV0LCBELjwvYXV0aG9yPjxhdXRob3I+SG91ZGF5ZXIsIEMuPC9hdXRob3I+PGF1dGhvcj5N
YXpveWVyLCBTLjwvYXV0aG9yPjxhdXRob3I+R2lyYXVkLCBTLjwvYXV0aG9yPjxhdXRob3I+TGFz
c2V0LCBDLjwvYXV0aG9yPjxhdXRob3I+UmVtZW5pZXJhcywgQS48L2F1dGhvcj48YXV0aG9yPkNh
cm9uLCBPLjwvYXV0aG9yPjxhdXRob3I+SGFyZG91aW4sIEEuPC9hdXRob3I+PGF1dGhvcj5CZXJ0
aGV0LCBQLjwvYXV0aG9yPjxhdXRob3I+R2VtbyBTdHVkeSBDb2xsYWJvcmF0b3JzPC9hdXRob3I+
PGF1dGhvcj5Ib2dlcnZvcnN0LCBGLiBCLjwvYXV0aG9yPjxhdXRob3I+Um9va3VzLCBNLiBBLjwv
YXV0aG9yPjxhdXRob3I+SmFnZXIsIEEuPC9hdXRob3I+PGF1dGhvcj52YW4gZGVuIE91d2VsYW5k
LCBBLjwvYXV0aG9yPjxhdXRob3I+SG9vZ2VyYnJ1Z2dlLCBOLjwvYXV0aG9yPjxhdXRob3I+dmFu
IGRlciBMdWlqdCwgUi4gQi48L2F1dGhvcj48YXV0aG9yPk1laWplcnMtSGVpamJvZXIsIEguPC9h
dXRob3I+PGF1dGhvcj5Hb21leiBHYXJjaWEsIEUuIEIuPC9hdXRob3I+PGF1dGhvcj5IZWJvbiw8
L2F1dGhvcj48YXV0aG9yPkRldmlsZWUsIFAuPC9hdXRob3I+PGF1dGhvcj5WcmVlc3dpamssIE0u
IFAuPC9hdXRob3I+PGF1dGhvcj5MdWJpbnNraSwgSi48L2F1dGhvcj48YXV0aG9yPkpha3Vib3dz
a2EsIEEuPC9hdXRob3I+PGF1dGhvcj5Hcm9ud2FsZCwgSi48L2F1dGhvcj48YXV0aG9yPkh1emFy
c2tpLCBULjwvYXV0aG9yPjxhdXRob3I+Qnlyc2tpLCBULjwvYXV0aG9yPjxhdXRob3I+R29yc2tp
LCBCLjwvYXV0aG9yPjxhdXRob3I+Q3lidWxza2ksIEMuPC9hdXRob3I+PGF1dGhvcj5TcHVyZGxl
LCBBLiBCLjwvYXV0aG9yPjxhdXRob3I+SG9sbGFuZCwgSC48L2F1dGhvcj48YXV0aG9yPmtDb25G
YWIsPC9hdXRob3I+PGF1dGhvcj5Hb2xkZ2FyLCBELiBFLjwvYXV0aG9yPjxhdXRob3I+Sm9obiwg
RS4gTS48L2F1dGhvcj48YXV0aG9yPkhvcHBlciwgSi4gTC48L2F1dGhvcj48YXV0aG9yPlNvdXRo
ZXksIE0uPC9hdXRob3I+PGF1dGhvcj5CdXlzLCBTLiBTLjwvYXV0aG9yPjxhdXRob3I+RGFseSwg
TS4gQi48L2F1dGhvcj48YXV0aG9yPlRlcnJ5LCBNLiBCLjwvYXV0aG9yPjxhdXRob3I+U2NobXV0
emxlciwgUi4gSy48L2F1dGhvcj48YXV0aG9yPldhcHBlbnNjaG1pZHQsIEIuPC9hdXRob3I+PGF1
dGhvcj5FbmdlbCwgQy48L2F1dGhvcj48YXV0aG9yPk1laW5kbCwgQS48L2F1dGhvcj48YXV0aG9y
PlByZWlzbGVyLUFkYW1zLCBTLjwvYXV0aG9yPjxhdXRob3I+QXJub2xkLCBOLjwvYXV0aG9yPjxh
dXRob3I+TmllZGVyYWNoZXIsIEQuPC9hdXRob3I+PGF1dGhvcj5TdXR0ZXIsIEMuPC9hdXRob3I+
PGF1dGhvcj5Eb21jaGVrLCBTLiBNLjwvYXV0aG9yPjxhdXRob3I+TmF0aGFuc29uLCBLLiBMLjwv
YXV0aG9yPjxhdXRob3I+UmViYmVjaywgVC48L2F1dGhvcj48YXV0aG9yPkJsdW0sIEouIEwuPC9h
dXRob3I+PGF1dGhvcj5QaWVkbW9udGUsIE0uPC9hdXRob3I+PGF1dGhvcj5Sb2RyaWd1ZXosIEcu
IEMuPC9hdXRob3I+PGF1dGhvcj5XYWtlbGV5LCBLLjwvYXV0aG9yPjxhdXRob3I+Qm9nZ2Vzcywg
Si4gRi48L2F1dGhvcj48YXV0aG9yPkJhc2lsLCBKLjwvYXV0aG9yPjxhdXRob3I+QmxhbmssIFMu
IFYuPC9hdXRob3I+PGF1dGhvcj5GcmllZG1hbiwgRS48L2F1dGhvcj48YXV0aG9yPkthdWZtYW4s
IEIuPC9hdXRob3I+PGF1dGhvcj5MYWl0bWFuLCBZLjwvYXV0aG9yPjxhdXRob3I+TWlsZ3JvbSwg
Ui48L2F1dGhvcj48YXV0aG9yPkFuZHJ1bGlzLCBJLiBMLjwvYXV0aG9yPjxhdXRob3I+R2xlbmRv
biwgRy48L2F1dGhvcj48YXV0aG9yPk96Y2VsaWssIEguPC9hdXRob3I+PGF1dGhvcj5LaXJjaGhv
ZmYsIFQuPC9hdXRob3I+PGF1dGhvcj5WaWphaSwgSi48L2F1dGhvcj48YXV0aG9yPkdhdWRldCwg
TS4gTS48L2F1dGhvcj48YXV0aG9yPkFsdHNodWxlciwgRC48L2F1dGhvcj48YXV0aG9yPkd1aWR1
Y2NpLCBDLjwvYXV0aG9yPjxhdXRob3I+U3dlLCBCcmNhPC9hdXRob3I+PGF1dGhvcj5Mb21hbiwg
Ti48L2F1dGhvcj48YXV0aG9yPkhhcmJzdCwgSy48L2F1dGhvcj48YXV0aG9yPlJhbnRhbGEsIEou
PC9hdXRob3I+PGF1dGhvcj5FaHJlbmNyb25hLCBILjwvYXV0aG9yPjxhdXRob3I+R2VyZGVzLCBB
LiBNLjwvYXV0aG9yPjxhdXRob3I+VGhvbWFzc2VuLCBNLjwvYXV0aG9yPjxhdXRob3I+U3VuZGUs
IEwuPC9hdXRob3I+PGF1dGhvcj5QZXRlcmxvbmdvLCBQLjwvYXV0aG9yPjxhdXRob3I+TWFub3Vr
aWFuLCBTLjwvYXV0aG9yPjxhdXRob3I+Qm9uYW5uaSwgQi48L2F1dGhvcj48YXV0aG9yPlZpZWws
IEEuPC9hdXRob3I+PGF1dGhvcj5SYWRpY2UsIFAuPC9hdXRob3I+PGF1dGhvcj5DYWxkZXMsIFQu
PC9hdXRob3I+PGF1dGhvcj5kZSBsYSBIb3lhLCBNLjwvYXV0aG9yPjxhdXRob3I+U2luZ2VyLCBD
LiBGLjwvYXV0aG9yPjxhdXRob3I+Rmluay1SZXR0ZXIsIEEuPC9hdXRob3I+PGF1dGhvcj5HcmVl
bmUsIE0uIEguPC9hdXRob3I+PGF1dGhvcj5NYWksIFAuIEwuPC9hdXRob3I+PGF1dGhvcj5Mb3Vk
LCBKLiBULjwvYXV0aG9yPjxhdXRob3I+R3VpZHVnbGksIEwuPC9hdXRob3I+PGF1dGhvcj5MaW5k
b3IsIE4uIE0uPC9hdXRob3I+PGF1dGhvcj5IYW5zZW4sIFQuIFYuPC9hdXRob3I+PGF1dGhvcj5O
aWVsc2VuLCBGLiBDLjwvYXV0aG9yPjxhdXRob3I+QmxhbmNvLCBJLjwvYXV0aG9yPjxhdXRob3I+
TGF6YXJvLCBDLjwvYXV0aG9yPjxhdXRob3I+R2FyYmVyLCBKLjwvYXV0aG9yPjxhdXRob3I+UmFt
dXMsIFMuIEouPC9hdXRob3I+PGF1dGhvcj5HYXl0aGVyLCBTLiBBLjwvYXV0aG9yPjxhdXRob3I+
UGhlbGFuLCBDLjwvYXV0aG9yPjxhdXRob3I+TmFyb2QsIFMuPC9hdXRob3I+PGF1dGhvcj5TemFi
bywgQy4gSS48L2F1dGhvcj48YXV0aG9yPk1vZCwgU3F1YWQ8L2F1dGhvcj48YXV0aG9yPkJlbml0
ZXosIEouPC9hdXRob3I+PGF1dGhvcj5Pc29yaW8sIEEuPC9hdXRob3I+PGF1dGhvcj5OZXZhbmxp
bm5hLCBILjwvYXV0aG9yPjxhdXRob3I+SGVpa2tpbmVuLCBULjwvYXV0aG9yPjxhdXRob3I+Q2Fs
aWdvLCBNLiBBLjwvYXV0aG9yPjxhdXRob3I+QmVhdHRpZSwgTS4gUy48L2F1dGhvcj48YXV0aG9y
PkhhbWFubiwgVS48L2F1dGhvcj48YXV0aG9yPkdvZHdpbiwgQS4gSy48L2F1dGhvcj48YXV0aG9y
Pk1vbnRhZ25hLCBNLjwvYXV0aG9yPjxhdXRob3I+Q2FzZWxsYSwgQy48L2F1dGhvcj48YXV0aG9y
Pk5ldWhhdXNlbiwgUy4gTC48L2F1dGhvcj48YXV0aG9yPkthcmxhbiwgQi4gWS48L2F1dGhvcj48
YXV0aG9yPlR1bmcsIE4uPC9hdXRob3I+PGF1dGhvcj5Ub2xhbmQsIEEuIEUuPC9hdXRob3I+PGF1
dGhvcj5XZWl0emVsLCBKLjwvYXV0aG9yPjxhdXRob3I+T2xvcGFkZSwgTy48L2F1dGhvcj48YXV0
aG9yPlNpbWFyZCwgSi48L2F1dGhvcj48YXV0aG9yPlNvdWN5LCBQLjwvYXV0aG9yPjxhdXRob3I+
UnViaW5zdGVpbiwgVy4gUy48L2F1dGhvcj48YXV0aG9yPkFyYXNvbiwgQS48L2F1dGhvcj48YXV0
aG9yPlJlbm5lcnQsIEcuPC9hdXRob3I+PGF1dGhvcj5NYXJ0aW4sIE4uIEcuPC9hdXRob3I+PGF1
dGhvcj5Nb250Z29tZXJ5LCBHLiBXLjwvYXV0aG9yPjxhdXRob3I+Q2hhbmctQ2xhdWRlLCBKLjwv
YXV0aG9yPjxhdXRob3I+Rmxlc2NoLUphbnlzLCBELjwvYXV0aG9yPjxhdXRob3I+QnJhdWNoLCBI
LjwvYXV0aG9yPjxhdXRob3I+R2VuaWNhLDwvYXV0aG9yPjxhdXRob3I+U2V2ZXJpLCBHLjwvYXV0
aG9yPjxhdXRob3I+QmFnbGlldHRvLCBMLjwvYXV0aG9yPjxhdXRob3I+Q294LCBBLjwvYXV0aG9y
PjxhdXRob3I+Q3Jvc3MsIFMuIFMuPC9hdXRob3I+PGF1dGhvcj5NaXJvbiwgUC48L2F1dGhvcj48
YXV0aG9yPkdlcnR5LCBTLiBNLjwvYXV0aG9yPjxhdXRob3I+VGFwcGVyLCBXLjwvYXV0aG9yPjxh
dXRob3I+WWFubm91a2Frb3MsIEQuPC9hdXRob3I+PGF1dGhvcj5Gb3VudHppbGFzLCBHLjwvYXV0
aG9yPjxhdXRob3I+RmFzY2hpbmcsIFAuIEEuPC9hdXRob3I+PGF1dGhvcj5CZWNrbWFubiwgTS4g
Vy48L2F1dGhvcj48YXV0aG9yPkRvcyBTYW50b3MgU2lsdmEsIEkuPC9hdXRob3I+PGF1dGhvcj5Q
ZXRvLCBKLjwvYXV0aG9yPjxhdXRob3I+TGFtYnJlY2h0cywgRC48L2F1dGhvcj48YXV0aG9yPlBh
cmlkYWVucywgUi48L2F1dGhvcj48YXV0aG9yPlJ1ZGlnZXIsIFQuPC9hdXRob3I+PGF1dGhvcj5G
b3JzdGksIEEuPC9hdXRob3I+PGF1dGhvcj5XaW5xdmlzdCwgUi48L2F1dGhvcj48YXV0aG9yPlB5
bGthcywgSy48L2F1dGhvcj48YXV0aG9yPkRpYXNpbywgUi4gQi48L2F1dGhvcj48YXV0aG9yPkxl
ZSwgQS4gTS48L2F1dGhvcj48YXV0aG9yPkVja2VsLVBhc3NvdywgSi48L2F1dGhvcj48YXV0aG9y
PlZhY2hvbiwgQy48L2F1dGhvcj48YXV0aG9yPkJsb3dzLCBGLjwvYXV0aG9yPjxhdXRob3I+RHJp
dmVyLCBLLjwvYXV0aG9yPjxhdXRob3I+RHVubmluZywgQS48L2F1dGhvcj48YXV0aG9yPlBoYXJv
YWgsIFAuIFAuPC9hdXRob3I+PGF1dGhvcj5PZmZpdCwgSy48L2F1dGhvcj48YXV0aG9yPlBhbmty
YXR6LCBWLiBTLjwvYXV0aG9yPjxhdXRob3I+SGFrb25hcnNvbiwgSC48L2F1dGhvcj48YXV0aG9y
PkNoZW5ldml4LVRyZW5jaCwgRy48L2F1dGhvcj48YXV0aG9yPkVhc3RvbiwgRC4gRi48L2F1dGhv
cj48YXV0aG9yPkNvdWNoLCBGLiBKLjwvYXV0aG9yPjwvYXV0aG9ycz48L2NvbnRyaWJ1dG9ycz48
YXV0aC1hZGRyZXNzPkNlbnRyZSBmb3IgQ2FuY2VyIEdlbmV0aWMgRXBpZGVtaW9sb2d5LCBEZXBh
cnRtZW50IG9mIFB1YmxpYyBIZWFsdGggYW5kIFByaW1hcnkgQ2FyZSwgVW5pdmVyc2l0eSBvZiBD
YW1icmlkZ2UsIENhbWJyaWRnZSwgVUsuPC9hdXRoLWFkZHJlc3M+PHRpdGxlcz48dGl0bGU+QSBs
b2N1cyBvbiAxOXAxMyBtb2RpZmllcyByaXNrIG9mIGJyZWFzdCBjYW5jZXIgaW4gQlJDQTEgbXV0
YXRpb24gY2FycmllcnMgYW5kIGlzIGFzc29jaWF0ZWQgd2l0aCBob3Jtb25lIHJlY2VwdG9yLW5l
Z2F0aXZlIGJyZWFzdCBjYW5jZXIgaW4gdGhlIGdlbmVyYWwgcG9wdWxhdGlvbjwvdGl0bGU+PHNl
Y29uZGFyeS10aXRsZT5OYXQgR2VuZXQ8L3NlY29uZGFyeS10aXRsZT48YWx0LXRpdGxlPk5hdHVy
ZSBnZW5ldGljczwvYWx0LXRpdGxlPjwvdGl0bGVzPjxwZXJpb2RpY2FsPjxmdWxsLXRpdGxlPk5h
dCBHZW5ldDwvZnVsbC10aXRsZT48YWJici0xPk5hdHVyZSBnZW5ldGljczwvYWJici0xPjwvcGVy
aW9kaWNhbD48YWx0LXBlcmlvZGljYWw+PGZ1bGwtdGl0bGU+TmF0IEdlbmV0PC9mdWxsLXRpdGxl
PjxhYmJyLTE+TmF0dXJlIGdlbmV0aWNzPC9hYmJyLTE+PC9hbHQtcGVyaW9kaWNhbD48cGFnZXM+
ODg1LTkyPC9wYWdlcz48dm9sdW1lPjQyPC92b2x1bWU+PG51bWJlcj4xMDwvbnVtYmVyPjxrZXl3
b3Jkcz48a2V5d29yZD5BZHVsdDwva2V5d29yZD48a2V5d29yZD5CUkNBMSBQcm90ZWluLypnZW5l
dGljczwva2V5d29yZD48a2V5d29yZD5CcmVhc3QgTmVvcGxhc21zLypnZW5ldGljcy9wYXRob2xv
Z3k8L2tleXdvcmQ+PGtleXdvcmQ+Q2FzZS1Db250cm9sIFN0dWRpZXM8L2tleXdvcmQ+PGtleXdv
cmQ+Q2hyb21vc29tZXMsIEh1bWFuLCBQYWlyIDE5LypnZW5ldGljczwva2V5d29yZD48a2V5d29y
ZD5GZW1hbGU8L2tleXdvcmQ+PGtleXdvcmQ+KkdlbmV0aWMgUHJlZGlzcG9zaXRpb24gdG8gRGlz
ZWFzZTwva2V5d29yZD48a2V5d29yZD5HZW5vdHlwZTwva2V5d29yZD48a2V5d29yZD5IdW1hbnM8
L2tleXdvcmQ+PGtleXdvcmQ+TXV0YXRpb24vKmdlbmV0aWNzPC9rZXl3b3JkPjxrZXl3b3JkPlBv
bHltb3JwaGlzbSwgU2luZ2xlIE51Y2xlb3RpZGUvZ2VuZXRpY3M8L2tleXdvcmQ+PGtleXdvcmQ+
UmVjZXB0b3IsIGVyYkItMi8qZ2VuZXRpY3M8L2tleXdvcmQ+PGtleXdvcmQ+UmVjZXB0b3JzLCBF
c3Ryb2dlbi8qZ2VuZXRpY3M8L2tleXdvcmQ+PGtleXdvcmQ+UmVjZXB0b3JzLCBQcm9nZXN0ZXJv
bmUvKmdlbmV0aWNzPC9rZXl3b3JkPjwva2V5d29yZHM+PGRhdGVzPjx5ZWFyPjIwMTA8L3llYXI+
PHB1Yi1kYXRlcz48ZGF0ZT5PY3Q8L2RhdGU+PC9wdWItZGF0ZXM+PC9kYXRlcz48aXNibj4xNTQ2
LTE3MTggKEVsZWN0cm9uaWMpJiN4RDsxMDYxLTQwMzYgKExpbmtpbmcpPC9pc2JuPjxhY2Nlc3Np
b24tbnVtPjIwODUyNjMxPC9hY2Nlc3Npb24tbnVtPjx1cmxzPjxyZWxhdGVkLXVybHM+PHVybD5o
dHRwOi8vd3d3Lm5jYmkubmxtLm5paC5nb3YvcHVibWVkLzIwODUyNjMxPC91cmw+PC9yZWxhdGVk
LXVybHM+PC91cmxzPjxjdXN0b20yPjMxMzA3OTU8L2N1c3RvbTI+PGVsZWN0cm9uaWMtcmVzb3Vy
Y2UtbnVtPjEwLjEwMzgvbmcuNjY5PC9lbGVjdHJvbmljLXJlc291cmNlLW51bT48L3JlY29yZD48
L0NpdGU+PC9FbmROb3RlPn=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4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A4BF0DA" w14:textId="77777777" w:rsidTr="00D41382">
        <w:trPr>
          <w:trHeight w:val="104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72C7828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4808801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E76728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D5BF2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8571141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06D3AD7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KCNN1, ARRDC2, IL12RB1, MAST3, PIK3R2, IFI30, MPV17L2, RAB3A, PDE4C, KIAA1683, JUND, LSM4, PGPEP1, GDF15, LRRC25, SSBP4, ISYNA1, ELL, FKBP8, C19orf50, UBA52, C19orf60, CRLF1, TMEM59L, KLHL26, CRTC1, COMP, UPF1, GDF1, LASS1, COPE, DDX49, HOMER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9772178" w14:textId="21B48F2C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02C883CD" w14:textId="77777777" w:rsidTr="00D41382">
        <w:trPr>
          <w:trHeight w:val="104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5E63C97D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3760982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35A8A3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93421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44286513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A5B5422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PRG1, CD177, TEX101, LYPD3, PHLDB3, ETHE1, ZNF575, XRCC1, IRGQ, ZNF576, SRRM5, ZNF428, CADM4, PLAUR, IRGC, C19orf61, KCNN4, LYPD5, ZNF283, ZNF404, ZNF45, ZNF221, ZNF155, ZNF230, ZNF284, ZNF222, ZNF223, ZNF224, ZNF225, ZNF234, ZNF226, ZNF227, ZNF235, ZNF233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CB765C8" w14:textId="71CE45F4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4216FE42" w14:textId="77777777" w:rsidTr="00D41382">
        <w:trPr>
          <w:trHeight w:val="52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6174F04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284378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33362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B15CE4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32588095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8459827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CBFA2T2, NECAB3, C20orf144, C20orf134, E2F1, PXMP4, ZNF341, CHMP4B, RALY, EIF2S2, ASIP, AHCY, ITCH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0EAFDCA" w14:textId="48976571" w:rsidR="00487017" w:rsidRPr="004B06F1" w:rsidRDefault="00BD0553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TaWRkaXE8L0F1dGhvcj48WWVhcj4yMDEyPC9ZZWFyPjxS
ZWNOdW0+NDwvUmVjTnVtPjxEaXNwbGF5VGV4dD4oOCk8L0Rpc3BsYXlUZXh0PjxyZWNvcmQ+PHJl
Yy1udW1iZXI+NDwvcmVjLW51bWJlcj48Zm9yZWlnbi1rZXlzPjxrZXkgYXBwPSJFTiIgZGItaWQ9
IjVyMnd3MnR2anZ6cGVvZXN2emx4MmV2enI1MnJ2MGVwd3hmciIgdGltZXN0YW1wPSIxMzk2NTY3
MTgxIj40PC9rZXk+PC9mb3JlaWduLWtleXM+PHJlZi10eXBlIG5hbWU9IkpvdXJuYWwgQXJ0aWNs
ZSI+MTc8L3JlZi10eXBlPjxjb250cmlidXRvcnM+PGF1dGhvcnM+PGF1dGhvcj5TaWRkaXEsIEEu
PC9hdXRob3I+PGF1dGhvcj5Db3VjaCwgRi4gSi48L2F1dGhvcj48YXV0aG9yPkNoZW4sIEcuIEsu
PC9hdXRob3I+PGF1dGhvcj5MaW5kc3Ryb20sIFMuPC9hdXRob3I+PGF1dGhvcj5FY2NsZXMsIEQu
PC9hdXRob3I+PGF1dGhvcj5NaWxsaWthbiwgUi4gQy48L2F1dGhvcj48YXV0aG9yPk1pY2hhaWxp
ZG91LCBLLjwvYXV0aG9yPjxhdXRob3I+U3RyYW0sIEQuIE8uPC9hdXRob3I+PGF1dGhvcj5CZWNr
bWFubiwgTC48L2F1dGhvcj48YXV0aG9yPlJoaWUsIFMuIEsuPC9hdXRob3I+PGF1dGhvcj5BbWJy
b3NvbmUsIEMuIEIuPC9hdXRob3I+PGF1dGhvcj5BaXR0b21ha2ksIEsuPC9hdXRob3I+PGF1dGhv
cj5BbWlhbm8sIFAuPC9hdXRob3I+PGF1dGhvcj5BcGljZWxsYSwgQy48L2F1dGhvcj48YXV0aG9y
PkF1c3RyYWxpYW4gQnJlYXN0IENhbmNlciBUaXNzdWUgQmFuaywgSW52ZXN0aWdhdG9yczwvYXV0
aG9yPjxhdXRob3I+QmFnbGlldHRvLCBMLjwvYXV0aG9yPjxhdXRob3I+QmFuZGVyYSwgRS4gVi48
L2F1dGhvcj48YXV0aG9yPkJlY2ttYW5uLCBNLiBXLjwvYXV0aG9yPjxhdXRob3I+QmVyZywgQy4g
RC48L2F1dGhvcj48YXV0aG9yPkJlcm5zdGVpbiwgTC48L2F1dGhvcj48YXV0aG9yPkJsb21xdmlz
dCwgQy48L2F1dGhvcj48YXV0aG9yPkJyYXVjaCwgSC48L2F1dGhvcj48YXV0aG9yPkJyaW50b24s
IEwuPC9hdXRob3I+PGF1dGhvcj5CdWksIFEuIE0uPC9hdXRob3I+PGF1dGhvcj5CdXJpbmcsIEou
IEUuPC9hdXRob3I+PGF1dGhvcj5CdXlzLCBTLiBTLjwvYXV0aG9yPjxhdXRob3I+Q2FtcGEsIEQu
PC9hdXRob3I+PGF1dGhvcj5DYXJwZW50ZXIsIEouIEUuPC9hdXRob3I+PGF1dGhvcj5DaGFzbWFu
LCBELiBJLjwvYXV0aG9yPjxhdXRob3I+Q2hhbmctQ2xhdWRlLCBKLjwvYXV0aG9yPjxhdXRob3I+
Q2hlbiwgQy48L2F1dGhvcj48YXV0aG9yPkNsYXZlbC1DaGFwZWxvbiwgRi48L2F1dGhvcj48YXV0
aG9yPkNveCwgQS48L2F1dGhvcj48YXV0aG9yPkNyb3NzLCBTLiBTLjwvYXV0aG9yPjxhdXRob3I+
Q3plbmUsIEsuPC9hdXRob3I+PGF1dGhvcj5EZW1pbmcsIFMuIEwuPC9hdXRob3I+PGF1dGhvcj5E
aWFzaW8sIFIuIEIuPC9hdXRob3I+PGF1dGhvcj5EaXZlciwgVy4gUi48L2F1dGhvcj48YXV0aG9y
PkR1bm5pbmcsIEEuIE0uPC9hdXRob3I+PGF1dGhvcj5EdXJjYW4sIEwuPC9hdXRob3I+PGF1dGhv
cj5Fa2ljaSwgQS4gQi48L2F1dGhvcj48YXV0aG9yPkZhc2NoaW5nLCBQLiBBLjwvYXV0aG9yPjxh
dXRob3I+RmFtaWxpYWwgQnJlYXN0IENhbmNlciwgU3R1ZHk8L2F1dGhvcj48YXV0aG9yPkZlaWdl
bHNvbiwgSC4gUy48L2F1dGhvcj48YXV0aG9yPkZlamVybWFuLCBMLjwvYXV0aG9yPjxhdXRob3I+
RmlndWVyb2EsIEouIEQuPC9hdXRob3I+PGF1dGhvcj5GbGV0Y2hlciwgTy48L2F1dGhvcj48YXV0
aG9yPkZsZXNjaC1KYW55cywgRC48L2F1dGhvcj48YXV0aG9yPkdhdWRldCwgTS4gTS48L2F1dGhv
cj48YXV0aG9yPkdlbmljYSBDb25zb3J0aXVtPC9hdXRob3I+PGF1dGhvcj5HZXJ0eSwgUy4gTS48
L2F1dGhvcj48YXV0aG9yPlJvZHJpZ3Vlei1HaWwsIEouIEwuPC9hdXRob3I+PGF1dGhvcj5HaWxl
cywgRy4gRy48L2F1dGhvcj48YXV0aG9yPnZhbiBHaWxzLCBDLiBILjwvYXV0aG9yPjxhdXRob3I+
R29kd2luLCBBLiBLLjwvYXV0aG9yPjxhdXRob3I+R3JhaGFtLCBOLjwvYXV0aG9yPjxhdXRob3I+
R3JlY28sIEQuPC9hdXRob3I+PGF1dGhvcj5IYWxsLCBQLjwvYXV0aG9yPjxhdXRob3I+SGFua2lu
c29uLCBTLiBFLjwvYXV0aG9yPjxhdXRob3I+SGFydG1hbm4sIEEuPC9hdXRob3I+PGF1dGhvcj5I
ZWluLCBSLjwvYXV0aG9yPjxhdXRob3I+SGVpbnosIEouPC9hdXRob3I+PGF1dGhvcj5Ib292ZXIs
IFIuIE4uPC9hdXRob3I+PGF1dGhvcj5Ib3BwZXIsIEouIEwuPC9hdXRob3I+PGF1dGhvcj5IdSwg
Si4gSi48L2F1dGhvcj48YXV0aG9yPkh1bnRzbWFuLCBTLjwvYXV0aG9yPjxhdXRob3I+SW5nbGVz
LCBTLiBBLjwvYXV0aG9yPjxhdXRob3I+SXJ3YW50bywgQS48L2F1dGhvcj48YXV0aG9yPklzYWFj
cywgQy48L2F1dGhvcj48YXV0aG9yPkphY29icywgSy4gQi48L2F1dGhvcj48YXV0aG9yPkpvaG4s
IEUuIE0uPC9hdXRob3I+PGF1dGhvcj5KdXN0ZW5ob3ZlbiwgQy48L2F1dGhvcj48YXV0aG9yPkth
YWtzLCBSLjwvYXV0aG9yPjxhdXRob3I+S29sb25lbCwgTC4gTi48L2F1dGhvcj48YXV0aG9yPkNv
ZXR6ZWUsIEcuIEEuPC9hdXRob3I+PGF1dGhvcj5MYXRocm9wLCBNLjwvYXV0aG9yPjxhdXRob3I+
TGUgTWFyY2hhbmQsIEwuPC9hdXRob3I+PGF1dGhvcj5MZWUsIEEuIE0uPC9hdXRob3I+PGF1dGhv
cj5MZWUsIEkuIE0uPC9hdXRob3I+PGF1dGhvcj5MZXNuaWNrLCBULjwvYXV0aG9yPjxhdXRob3I+
TGljaHRuZXIsIFAuPC9hdXRob3I+PGF1dGhvcj5MaXUsIEouPC9hdXRob3I+PGF1dGhvcj5MdW5k
LCBFLjwvYXV0aG9yPjxhdXRob3I+TWFrYWxpYywgRS48L2F1dGhvcj48YXV0aG9yPk1hcnRpbiwg
Ti4gRy48L2F1dGhvcj48YXV0aG9yPk1jTGVhbiwgQy4gQS48L2F1dGhvcj48YXV0aG9yPk1laWpl
cnMtSGVpamJvZXIsIEguPC9hdXRob3I+PGF1dGhvcj5NZWluZGwsIEEuPC9hdXRob3I+PGF1dGhv
cj5NaXJvbiwgUC48L2F1dGhvcj48YXV0aG9yPk1vbnJvZSwgSy4gUi48L2F1dGhvcj48YXV0aG9y
Pk1vbnRnb21lcnksIEcuIFcuPC9hdXRob3I+PGF1dGhvcj5NdWxsZXItTXloc29rLCBCLjwvYXV0
aG9yPjxhdXRob3I+Tmlja2VscywgUy48L2F1dGhvcj48YXV0aG9yPk55YW50ZSwgUy4gSi48L2F1
dGhvcj48YXV0aG9yPk9sc3dvbGQsIEMuPC9hdXRob3I+PGF1dGhvcj5PdmVydmFkLCBLLjwvYXV0
aG9yPjxhdXRob3I+UGFsbGksIEQuPC9hdXRob3I+PGF1dGhvcj5QYXJrLCBELiBKLjwvYXV0aG9y
PjxhdXRob3I+UGFsbWVyLCBKLiBSLjwvYXV0aG9yPjxhdXRob3I+UGF0aGFrLCBILjwvYXV0aG9y
PjxhdXRob3I+UGV0bywgSi48L2F1dGhvcj48YXV0aG9yPlBoYXJvYWgsIFAuPC9hdXRob3I+PGF1
dGhvcj5SYWhtYW4sIE4uPC9hdXRob3I+PGF1dGhvcj5SaXZhZGVuZWlyYSwgRi48L2F1dGhvcj48
YXV0aG9yPlNjaG1pZHQsIEQuIEYuPC9hdXRob3I+PGF1dGhvcj5TY2htdXR6bGVyLCBSLiBLLjwv
YXV0aG9yPjxhdXRob3I+U2xhZ2VyLCBTLjwvYXV0aG9yPjxhdXRob3I+U291dGhleSwgTS4gQy48
L2F1dGhvcj48YXV0aG9yPlN0ZXZlbnMsIEsuIE4uPC9hdXRob3I+PGF1dGhvcj5TaW5uLCBILiBQ
LjwvYXV0aG9yPjxhdXRob3I+UHJlc3MsIE0uIEYuPC9hdXRob3I+PGF1dGhvcj5Sb3NzLCBFLjwv
YXV0aG9yPjxhdXRob3I+Umlib2xpLCBFLjwvYXV0aG9yPjxhdXRob3I+Umlka2VyLCBQLiBNLjwv
YXV0aG9yPjxhdXRob3I+U2NodW1hY2hlciwgRi4gUi48L2F1dGhvcj48YXV0aG9yPlNldmVyaSwg
Ry48L2F1dGhvcj48YXV0aG9yPkRvcyBTYW50b3MgU2lsdmEsIEkuPC9hdXRob3I+PGF1dGhvcj5T
dG9uZSwgSi48L2F1dGhvcj48YXV0aG9yPlN1bmQsIE0uPC9hdXRob3I+PGF1dGhvcj5UYXBwZXIs
IFcuIEouPC9hdXRob3I+PGF1dGhvcj5UaHVuLCBNLiBKLjwvYXV0aG9yPjxhdXRob3I+VHJhdmlz
LCBSLiBDLjwvYXV0aG9yPjxhdXRob3I+VHVybmJ1bGwsIEMuPC9hdXRob3I+PGF1dGhvcj5VaXR0
ZXJsaW5kZW4sIEEuIEcuPC9hdXRob3I+PGF1dGhvcj5XYWlzZmlzeiwgUS48L2F1dGhvcj48YXV0
aG9yPldhbmcsIFguPC9hdXRob3I+PGF1dGhvcj5XYW5nLCBaLjwvYXV0aG9yPjxhdXRob3I+V2Vh
dmVyLCBKLjwvYXV0aG9yPjxhdXRob3I+U2NodWx6LVdlbmR0bGFuZCwgUi48L2F1dGhvcj48YXV0
aG9yPldpbGtlbnMsIEwuIFIuPC9hdXRob3I+PGF1dGhvcj5WYW4gRGVuIEJlcmcsIEQuPC9hdXRo
b3I+PGF1dGhvcj5aaGVuZywgVy48L2F1dGhvcj48YXV0aG9yPlppZWdsZXIsIFIuIEcuPC9hdXRo
b3I+PGF1dGhvcj5aaXYsIEUuPC9hdXRob3I+PGF1dGhvcj5OZXZhbmxpbm5hLCBILjwvYXV0aG9y
PjxhdXRob3I+RWFzdG9uLCBELiBGLjwvYXV0aG9yPjxhdXRob3I+SHVudGVyLCBELiBKLjwvYXV0
aG9yPjxhdXRob3I+SGVuZGVyc29uLCBCLiBFLjwvYXV0aG9yPjxhdXRob3I+Q2hhbm9jaywgUy4g
Si48L2F1dGhvcj48YXV0aG9yPkdhcmNpYS1DbG9zYXMsIE0uPC9hdXRob3I+PGF1dGhvcj5LcmFm
dCwgUC48L2F1dGhvcj48YXV0aG9yPkhhaW1hbiwgQy4gQS48L2F1dGhvcj48YXV0aG9yPlZhY2hv
biwgQy4gTS48L2F1dGhvcj48L2F1dGhvcnM+PC9jb250cmlidXRvcnM+PGF1dGgtYWRkcmVzcz5E
ZXBhcnRtZW50IG9mIEVwaWRlbWlvbG9neSBhbmQgQmlvc3RhdGlzdGljcywgU2Nob29sIG9mIFB1
YmxpYyBIZWFsdGgsIEltcGVyaWFsIENvbGxlZ2UgTG9uZG9uLCBMb25kb24sIFVLLjwvYXV0aC1h
ZGRyZXNzPjx0aXRsZXM+PHRpdGxlPkEgbWV0YS1hbmFseXNpcyBvZiBnZW5vbWUtd2lkZSBhc3Nv
Y2lhdGlvbiBzdHVkaWVzIG9mIGJyZWFzdCBjYW5jZXIgaWRlbnRpZmllcyB0d28gbm92ZWwgc3Vz
Y2VwdGliaWxpdHkgbG9jaSBhdCA2cTE0IGFuZCAyMHExMTwvdGl0bGU+PHNlY29uZGFyeS10aXRs
ZT5IdW0gTW9sIEdlbmV0PC9zZWNvbmRhcnktdGl0bGU+PGFsdC10aXRsZT5IdW1hbiBtb2xlY3Vs
YXIgZ2VuZXRpY3M8L2FsdC10aXRsZT48L3RpdGxlcz48cGVyaW9kaWNhbD48ZnVsbC10aXRsZT5I
dW0gTW9sIEdlbmV0PC9mdWxsLXRpdGxlPjxhYmJyLTE+SHVtYW4gbW9sZWN1bGFyIGdlbmV0aWNz
PC9hYmJyLTE+PC9wZXJpb2RpY2FsPjxhbHQtcGVyaW9kaWNhbD48ZnVsbC10aXRsZT5IdW0gTW9s
IEdlbmV0PC9mdWxsLXRpdGxlPjxhYmJyLTE+SHVtYW4gbW9sZWN1bGFyIGdlbmV0aWNzPC9hYmJy
LTE+PC9hbHQtcGVyaW9kaWNhbD48cGFnZXM+NTM3My04NDwvcGFnZXM+PHZvbHVtZT4yMTwvdm9s
dW1lPjxudW1iZXI+MjQ8L251bWJlcj48a2V5d29yZHM+PGtleXdvcmQ+QnJlYXN0IE5lb3BsYXNt
cy8qZ2VuZXRpY3M8L2tleXdvcmQ+PGtleXdvcmQ+RmVtYWxlPC9rZXl3b3JkPjxrZXl3b3JkPkdl
bmV0aWMgUHJlZGlzcG9zaXRpb24gdG8gRGlzZWFzZS8qZ2VuZXRpY3M8L2tleXdvcmQ+PGtleXdv
cmQ+Kkdlbm9tZS1XaWRlIEFzc29jaWF0aW9uIFN0dWR5PC9rZXl3b3JkPjxrZXl3b3JkPkh1bWFu
czwva2V5d29yZD48a2V5d29yZD5Qb2x5bW9ycGhpc20sIFNpbmdsZSBOdWNsZW90aWRlL2dlbmV0
aWNzPC9rZXl3b3JkPjxrZXl3b3JkPlJlY2VwdG9ycywgRXN0cm9nZW4vZ2VuZXRpY3M8L2tleXdv
cmQ+PC9rZXl3b3Jkcz48ZGF0ZXM+PHllYXI+MjAxMjwveWVhcj48cHViLWRhdGVzPjxkYXRlPkRl
YyAxNTwvZGF0ZT48L3B1Yi1kYXRlcz48L2RhdGVzPjxpc2JuPjE0NjAtMjA4MyAoRWxlY3Ryb25p
YykmI3hEOzA5NjQtNjkwNiAoTGlua2luZyk8L2lzYm4+PGFjY2Vzc2lvbi1udW0+MjI5NzY0NzQ8
L2FjY2Vzc2lvbi1udW0+PHVybHM+PHJlbGF0ZWQtdXJscz48dXJsPmh0dHA6Ly93d3cubmNiaS5u
bG0ubmloLmdvdi9wdWJtZWQvMjI5NzY0NzQ8L3VybD48L3JlbGF0ZWQtdXJscz48L3VybHM+PGN1
c3RvbTI+MzUxMDc1MzwvY3VzdG9tMj48ZWxlY3Ryb25pYy1yZXNvdXJjZS1udW0+MTAuMTA5My9o
bWcvZGRzMzgxPC9lbGVjdHJvbmljLXJlc291cmNlLW51bT48L3JlY29yZD48L0NpdGU+PC9FbmRO
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TaWRkaXE8L0F1dGhvcj48WWVhcj4yMDEyPC9ZZWFyPjxS
ZWNOdW0+NDwvUmVjTnVtPjxEaXNwbGF5VGV4dD4oOCk8L0Rpc3BsYXlUZXh0PjxyZWNvcmQ+PHJl
Yy1udW1iZXI+NDwvcmVjLW51bWJlcj48Zm9yZWlnbi1rZXlzPjxrZXkgYXBwPSJFTiIgZGItaWQ9
IjVyMnd3MnR2anZ6cGVvZXN2emx4MmV2enI1MnJ2MGVwd3hmciIgdGltZXN0YW1wPSIxMzk2NTY3
MTgxIj40PC9rZXk+PC9mb3JlaWduLWtleXM+PHJlZi10eXBlIG5hbWU9IkpvdXJuYWwgQXJ0aWNs
ZSI+MTc8L3JlZi10eXBlPjxjb250cmlidXRvcnM+PGF1dGhvcnM+PGF1dGhvcj5TaWRkaXEsIEEu
PC9hdXRob3I+PGF1dGhvcj5Db3VjaCwgRi4gSi48L2F1dGhvcj48YXV0aG9yPkNoZW4sIEcuIEsu
PC9hdXRob3I+PGF1dGhvcj5MaW5kc3Ryb20sIFMuPC9hdXRob3I+PGF1dGhvcj5FY2NsZXMsIEQu
PC9hdXRob3I+PGF1dGhvcj5NaWxsaWthbiwgUi4gQy48L2F1dGhvcj48YXV0aG9yPk1pY2hhaWxp
ZG91LCBLLjwvYXV0aG9yPjxhdXRob3I+U3RyYW0sIEQuIE8uPC9hdXRob3I+PGF1dGhvcj5CZWNr
bWFubiwgTC48L2F1dGhvcj48YXV0aG9yPlJoaWUsIFMuIEsuPC9hdXRob3I+PGF1dGhvcj5BbWJy
b3NvbmUsIEMuIEIuPC9hdXRob3I+PGF1dGhvcj5BaXR0b21ha2ksIEsuPC9hdXRob3I+PGF1dGhv
cj5BbWlhbm8sIFAuPC9hdXRob3I+PGF1dGhvcj5BcGljZWxsYSwgQy48L2F1dGhvcj48YXV0aG9y
PkF1c3RyYWxpYW4gQnJlYXN0IENhbmNlciBUaXNzdWUgQmFuaywgSW52ZXN0aWdhdG9yczwvYXV0
aG9yPjxhdXRob3I+QmFnbGlldHRvLCBMLjwvYXV0aG9yPjxhdXRob3I+QmFuZGVyYSwgRS4gVi48
L2F1dGhvcj48YXV0aG9yPkJlY2ttYW5uLCBNLiBXLjwvYXV0aG9yPjxhdXRob3I+QmVyZywgQy4g
RC48L2F1dGhvcj48YXV0aG9yPkJlcm5zdGVpbiwgTC48L2F1dGhvcj48YXV0aG9yPkJsb21xdmlz
dCwgQy48L2F1dGhvcj48YXV0aG9yPkJyYXVjaCwgSC48L2F1dGhvcj48YXV0aG9yPkJyaW50b24s
IEwuPC9hdXRob3I+PGF1dGhvcj5CdWksIFEuIE0uPC9hdXRob3I+PGF1dGhvcj5CdXJpbmcsIEou
IEUuPC9hdXRob3I+PGF1dGhvcj5CdXlzLCBTLiBTLjwvYXV0aG9yPjxhdXRob3I+Q2FtcGEsIEQu
PC9hdXRob3I+PGF1dGhvcj5DYXJwZW50ZXIsIEouIEUuPC9hdXRob3I+PGF1dGhvcj5DaGFzbWFu
LCBELiBJLjwvYXV0aG9yPjxhdXRob3I+Q2hhbmctQ2xhdWRlLCBKLjwvYXV0aG9yPjxhdXRob3I+
Q2hlbiwgQy48L2F1dGhvcj48YXV0aG9yPkNsYXZlbC1DaGFwZWxvbiwgRi48L2F1dGhvcj48YXV0
aG9yPkNveCwgQS48L2F1dGhvcj48YXV0aG9yPkNyb3NzLCBTLiBTLjwvYXV0aG9yPjxhdXRob3I+
Q3plbmUsIEsuPC9hdXRob3I+PGF1dGhvcj5EZW1pbmcsIFMuIEwuPC9hdXRob3I+PGF1dGhvcj5E
aWFzaW8sIFIuIEIuPC9hdXRob3I+PGF1dGhvcj5EaXZlciwgVy4gUi48L2F1dGhvcj48YXV0aG9y
PkR1bm5pbmcsIEEuIE0uPC9hdXRob3I+PGF1dGhvcj5EdXJjYW4sIEwuPC9hdXRob3I+PGF1dGhv
cj5Fa2ljaSwgQS4gQi48L2F1dGhvcj48YXV0aG9yPkZhc2NoaW5nLCBQLiBBLjwvYXV0aG9yPjxh
dXRob3I+RmFtaWxpYWwgQnJlYXN0IENhbmNlciwgU3R1ZHk8L2F1dGhvcj48YXV0aG9yPkZlaWdl
bHNvbiwgSC4gUy48L2F1dGhvcj48YXV0aG9yPkZlamVybWFuLCBMLjwvYXV0aG9yPjxhdXRob3I+
RmlndWVyb2EsIEouIEQuPC9hdXRob3I+PGF1dGhvcj5GbGV0Y2hlciwgTy48L2F1dGhvcj48YXV0
aG9yPkZsZXNjaC1KYW55cywgRC48L2F1dGhvcj48YXV0aG9yPkdhdWRldCwgTS4gTS48L2F1dGhv
cj48YXV0aG9yPkdlbmljYSBDb25zb3J0aXVtPC9hdXRob3I+PGF1dGhvcj5HZXJ0eSwgUy4gTS48
L2F1dGhvcj48YXV0aG9yPlJvZHJpZ3Vlei1HaWwsIEouIEwuPC9hdXRob3I+PGF1dGhvcj5HaWxl
cywgRy4gRy48L2F1dGhvcj48YXV0aG9yPnZhbiBHaWxzLCBDLiBILjwvYXV0aG9yPjxhdXRob3I+
R29kd2luLCBBLiBLLjwvYXV0aG9yPjxhdXRob3I+R3JhaGFtLCBOLjwvYXV0aG9yPjxhdXRob3I+
R3JlY28sIEQuPC9hdXRob3I+PGF1dGhvcj5IYWxsLCBQLjwvYXV0aG9yPjxhdXRob3I+SGFua2lu
c29uLCBTLiBFLjwvYXV0aG9yPjxhdXRob3I+SGFydG1hbm4sIEEuPC9hdXRob3I+PGF1dGhvcj5I
ZWluLCBSLjwvYXV0aG9yPjxhdXRob3I+SGVpbnosIEouPC9hdXRob3I+PGF1dGhvcj5Ib292ZXIs
IFIuIE4uPC9hdXRob3I+PGF1dGhvcj5Ib3BwZXIsIEouIEwuPC9hdXRob3I+PGF1dGhvcj5IdSwg
Si4gSi48L2F1dGhvcj48YXV0aG9yPkh1bnRzbWFuLCBTLjwvYXV0aG9yPjxhdXRob3I+SW5nbGVz
LCBTLiBBLjwvYXV0aG9yPjxhdXRob3I+SXJ3YW50bywgQS48L2F1dGhvcj48YXV0aG9yPklzYWFj
cywgQy48L2F1dGhvcj48YXV0aG9yPkphY29icywgSy4gQi48L2F1dGhvcj48YXV0aG9yPkpvaG4s
IEUuIE0uPC9hdXRob3I+PGF1dGhvcj5KdXN0ZW5ob3ZlbiwgQy48L2F1dGhvcj48YXV0aG9yPkth
YWtzLCBSLjwvYXV0aG9yPjxhdXRob3I+S29sb25lbCwgTC4gTi48L2F1dGhvcj48YXV0aG9yPkNv
ZXR6ZWUsIEcuIEEuPC9hdXRob3I+PGF1dGhvcj5MYXRocm9wLCBNLjwvYXV0aG9yPjxhdXRob3I+
TGUgTWFyY2hhbmQsIEwuPC9hdXRob3I+PGF1dGhvcj5MZWUsIEEuIE0uPC9hdXRob3I+PGF1dGhv
cj5MZWUsIEkuIE0uPC9hdXRob3I+PGF1dGhvcj5MZXNuaWNrLCBULjwvYXV0aG9yPjxhdXRob3I+
TGljaHRuZXIsIFAuPC9hdXRob3I+PGF1dGhvcj5MaXUsIEouPC9hdXRob3I+PGF1dGhvcj5MdW5k
LCBFLjwvYXV0aG9yPjxhdXRob3I+TWFrYWxpYywgRS48L2F1dGhvcj48YXV0aG9yPk1hcnRpbiwg
Ti4gRy48L2F1dGhvcj48YXV0aG9yPk1jTGVhbiwgQy4gQS48L2F1dGhvcj48YXV0aG9yPk1laWpl
cnMtSGVpamJvZXIsIEguPC9hdXRob3I+PGF1dGhvcj5NZWluZGwsIEEuPC9hdXRob3I+PGF1dGhv
cj5NaXJvbiwgUC48L2F1dGhvcj48YXV0aG9yPk1vbnJvZSwgSy4gUi48L2F1dGhvcj48YXV0aG9y
Pk1vbnRnb21lcnksIEcuIFcuPC9hdXRob3I+PGF1dGhvcj5NdWxsZXItTXloc29rLCBCLjwvYXV0
aG9yPjxhdXRob3I+Tmlja2VscywgUy48L2F1dGhvcj48YXV0aG9yPk55YW50ZSwgUy4gSi48L2F1
dGhvcj48YXV0aG9yPk9sc3dvbGQsIEMuPC9hdXRob3I+PGF1dGhvcj5PdmVydmFkLCBLLjwvYXV0
aG9yPjxhdXRob3I+UGFsbGksIEQuPC9hdXRob3I+PGF1dGhvcj5QYXJrLCBELiBKLjwvYXV0aG9y
PjxhdXRob3I+UGFsbWVyLCBKLiBSLjwvYXV0aG9yPjxhdXRob3I+UGF0aGFrLCBILjwvYXV0aG9y
PjxhdXRob3I+UGV0bywgSi48L2F1dGhvcj48YXV0aG9yPlBoYXJvYWgsIFAuPC9hdXRob3I+PGF1
dGhvcj5SYWhtYW4sIE4uPC9hdXRob3I+PGF1dGhvcj5SaXZhZGVuZWlyYSwgRi48L2F1dGhvcj48
YXV0aG9yPlNjaG1pZHQsIEQuIEYuPC9hdXRob3I+PGF1dGhvcj5TY2htdXR6bGVyLCBSLiBLLjwv
YXV0aG9yPjxhdXRob3I+U2xhZ2VyLCBTLjwvYXV0aG9yPjxhdXRob3I+U291dGhleSwgTS4gQy48
L2F1dGhvcj48YXV0aG9yPlN0ZXZlbnMsIEsuIE4uPC9hdXRob3I+PGF1dGhvcj5TaW5uLCBILiBQ
LjwvYXV0aG9yPjxhdXRob3I+UHJlc3MsIE0uIEYuPC9hdXRob3I+PGF1dGhvcj5Sb3NzLCBFLjwv
YXV0aG9yPjxhdXRob3I+Umlib2xpLCBFLjwvYXV0aG9yPjxhdXRob3I+Umlka2VyLCBQLiBNLjwv
YXV0aG9yPjxhdXRob3I+U2NodW1hY2hlciwgRi4gUi48L2F1dGhvcj48YXV0aG9yPlNldmVyaSwg
Ry48L2F1dGhvcj48YXV0aG9yPkRvcyBTYW50b3MgU2lsdmEsIEkuPC9hdXRob3I+PGF1dGhvcj5T
dG9uZSwgSi48L2F1dGhvcj48YXV0aG9yPlN1bmQsIE0uPC9hdXRob3I+PGF1dGhvcj5UYXBwZXIs
IFcuIEouPC9hdXRob3I+PGF1dGhvcj5UaHVuLCBNLiBKLjwvYXV0aG9yPjxhdXRob3I+VHJhdmlz
LCBSLiBDLjwvYXV0aG9yPjxhdXRob3I+VHVybmJ1bGwsIEMuPC9hdXRob3I+PGF1dGhvcj5VaXR0
ZXJsaW5kZW4sIEEuIEcuPC9hdXRob3I+PGF1dGhvcj5XYWlzZmlzeiwgUS48L2F1dGhvcj48YXV0
aG9yPldhbmcsIFguPC9hdXRob3I+PGF1dGhvcj5XYW5nLCBaLjwvYXV0aG9yPjxhdXRob3I+V2Vh
dmVyLCBKLjwvYXV0aG9yPjxhdXRob3I+U2NodWx6LVdlbmR0bGFuZCwgUi48L2F1dGhvcj48YXV0
aG9yPldpbGtlbnMsIEwuIFIuPC9hdXRob3I+PGF1dGhvcj5WYW4gRGVuIEJlcmcsIEQuPC9hdXRo
b3I+PGF1dGhvcj5aaGVuZywgVy48L2F1dGhvcj48YXV0aG9yPlppZWdsZXIsIFIuIEcuPC9hdXRo
b3I+PGF1dGhvcj5aaXYsIEUuPC9hdXRob3I+PGF1dGhvcj5OZXZhbmxpbm5hLCBILjwvYXV0aG9y
PjxhdXRob3I+RWFzdG9uLCBELiBGLjwvYXV0aG9yPjxhdXRob3I+SHVudGVyLCBELiBKLjwvYXV0
aG9yPjxhdXRob3I+SGVuZGVyc29uLCBCLiBFLjwvYXV0aG9yPjxhdXRob3I+Q2hhbm9jaywgUy4g
Si48L2F1dGhvcj48YXV0aG9yPkdhcmNpYS1DbG9zYXMsIE0uPC9hdXRob3I+PGF1dGhvcj5LcmFm
dCwgUC48L2F1dGhvcj48YXV0aG9yPkhhaW1hbiwgQy4gQS48L2F1dGhvcj48YXV0aG9yPlZhY2hv
biwgQy4gTS48L2F1dGhvcj48L2F1dGhvcnM+PC9jb250cmlidXRvcnM+PGF1dGgtYWRkcmVzcz5E
ZXBhcnRtZW50IG9mIEVwaWRlbWlvbG9neSBhbmQgQmlvc3RhdGlzdGljcywgU2Nob29sIG9mIFB1
YmxpYyBIZWFsdGgsIEltcGVyaWFsIENvbGxlZ2UgTG9uZG9uLCBMb25kb24sIFVLLjwvYXV0aC1h
ZGRyZXNzPjx0aXRsZXM+PHRpdGxlPkEgbWV0YS1hbmFseXNpcyBvZiBnZW5vbWUtd2lkZSBhc3Nv
Y2lhdGlvbiBzdHVkaWVzIG9mIGJyZWFzdCBjYW5jZXIgaWRlbnRpZmllcyB0d28gbm92ZWwgc3Vz
Y2VwdGliaWxpdHkgbG9jaSBhdCA2cTE0IGFuZCAyMHExMTwvdGl0bGU+PHNlY29uZGFyeS10aXRs
ZT5IdW0gTW9sIEdlbmV0PC9zZWNvbmRhcnktdGl0bGU+PGFsdC10aXRsZT5IdW1hbiBtb2xlY3Vs
YXIgZ2VuZXRpY3M8L2FsdC10aXRsZT48L3RpdGxlcz48cGVyaW9kaWNhbD48ZnVsbC10aXRsZT5I
dW0gTW9sIEdlbmV0PC9mdWxsLXRpdGxlPjxhYmJyLTE+SHVtYW4gbW9sZWN1bGFyIGdlbmV0aWNz
PC9hYmJyLTE+PC9wZXJpb2RpY2FsPjxhbHQtcGVyaW9kaWNhbD48ZnVsbC10aXRsZT5IdW0gTW9s
IEdlbmV0PC9mdWxsLXRpdGxlPjxhYmJyLTE+SHVtYW4gbW9sZWN1bGFyIGdlbmV0aWNzPC9hYmJy
LTE+PC9hbHQtcGVyaW9kaWNhbD48cGFnZXM+NTM3My04NDwvcGFnZXM+PHZvbHVtZT4yMTwvdm9s
dW1lPjxudW1iZXI+MjQ8L251bWJlcj48a2V5d29yZHM+PGtleXdvcmQ+QnJlYXN0IE5lb3BsYXNt
cy8qZ2VuZXRpY3M8L2tleXdvcmQ+PGtleXdvcmQ+RmVtYWxlPC9rZXl3b3JkPjxrZXl3b3JkPkdl
bmV0aWMgUHJlZGlzcG9zaXRpb24gdG8gRGlzZWFzZS8qZ2VuZXRpY3M8L2tleXdvcmQ+PGtleXdv
cmQ+Kkdlbm9tZS1XaWRlIEFzc29jaWF0aW9uIFN0dWR5PC9rZXl3b3JkPjxrZXl3b3JkPkh1bWFu
czwva2V5d29yZD48a2V5d29yZD5Qb2x5bW9ycGhpc20sIFNpbmdsZSBOdWNsZW90aWRlL2dlbmV0
aWNzPC9rZXl3b3JkPjxrZXl3b3JkPlJlY2VwdG9ycywgRXN0cm9nZW4vZ2VuZXRpY3M8L2tleXdv
cmQ+PC9rZXl3b3Jkcz48ZGF0ZXM+PHllYXI+MjAxMjwveWVhcj48cHViLWRhdGVzPjxkYXRlPkRl
YyAxNTwvZGF0ZT48L3B1Yi1kYXRlcz48L2RhdGVzPjxpc2JuPjE0NjAtMjA4MyAoRWxlY3Ryb25p
YykmI3hEOzA5NjQtNjkwNiAoTGlua2luZyk8L2lzYm4+PGFjY2Vzc2lvbi1udW0+MjI5NzY0NzQ8
L2FjY2Vzc2lvbi1udW0+PHVybHM+PHJlbGF0ZWQtdXJscz48dXJsPmh0dHA6Ly93d3cubmNiaS5u
bG0ubmloLmdvdi9wdWJtZWQvMjI5NzY0NzQ8L3VybD48L3JlbGF0ZWQtdXJscz48L3VybHM+PGN1
c3RvbTI+MzUxMDc1MzwvY3VzdG9tMj48ZWxlY3Ryb25pYy1yZXNvdXJjZS1udW0+MTAuMTA5My9o
bWcvZGRzMzgxPC9lbGVjdHJvbmljLXJlc291cmNlLW51bT48L3JlY29yZD48L0NpdGU+PC9FbmRO
b3RlPgB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8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16965146" w14:textId="77777777" w:rsidTr="00D41382">
        <w:trPr>
          <w:trHeight w:val="260"/>
        </w:trPr>
        <w:tc>
          <w:tcPr>
            <w:tcW w:w="14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hideMark/>
          </w:tcPr>
          <w:p w14:paraId="0724F595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2823093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E132C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6241BE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16520832</w:t>
            </w:r>
          </w:p>
        </w:tc>
        <w:tc>
          <w:tcPr>
            <w:tcW w:w="3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811028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NRIP1</w:t>
            </w:r>
          </w:p>
        </w:tc>
        <w:tc>
          <w:tcPr>
            <w:tcW w:w="3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955AB37" w14:textId="20272CAA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  <w:tr w:rsidR="00D41382" w:rsidRPr="00487017" w14:paraId="77BFF946" w14:textId="77777777" w:rsidTr="00D41382">
        <w:trPr>
          <w:trHeight w:val="520"/>
        </w:trPr>
        <w:tc>
          <w:tcPr>
            <w:tcW w:w="14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FB89A50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proofErr w:type="gramStart"/>
            <w:r w:rsidRPr="004B06F1">
              <w:rPr>
                <w:sz w:val="20"/>
                <w:szCs w:val="20"/>
              </w:rPr>
              <w:t>rs6001930</w:t>
            </w:r>
            <w:proofErr w:type="gram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804A52A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22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540F547" w14:textId="77777777" w:rsidR="00487017" w:rsidRPr="004B06F1" w:rsidRDefault="00487017" w:rsidP="00487017">
            <w:pPr>
              <w:jc w:val="center"/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40876234</w:t>
            </w:r>
          </w:p>
        </w:tc>
        <w:tc>
          <w:tcPr>
            <w:tcW w:w="30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80E8767" w14:textId="77777777" w:rsidR="00487017" w:rsidRPr="004B06F1" w:rsidRDefault="00487017" w:rsidP="00487017">
            <w:pPr>
              <w:rPr>
                <w:i/>
                <w:iCs/>
                <w:sz w:val="20"/>
                <w:szCs w:val="20"/>
              </w:rPr>
            </w:pPr>
            <w:r w:rsidRPr="004B06F1">
              <w:rPr>
                <w:i/>
                <w:iCs/>
                <w:sz w:val="20"/>
                <w:szCs w:val="20"/>
              </w:rPr>
              <w:t>GRAP2, FAM83F, TNRC6B, ADSL, SGSM3, MKL1, MCHR1, SLC25A17, ST13, XPNPEP3, DNAJB7, RBX1</w:t>
            </w:r>
          </w:p>
        </w:tc>
        <w:tc>
          <w:tcPr>
            <w:tcW w:w="3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6D2F65" w14:textId="33BB3BE3" w:rsidR="00487017" w:rsidRPr="004B06F1" w:rsidRDefault="00EE46EA" w:rsidP="00B761E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 </w:instrText>
            </w:r>
            <w:r w:rsidR="00B761EB">
              <w:rPr>
                <w:sz w:val="20"/>
                <w:szCs w:val="20"/>
              </w:rPr>
              <w:fldChar w:fldCharType="begin">
                <w:fldData xml:space="preserve">PEVuZE5vdGU+PENpdGU+PEF1dGhvcj5NaWNoYWlsaWRvdTwvQXV0aG9yPjxZZWFyPjIwMTM8L1ll
YXI+PFJlY051bT42PC9SZWNOdW0+PERpc3BsYXlUZXh0PigxKTwvRGlzcGxheVRleHQ+PHJlY29y
ZD48cmVjLW51bWJlcj42PC9yZWMtbnVtYmVyPjxmb3JlaWduLWtleXM+PGtleSBhcHA9IkVOIiBk
Yi1pZD0iNXIyd3cydHZqdnpwZW9lc3Z6bHgyZXZ6cjUycnYwZXB3eGZyIiB0aW1lc3RhbXA9IjEz
OTY1NjcyMjYiPjY8L2tleT48L2ZvcmVpZ24ta2V5cz48cmVmLXR5cGUgbmFtZT0iSm91cm5hbCBB
cnRpY2xlIj4xNzwvcmVmLXR5cGU+PGNvbnRyaWJ1dG9ycz48YXV0aG9ycz48YXV0aG9yPk1pY2hh
aWxpZG91LCBLLjwvYXV0aG9yPjxhdXRob3I+SGFsbCwgUC48L2F1dGhvcj48YXV0aG9yPkdvbnph
bGV6LU5laXJhLCBBLjwvYXV0aG9yPjxhdXRob3I+R2hvdXNzYWluaSwgTS48L2F1dGhvcj48YXV0
aG9yPkRlbm5pcywgSi48L2F1dGhvcj48YXV0aG9yPk1pbG5lLCBSLiBMLjwvYXV0aG9yPjxhdXRo
b3I+U2NobWlkdCwgTS4gSy48L2F1dGhvcj48YXV0aG9yPkNoYW5nLUNsYXVkZSwgSi48L2F1dGhv
cj48YXV0aG9yPkJvamVzZW4sIFMuIEUuPC9hdXRob3I+PGF1dGhvcj5Cb2xsYSwgTS4gSy48L2F1
dGhvcj48YXV0aG9yPldhbmcsIFEuPC9hdXRob3I+PGF1dGhvcj5EaWNrcywgRS48L2F1dGhvcj48
YXV0aG9yPkxlZSwgQS48L2F1dGhvcj48YXV0aG9yPlR1cm5idWxsLCBDLjwvYXV0aG9yPjxhdXRo
b3I+UmFobWFuLCBOLjwvYXV0aG9yPjxhdXRob3I+QnJlYXN0LDwvYXV0aG9yPjxhdXRob3I+T3Zh
cmlhbiBDYW5jZXIgU3VzY2VwdGliaWxpdHksIENvbGxhYm9yYXRpb248L2F1dGhvcj48YXV0aG9y
PkZsZXRjaGVyLCBPLjwvYXV0aG9yPjxhdXRob3I+UGV0bywgSi48L2F1dGhvcj48YXV0aG9yPkdp
YnNvbiwgTC48L2F1dGhvcj48YXV0aG9yPkRvcyBTYW50b3MgU2lsdmEsIEkuPC9hdXRob3I+PGF1
dGhvcj5OZXZhbmxpbm5hLCBILjwvYXV0aG9yPjxhdXRob3I+TXVyYW5lbiwgVC4gQS48L2F1dGhv
cj48YXV0aG9yPkFpdHRvbWFraSwgSy48L2F1dGhvcj48YXV0aG9yPkJsb21xdmlzdCwgQy48L2F1
dGhvcj48YXV0aG9yPkN6ZW5lLCBLLjwvYXV0aG9yPjxhdXRob3I+SXJ3YW50bywgQS48L2F1dGhv
cj48YXV0aG9yPkxpdSwgSi48L2F1dGhvcj48YXV0aG9yPldhaXNmaXN6LCBRLjwvYXV0aG9yPjxh
dXRob3I+TWVpamVycy1IZWlqYm9lciwgSC48L2F1dGhvcj48YXV0aG9yPkFkYW5rLCBNLjwvYXV0
aG9yPjxhdXRob3I+SGVyZWRpdGFyeSwgQnJlYXN0PC9hdXRob3I+PGF1dGhvcj5PdmFyaWFuIENh
bmNlciBSZXNlYXJjaCBHcm91cCwgTmV0aGVybGFuZHM8L2F1dGhvcj48YXV0aG9yPnZhbiBkZXIg
THVpanQsIFIuIEIuPC9hdXRob3I+PGF1dGhvcj5IZWluLCBSLjwvYXV0aG9yPjxhdXRob3I+RGFo
bWVuLCBOLjwvYXV0aG9yPjxhdXRob3I+QmVja21hbiwgTC48L2F1dGhvcj48YXV0aG9yPk1laW5k
bCwgQS48L2F1dGhvcj48YXV0aG9yPlNjaG11dHpsZXIsIFIuIEsuPC9hdXRob3I+PGF1dGhvcj5N
dWxsZXItTXloc29rLCBCLjwvYXV0aG9yPjxhdXRob3I+TGljaHRuZXIsIFAuPC9hdXRob3I+PGF1
dGhvcj5Ib3BwZXIsIEouIEwuPC9hdXRob3I+PGF1dGhvcj5Tb3V0aGV5LCBNLiBDLjwvYXV0aG9y
PjxhdXRob3I+TWFrYWxpYywgRS48L2F1dGhvcj48YXV0aG9yPlNjaG1pZHQsIEQuIEYuPC9hdXRo
b3I+PGF1dGhvcj5VaXR0ZXJsaW5kZW4sIEEuIEcuPC9hdXRob3I+PGF1dGhvcj5Ib2ZtYW4sIEEu
PC9hdXRob3I+PGF1dGhvcj5IdW50ZXIsIEQuIEouPC9hdXRob3I+PGF1dGhvcj5DaGFub2NrLCBT
LiBKLjwvYXV0aG9yPjxhdXRob3I+VmluY2VudCwgRC48L2F1dGhvcj48YXV0aG9yPkJhY290LCBG
LjwvYXV0aG9yPjxhdXRob3I+VGVzc2llciwgRC4gQy48L2F1dGhvcj48YXV0aG9yPkNhbmlzaXVz
LCBTLjwvYXV0aG9yPjxhdXRob3I+V2Vzc2VscywgTC4gRi48L2F1dGhvcj48YXV0aG9yPkhhaW1h
biwgQy4gQS48L2F1dGhvcj48YXV0aG9yPlNoYWgsIE0uPC9hdXRob3I+PGF1dGhvcj5MdWJlbiwg
Ui48L2F1dGhvcj48YXV0aG9yPkJyb3duLCBKLjwvYXV0aG9yPjxhdXRob3I+THVjY2FyaW5pLCBD
LjwvYXV0aG9yPjxhdXRob3I+U2Nob29mLCBOLjwvYXV0aG9yPjxhdXRob3I+SHVtcGhyZXlzLCBL
LjwvYXV0aG9yPjxhdXRob3I+TGksIEouPC9hdXRob3I+PGF1dGhvcj5Ob3JkZXN0Z2FhcmQsIEIu
IEcuPC9hdXRob3I+PGF1dGhvcj5OaWVsc2VuLCBTLiBGLjwvYXV0aG9yPjxhdXRob3I+Rmx5Z2Vy
LCBILjwvYXV0aG9yPjxhdXRob3I+Q291Y2gsIEYuIEouPC9hdXRob3I+PGF1dGhvcj5XYW5nLCBY
LjwvYXV0aG9yPjxhdXRob3I+VmFjaG9uLCBDLjwvYXV0aG9yPjxhdXRob3I+U3RldmVucywgSy4g
Ti48L2F1dGhvcj48YXV0aG9yPkxhbWJyZWNodHMsIEQuPC9hdXRob3I+PGF1dGhvcj5Nb2lzc2Us
IE0uPC9hdXRob3I+PGF1dGhvcj5QYXJpZGFlbnMsIFIuPC9hdXRob3I+PGF1dGhvcj5DaHJpc3Rp
YWVucywgTS4gUi48L2F1dGhvcj48YXV0aG9yPlJ1ZG9scGgsIEEuPC9hdXRob3I+PGF1dGhvcj5O
aWNrZWxzLCBTLjwvYXV0aG9yPjxhdXRob3I+Rmxlc2NoLUphbnlzLCBELjwvYXV0aG9yPjxhdXRo
b3I+Sm9obnNvbiwgTi48L2F1dGhvcj48YXV0aG9yPkFpdGtlbiwgWi48L2F1dGhvcj48YXV0aG9y
PkFhbHRvbmVuLCBLLjwvYXV0aG9yPjxhdXRob3I+SGVpa2tpbmVuLCBULjwvYXV0aG9yPjxhdXRo
b3I+QnJvZWtzLCBBLjwvYXV0aG9yPjxhdXRob3I+VmVlciwgTC4gSi48L2F1dGhvcj48YXV0aG9y
PnZhbiBkZXIgU2Nob290LCBDLiBFLjwvYXV0aG9yPjxhdXRob3I+R3VlbmVsLCBQLjwvYXV0aG9y
PjxhdXRob3I+VHJ1b25nLCBULjwvYXV0aG9yPjxhdXRob3I+TGF1cmVudC1QdWlnLCBQLjwvYXV0
aG9yPjxhdXRob3I+TWVuZWdhdXgsIEYuPC9hdXRob3I+PGF1dGhvcj5NYXJtZSwgRi48L2F1dGhv
cj48YXV0aG9yPlNjaG5lZXdlaXNzLCBBLjwvYXV0aG9yPjxhdXRob3I+U29obiwgQy48L2F1dGhv
cj48YXV0aG9yPkJ1cndpbmtlbCwgQi48L2F1dGhvcj48YXV0aG9yPlphbW9yYSwgTS4gUC48L2F1
dGhvcj48YXV0aG9yPlBlcmV6LCBKLiBJLjwvYXV0aG9yPjxhdXRob3I+UGl0YSwgRy48L2F1dGhv
cj48YXV0aG9yPkFsb25zbywgTS4gUi48L2F1dGhvcj48YXV0aG9yPkNveCwgQS48L2F1dGhvcj48
YXV0aG9yPkJyb2NrLCBJLiBXLjwvYXV0aG9yPjxhdXRob3I+Q3Jvc3MsIFMuIFMuPC9hdXRob3I+
PGF1dGhvcj5SZWVkLCBNLiBXLjwvYXV0aG9yPjxhdXRob3I+U2F3eWVyLCBFLiBKLjwvYXV0aG9y
PjxhdXRob3I+VG9tbGluc29uLCBJLjwvYXV0aG9yPjxhdXRob3I+S2VyaW4sIE0uIEouPC9hdXRo
b3I+PGF1dGhvcj5NaWxsZXIsIE4uPC9hdXRob3I+PGF1dGhvcj5IZW5kZXJzb24sIEIuIEUuPC9h
dXRob3I+PGF1dGhvcj5TY2h1bWFjaGVyLCBGLjwvYXV0aG9yPjxhdXRob3I+TGUgTWFyY2hhbmQs
IEwuPC9hdXRob3I+PGF1dGhvcj5BbmRydWxpcywgSS4gTC48L2F1dGhvcj48YXV0aG9yPktuaWdo
dCwgSi4gQS48L2F1dGhvcj48YXV0aG9yPkdsZW5kb24sIEcuPC9hdXRob3I+PGF1dGhvcj5NdWxs
aWdhbiwgQS4gTS48L2F1dGhvcj48YXV0aG9yPmtDb25GYWIsIEludmVzdGlnYXRvcnM8L2F1dGhv
cj48YXV0aG9yPkF1c3RyYWxpYW4gT3ZhcmlhbiBDYW5jZXIgU3R1ZHksIEdyb3VwPC9hdXRob3I+
PGF1dGhvcj5MaW5kYmxvbSwgQS48L2F1dGhvcj48YXV0aG9yPk1hcmdvbGluLCBTLjwvYXV0aG9y
PjxhdXRob3I+SG9vbmluZywgTS4gSi48L2F1dGhvcj48YXV0aG9yPkhvbGxlc3RlbGxlLCBBLjwv
YXV0aG9yPjxhdXRob3I+dmFuIGRlbiBPdXdlbGFuZCwgQS4gTS48L2F1dGhvcj48YXV0aG9yPkph
Z2VyLCBBLjwvYXV0aG9yPjxhdXRob3I+QnVpLCBRLiBNLjwvYXV0aG9yPjxhdXRob3I+U3RvbmUs
IEouPC9hdXRob3I+PGF1dGhvcj5EaXRlLCBHLiBTLjwvYXV0aG9yPjxhdXRob3I+QXBpY2VsbGEs
IEMuPC9hdXRob3I+PGF1dGhvcj5Uc2ltaWtsaXMsIEguPC9hdXRob3I+PGF1dGhvcj5HaWxlcywg
Ry4gRy48L2F1dGhvcj48YXV0aG9yPlNldmVyaSwgRy48L2F1dGhvcj48YXV0aG9yPkJhZ2xpZXR0
bywgTC48L2F1dGhvcj48YXV0aG9yPkZhc2NoaW5nLCBQLiBBLjwvYXV0aG9yPjxhdXRob3I+SGFl
YmVybGUsIEwuPC9hdXRob3I+PGF1dGhvcj5Fa2ljaSwgQS4gQi48L2F1dGhvcj48YXV0aG9yPkJl
Y2ttYW5uLCBNLiBXLjwvYXV0aG9yPjxhdXRob3I+QnJlbm5lciwgSC48L2F1dGhvcj48YXV0aG9y
Pk11bGxlciwgSC48L2F1dGhvcj48YXV0aG9yPkFybmR0LCBWLjwvYXV0aG9yPjxhdXRob3I+U3Rl
Z21haWVyLCBDLjwvYXV0aG9yPjxhdXRob3I+U3dlcmRsb3csIEEuPC9hdXRob3I+PGF1dGhvcj5B
c2h3b3J0aCwgQS48L2F1dGhvcj48YXV0aG9yPk9yciwgTi48L2F1dGhvcj48YXV0aG9yPkpvbmVz
LCBNLjwvYXV0aG9yPjxhdXRob3I+RmlndWVyb2EsIEouPC9hdXRob3I+PGF1dGhvcj5MaXNzb3dz
a2EsIEouPC9hdXRob3I+PGF1dGhvcj5CcmludG9uLCBMLjwvYXV0aG9yPjxhdXRob3I+R29sZGJl
cmcsIE0uIFMuPC9hdXRob3I+PGF1dGhvcj5MYWJyZWNoZSwgRi48L2F1dGhvcj48YXV0aG9yPkR1
bW9udCwgTS48L2F1dGhvcj48YXV0aG9yPldpbnF2aXN0LCBSLjwvYXV0aG9yPjxhdXRob3I+UHls
a2FzLCBLLjwvYXV0aG9yPjxhdXRob3I+SnVra29sYS1WdW9yaW5lbiwgQS48L2F1dGhvcj48YXV0
aG9yPkdyaXAsIE0uPC9hdXRob3I+PGF1dGhvcj5CcmF1Y2gsIEguPC9hdXRob3I+PGF1dGhvcj5I
YW1hbm4sIFUuPC9hdXRob3I+PGF1dGhvcj5CcnVuaW5nLCBULjwvYXV0aG9yPjxhdXRob3I+R2Vu
aWNhIE5ldHdvcms8L2F1dGhvcj48YXV0aG9yPlJhZGljZSwgUC48L2F1dGhvcj48YXV0aG9yPlBl
dGVybG9uZ28sIFAuPC9hdXRob3I+PGF1dGhvcj5NYW5vdWtpYW4sIFMuPC9hdXRob3I+PGF1dGhv
cj5Cb25hbm5pLCBCLjwvYXV0aG9yPjxhdXRob3I+RGV2aWxlZSwgUC48L2F1dGhvcj48YXV0aG9y
PlRvbGxlbmFhciwgUi4gQS48L2F1dGhvcj48YXV0aG9yPlNleW5hZXZlLCBDLjwvYXV0aG9yPjxh
dXRob3I+dmFuIEFzcGVyZW4sIEMuIEouPC9hdXRob3I+PGF1dGhvcj5KYWt1Ym93c2thLCBBLjwv
YXV0aG9yPjxhdXRob3I+THViaW5za2ksIEouPC9hdXRob3I+PGF1dGhvcj5KYXdvcnNrYSwgSy48
L2F1dGhvcj48YXV0aG9yPkR1cmRhLCBLLjwvYXV0aG9yPjxhdXRob3I+TWFubmVybWFhLCBBLjwv
YXV0aG9yPjxhdXRob3I+S2F0YWphLCBWLjwvYXV0aG9yPjxhdXRob3I+S29zbWEsIFYuIE0uPC9h
dXRob3I+PGF1dGhvcj5IYXJ0aWthaW5lbiwgSi4gTS48L2F1dGhvcj48YXV0aG9yPkJvZ2Rhbm92
YSwgTi4gVi48L2F1dGhvcj48YXV0aG9yPkFudG9uZW5rb3ZhLCBOLiBOLjwvYXV0aG9yPjxhdXRo
b3I+RG9yaywgVC48L2F1dGhvcj48YXV0aG9yPktyaXN0ZW5zZW4sIFYuIE4uPC9hdXRob3I+PGF1
dGhvcj5BbnRvbi1DdWx2ZXIsIEguPC9hdXRob3I+PGF1dGhvcj5TbGFnZXIsIFMuPC9hdXRob3I+
PGF1dGhvcj5Ub2xhbmQsIEEuIEUuPC9hdXRob3I+PGF1dGhvcj5FZGdlLCBTLjwvYXV0aG9yPjxh
dXRob3I+Rm9zdGlyYSwgRi48L2F1dGhvcj48YXV0aG9yPkthbmcsIEQuPC9hdXRob3I+PGF1dGhv
cj5Zb28sIEsuIFkuPC9hdXRob3I+PGF1dGhvcj5Ob2gsIEQuIFkuPC9hdXRob3I+PGF1dGhvcj5N
YXRzdW8sIEsuPC9hdXRob3I+PGF1dGhvcj5JdG8sIEguPC9hdXRob3I+PGF1dGhvcj5Jd2F0YSwg
SC48L2F1dGhvcj48YXV0aG9yPlN1ZXRhLCBBLjwvYXV0aG9yPjxhdXRob3I+V3UsIEEuIEguPC9h
dXRob3I+PGF1dGhvcj5Uc2VuZywgQy4gQy48L2F1dGhvcj48YXV0aG9yPlZhbiBEZW4gQmVyZywg
RC48L2F1dGhvcj48YXV0aG9yPlN0cmFtLCBELiBPLjwvYXV0aG9yPjxhdXRob3I+U2h1LCBYLiBP
LjwvYXV0aG9yPjxhdXRob3I+THUsIFcuPC9hdXRob3I+PGF1dGhvcj5HYW8sIFkuIFQuPC9hdXRo
b3I+PGF1dGhvcj5DYWksIEguPC9hdXRob3I+PGF1dGhvcj5UZW8sIFMuIEguPC9hdXRob3I+PGF1
dGhvcj5ZaXAsIEMuIEguPC9hdXRob3I+PGF1dGhvcj5QaHVhaCwgUy4gWS48L2F1dGhvcj48YXV0
aG9yPkNvcm5lcywgQi4gSy48L2F1dGhvcj48YXV0aG9yPkhhcnRtYW4sIE0uPC9hdXRob3I+PGF1
dGhvcj5NaWFvLCBILjwvYXV0aG9yPjxhdXRob3I+TGltLCBXLiBZLjwvYXV0aG9yPjxhdXRob3I+
U25nLCBKLiBILjwvYXV0aG9yPjxhdXRob3I+TXVpciwgSy48L2F1dGhvcj48YXV0aG9yPkxvcGhh
dGFuYW5vbiwgQS48L2F1dGhvcj48YXV0aG9yPlN0ZXdhcnQtQnJvd24sIFMuPC9hdXRob3I+PGF1
dGhvcj5TaXJpd2FuYXJhbmdzYW4sIFAuPC9hdXRob3I+PGF1dGhvcj5TaGVuLCBDLiBZLjwvYXV0
aG9yPjxhdXRob3I+SHNpdW5nLCBDLiBOLjwvYXV0aG9yPjxhdXRob3I+V3UsIFAuIEUuPC9hdXRo
b3I+PGF1dGhvcj5EaW5nLCBTLiBMLjwvYXV0aG9yPjxhdXRob3I+U2FuZ3JhanJhbmcsIFMuPC9h
dXRob3I+PGF1dGhvcj5HYWJvcmllYXUsIFYuPC9hdXRob3I+PGF1dGhvcj5CcmVubmFuLCBQLjwv
YXV0aG9yPjxhdXRob3I+TWNLYXksIEouPC9hdXRob3I+PGF1dGhvcj5CbG90LCBXLiBKLjwvYXV0
aG9yPjxhdXRob3I+U2lnbm9yZWxsbywgTC4gQi48L2F1dGhvcj48YXV0aG9yPkNhaSwgUS48L2F1
dGhvcj48YXV0aG9yPlpoZW5nLCBXLjwvYXV0aG9yPjxhdXRob3I+RGVtaW5nLUhhbHZlcnNvbiwg
Uy48L2F1dGhvcj48YXV0aG9yPlNocnVic29sZSwgTS48L2F1dGhvcj48YXV0aG9yPkxvbmcsIEou
PC9hdXRob3I+PGF1dGhvcj5TaW1hcmQsIEouPC9hdXRob3I+PGF1dGhvcj5HYXJjaWEtQ2xvc2Fz
LCBNLjwvYXV0aG9yPjxhdXRob3I+UGhhcm9haCwgUC4gRC48L2F1dGhvcj48YXV0aG9yPkNoZW5l
dml4LVRyZW5jaCwgRy48L2F1dGhvcj48YXV0aG9yPkR1bm5pbmcsIEEuIE0uPC9hdXRob3I+PGF1
dGhvcj5CZW5pdGV6LCBKLjwvYXV0aG9yPjxhdXRob3I+RWFzdG9uLCBELiBGLjwvYXV0aG9yPjwv
YXV0aG9ycz48L2NvbnRyaWJ1dG9ycz48YXV0aC1hZGRyZXNzPkNlbnRyZSBmb3IgQ2FuY2VyIEdl
bmV0aWMgRXBpZGVtaW9sb2d5LCBEZXBhcnRtZW50IG9mIFB1YmxpYyBIZWFsdGggYW5kIFByaW1h
cnkgQ2FyZSwgVW5pdmVyc2l0eSBvZiBDYW1icmlkZ2UsIENhbWJyaWRnZSwgVUsuPC9hdXRoLWFk
ZHJlc3M+PHRpdGxlcz48dGl0bGU+TGFyZ2Utc2NhbGUgZ2Vub3R5cGluZyBpZGVudGlmaWVzIDQx
IG5ldyBsb2NpIGFzc29jaWF0ZWQgd2l0aCBicmVhc3QgY2FuY2VyIHJpc2s8L3RpdGxlPjxzZWNv
bmRhcnktdGl0bGU+TmF0IEdlbmV0PC9zZWNvbmRhcnktdGl0bGU+PGFsdC10aXRsZT5OYXR1cmUg
Z2VuZXRpY3M8L2FsdC10aXRsZT48L3RpdGxlcz48cGVyaW9kaWNhbD48ZnVsbC10aXRsZT5OYXQg
R2VuZXQ8L2Z1bGwtdGl0bGU+PGFiYnItMT5OYXR1cmUgZ2VuZXRpY3M8L2FiYnItMT48L3Blcmlv
ZGljYWw+PGFsdC1wZXJpb2RpY2FsPjxmdWxsLXRpdGxlPk5hdCBHZW5ldDwvZnVsbC10aXRsZT48
YWJici0xPk5hdHVyZSBnZW5ldGljczwvYWJici0xPjwvYWx0LXBlcmlvZGljYWw+PHBhZ2VzPjM1
My02MSwgMzYxZTEtMjwvcGFnZXM+PHZvbHVtZT40NTwvdm9sdW1lPjxudW1iZXI+NDwvbnVtYmVy
PjxrZXl3b3Jkcz48a2V5d29yZD5CcmVhc3QgTmVvcGxhc21zLypldGlvbG9neTwva2V5d29yZD48
a2V5d29yZD5DYXNlLUNvbnRyb2wgU3R1ZGllczwva2V5d29yZD48a2V5d29yZD5Db29wZXJhdGl2
ZSBCZWhhdmlvcjwva2V5d29yZD48a2V5d29yZD5GZW1hbGU8L2tleXdvcmQ+PGtleXdvcmQ+R2Vu
ZS1FbnZpcm9ubWVudCBJbnRlcmFjdGlvbjwva2V5d29yZD48a2V5d29yZD5HZW5ldGljIExvY2kv
KmdlbmV0aWNzPC9rZXl3b3JkPjxrZXl3b3JkPipHZW5ldGljIFByZWRpc3Bvc2l0aW9uIHRvIERp
c2Vhc2U8L2tleXdvcmQ+PGtleXdvcmQ+R2Vub21lLVdpZGUgQXNzb2NpYXRpb24gU3R1ZHk8L2tl
eXdvcmQ+PGtleXdvcmQ+R2Vub3R5cGU8L2tleXdvcmQ+PGtleXdvcmQ+SHVtYW5zPC9rZXl3b3Jk
PjxrZXl3b3JkPk1ldGEtQW5hbHlzaXMgYXMgVG9waWM8L2tleXdvcmQ+PGtleXdvcmQ+UG9seW1v
cnBoaXNtLCBTaW5nbGUgTnVjbGVvdGlkZS8qZ2VuZXRpY3M8L2tleXdvcmQ+PGtleXdvcmQ+Umlz
ayBGYWN0b3JzPC9rZXl3b3JkPjwva2V5d29yZHM+PGRhdGVzPjx5ZWFyPjIwMTM8L3llYXI+PHB1
Yi1kYXRlcz48ZGF0ZT5BcHI8L2RhdGU+PC9wdWItZGF0ZXM+PC9kYXRlcz48aXNibj4xNTQ2LTE3
MTggKEVsZWN0cm9uaWMpJiN4RDsxMDYxLTQwMzYgKExpbmtpbmcpPC9pc2JuPjxhY2Nlc3Npb24t
bnVtPjIzNTM1NzI5PC9hY2Nlc3Npb24tbnVtPjx1cmxzPjxyZWxhdGVkLXVybHM+PHVybD5odHRw
Oi8vd3d3Lm5jYmkubmxtLm5paC5nb3YvcHVibWVkLzIzNTM1NzI5PC91cmw+PC9yZWxhdGVkLXVy
bHM+PC91cmxzPjxjdXN0b20yPjM3NzE2ODg8L2N1c3RvbTI+PGVsZWN0cm9uaWMtcmVzb3VyY2Ut
bnVtPjEwLjEwMzgvbmcuMjU2MzwvZWxlY3Ryb25pYy1yZXNvdXJjZS1udW0+PC9yZWNvcmQ+PC9D
aXRlPjwvRW5kTm90ZT5=
</w:fldData>
              </w:fldChar>
            </w:r>
            <w:r w:rsidR="00B761EB">
              <w:rPr>
                <w:sz w:val="20"/>
                <w:szCs w:val="20"/>
              </w:rPr>
              <w:instrText xml:space="preserve"> ADDIN EN.CITE.DATA </w:instrText>
            </w:r>
            <w:r w:rsidR="00B761EB">
              <w:rPr>
                <w:sz w:val="20"/>
                <w:szCs w:val="20"/>
              </w:rPr>
            </w:r>
            <w:r w:rsidR="00B761EB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="00B761EB">
              <w:rPr>
                <w:noProof/>
                <w:sz w:val="20"/>
                <w:szCs w:val="20"/>
              </w:rPr>
              <w:t>(1)</w:t>
            </w:r>
            <w:r>
              <w:rPr>
                <w:sz w:val="20"/>
                <w:szCs w:val="20"/>
              </w:rPr>
              <w:fldChar w:fldCharType="end"/>
            </w:r>
          </w:p>
        </w:tc>
      </w:tr>
    </w:tbl>
    <w:p w14:paraId="1ACAEC7E" w14:textId="77777777" w:rsidR="0098368D" w:rsidRDefault="0098368D">
      <w:pPr>
        <w:rPr>
          <w:u w:val="single"/>
        </w:rPr>
      </w:pPr>
      <w:r>
        <w:rPr>
          <w:u w:val="single"/>
        </w:rPr>
        <w:br w:type="page"/>
      </w:r>
    </w:p>
    <w:p w14:paraId="75DF58BD" w14:textId="77777777" w:rsidR="00936340" w:rsidRPr="002A51A8" w:rsidRDefault="00936340">
      <w:pPr>
        <w:rPr>
          <w:u w:val="single"/>
        </w:rPr>
      </w:pPr>
    </w:p>
    <w:p w14:paraId="00579766" w14:textId="1A3CEC9B" w:rsidR="00D41382" w:rsidRPr="00B617BC" w:rsidRDefault="00936340" w:rsidP="00936340">
      <w:pPr>
        <w:rPr>
          <w:b/>
          <w:bCs/>
        </w:rPr>
      </w:pPr>
      <w:r w:rsidRPr="002A51A8">
        <w:rPr>
          <w:b/>
          <w:bCs/>
        </w:rPr>
        <w:t xml:space="preserve">Supplementary Table 2: </w:t>
      </w:r>
      <w:r w:rsidRPr="002A51A8">
        <w:rPr>
          <w:bCs/>
        </w:rPr>
        <w:t xml:space="preserve">Exons associated with breast cancer </w:t>
      </w:r>
      <w:proofErr w:type="spellStart"/>
      <w:r w:rsidRPr="002A51A8">
        <w:rPr>
          <w:bCs/>
        </w:rPr>
        <w:t>raSNPs</w:t>
      </w:r>
      <w:proofErr w:type="spellEnd"/>
      <w:r w:rsidRPr="002A51A8">
        <w:rPr>
          <w:bCs/>
        </w:rPr>
        <w:t xml:space="preserve"> at FDR &lt; 0.05 in ER-positive tumors.</w:t>
      </w:r>
      <w:r w:rsidRPr="002A51A8">
        <w:rPr>
          <w:b/>
          <w:bCs/>
        </w:rPr>
        <w:t xml:space="preserve"> </w:t>
      </w:r>
      <w:r w:rsidRPr="002A51A8">
        <w:t>Position is for hg19 build. β is for effect of breast cancer risk allele. FDR is when all exon, junction, and transcript tests are considered together. P-values are shown for ER-negative tumors when &lt; 0.05 and eff</w:t>
      </w:r>
      <w:r w:rsidR="00B617BC">
        <w:t xml:space="preserve">ect size in the same direction. </w:t>
      </w:r>
      <w:r w:rsidR="00B617BC" w:rsidRPr="002A51A8">
        <w:t>* Association excluded from Table 1 because of possible mapping error/bias.</w:t>
      </w:r>
    </w:p>
    <w:p w14:paraId="32E61A3D" w14:textId="77777777" w:rsidR="00D41382" w:rsidRDefault="00D41382" w:rsidP="00936340">
      <w:pPr>
        <w:rPr>
          <w:sz w:val="22"/>
          <w:szCs w:val="22"/>
        </w:rPr>
      </w:pPr>
    </w:p>
    <w:tbl>
      <w:tblPr>
        <w:tblW w:w="11028" w:type="dxa"/>
        <w:tblInd w:w="-825" w:type="dxa"/>
        <w:tblLook w:val="04A0" w:firstRow="1" w:lastRow="0" w:firstColumn="1" w:lastColumn="0" w:noHBand="0" w:noVBand="1"/>
      </w:tblPr>
      <w:tblGrid>
        <w:gridCol w:w="1161"/>
        <w:gridCol w:w="1627"/>
        <w:gridCol w:w="1420"/>
        <w:gridCol w:w="2380"/>
        <w:gridCol w:w="800"/>
        <w:gridCol w:w="1300"/>
        <w:gridCol w:w="1140"/>
        <w:gridCol w:w="1200"/>
      </w:tblGrid>
      <w:tr w:rsidR="00AF1A79" w14:paraId="4CF3B992" w14:textId="77777777" w:rsidTr="00AF1A79">
        <w:trPr>
          <w:trHeight w:val="315"/>
        </w:trPr>
        <w:tc>
          <w:tcPr>
            <w:tcW w:w="116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75A65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SNP 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rsID</w:t>
            </w:r>
            <w:proofErr w:type="spellEnd"/>
          </w:p>
        </w:tc>
        <w:tc>
          <w:tcPr>
            <w:tcW w:w="16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38B64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NP location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4745BC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AFEEE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NP Distance from Gene</w:t>
            </w:r>
          </w:p>
        </w:tc>
        <w:tc>
          <w:tcPr>
            <w:tcW w:w="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2F529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β (ER+)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3F3BE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P-value (ER+)</w:t>
            </w:r>
          </w:p>
        </w:tc>
        <w:tc>
          <w:tcPr>
            <w:tcW w:w="11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AB5A9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FDR (ER+)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7F521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P-value (ER-)</w:t>
            </w:r>
          </w:p>
        </w:tc>
      </w:tr>
      <w:tr w:rsidR="00AF1A79" w14:paraId="1CCE21C4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22F3ED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F4956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1557A1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       Exon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CF9DF2" w14:textId="77777777" w:rsidR="00AF1A79" w:rsidRDefault="00AF1A79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EB25C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152D7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7E16D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EC9BC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0F43D864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2286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720475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4ED3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7:144,074,929</w:t>
            </w:r>
            <w:proofErr w:type="gram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CD26A" w14:textId="77777777" w:rsidR="00AF1A79" w:rsidRDefault="00AF1A79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ARHGEF5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0DCE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intron 13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7BD8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E973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C1B82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80DBD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6BCB7CEC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127C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0DB82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1E39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1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5F29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9AFE0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5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D16B7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.2E-18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D4B5C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5E-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10360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4E-04</w:t>
            </w:r>
          </w:p>
        </w:tc>
      </w:tr>
      <w:tr w:rsidR="00AF1A79" w14:paraId="13F55D42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45E1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AC25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F6F8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9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69704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C296D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3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E248B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1E-11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CE28E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7E-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C376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56E2E7E1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7585C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5A1C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C3FC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5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6E80C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0BD6B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FA063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.9E-0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8F32C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1E-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5A68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29F9CFDD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6843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B3E3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FD1EC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8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53F4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83F09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2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70C5E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.2E-0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252A7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2E-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9CF12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7A22AB90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8217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86CF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9AD2D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11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588F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3471C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1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BFAE7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6E-0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541F7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6E-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0769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0693234A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CA74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3903072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B15B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1:65,583,066</w:t>
            </w:r>
            <w:proofErr w:type="gram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C8756" w14:textId="77777777" w:rsidR="00AF1A79" w:rsidRDefault="00AF1A79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MUS81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0CC2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45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3D851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E7C7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9770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868A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14C8A6E0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D7AD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E635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60D9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5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560C1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DBDB5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38A52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8E-14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E1CCB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2E-1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369A5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3E-11</w:t>
            </w:r>
          </w:p>
        </w:tc>
      </w:tr>
      <w:tr w:rsidR="00AF1A79" w14:paraId="0C64E905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6A13C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46E0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E3732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6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8508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6434E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0CF44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8E-0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C4BED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9E-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9B657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4E-04</w:t>
            </w:r>
          </w:p>
        </w:tc>
      </w:tr>
      <w:tr w:rsidR="00AF1A79" w14:paraId="11CB566F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C2E4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720475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7010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7:144,074,929</w:t>
            </w:r>
            <w:proofErr w:type="gram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F30B9" w14:textId="77777777" w:rsidR="00AF1A79" w:rsidRDefault="00AF1A79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OR2A7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D187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00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0D00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A1A0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544D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E3B0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15D46430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FA07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BBB4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CD95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5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B38D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1A16D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A80FA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8E-12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2E15F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1E-0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CB83B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7E-05</w:t>
            </w:r>
          </w:p>
        </w:tc>
      </w:tr>
      <w:tr w:rsidR="00AF1A79" w14:paraId="536418DB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4341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042F4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5859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6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31B4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9F3FE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22D85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5E-08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908E0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2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6771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21BBC44B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A5F6D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BB89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4F9C2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3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E41D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0E86B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2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10864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.4E-0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BD506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1E-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801D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0EBF8645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62F4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0ECA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349B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2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FA7C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557C3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2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4AA15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5E-0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DC417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.1E-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885B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7C170FCC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EBA0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3FB9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756D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1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AB25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9B890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2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A1BD2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3E-0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A00E9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1B84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23BC438B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5F20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3E12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03A8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7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225D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23F96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E23D9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9E-0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22B2D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F340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3D0DFD8B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7F22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4808801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1A70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9:18,571,141</w:t>
            </w:r>
            <w:proofErr w:type="gram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15762" w14:textId="77777777" w:rsidR="00AF1A79" w:rsidRDefault="00AF1A79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SSBP4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25272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26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1C56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E6F5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2003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E62B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2A524AAC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4890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9941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2A87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3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6D2E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59554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E6DFD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8E-09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E5EC7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8E-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69FE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2F52CEAB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780D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5FE6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DE13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4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65B2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44615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155B8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2E-0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22F43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9E-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BF8C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3EB2A3D5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F45B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193C2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E480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2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D0FA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D4EFC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BD590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1E-0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CE21D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.1E-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B1C1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424BB621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402A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11552449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6F6E4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:114,448,389</w:t>
            </w:r>
            <w:proofErr w:type="gram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A7F71" w14:textId="77777777" w:rsidR="00AF1A79" w:rsidRDefault="00AF1A79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DCLRE1B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7DA2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exon 1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81A2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00ECD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4B6F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D3D7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070860D9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6D6C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B1C8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29818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2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1D93D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7D133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17BC7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7E-08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64A80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1E-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4D5BC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.1E-06</w:t>
            </w:r>
          </w:p>
        </w:tc>
      </w:tr>
      <w:tr w:rsidR="00AF1A79" w14:paraId="5CF9A71D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8063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616488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49F8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:10,566,215</w:t>
            </w:r>
            <w:proofErr w:type="gram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94641" w14:textId="77777777" w:rsidR="00AF1A79" w:rsidRDefault="00AF1A79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PEX14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8EC4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intron 2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D474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3F5FC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0AF2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CF0A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22C1CD66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CD90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EC50C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A3F9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7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662B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5DEAD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3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C3E4E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8E-07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F1DAA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2E-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1C8D1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21</w:t>
            </w:r>
          </w:p>
        </w:tc>
      </w:tr>
      <w:tr w:rsidR="00AF1A79" w14:paraId="2D5679E0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182DD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11552449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65D0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:114,448,389</w:t>
            </w:r>
            <w:proofErr w:type="gram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CDD32" w14:textId="77777777" w:rsidR="00AF1A79" w:rsidRDefault="00AF1A79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PHTF1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E8B6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46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79A4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6932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7EE3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ADD3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7462567A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E64DB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027A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D584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2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0813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B2579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9A020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9E-0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0A731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.0E-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AEC2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20912E88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C7D01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999737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484C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4:69,034,682</w:t>
            </w:r>
            <w:proofErr w:type="gram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6920C" w14:textId="77777777" w:rsidR="00AF1A79" w:rsidRDefault="00AF1A79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RAD51L1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DA257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intron 13</w:t>
            </w: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99E2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4062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C8F1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A0A1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33A92E0D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2D0A6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B67D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A8BF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15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8C193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6F061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3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09A20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3E-0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56BC8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.1E-0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4AD4D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54A82C95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882B5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720475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B5FB9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7:144,074,929</w:t>
            </w:r>
            <w:proofErr w:type="gram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433B7" w14:textId="77777777" w:rsidR="00AF1A79" w:rsidRDefault="00AF1A79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OR2A9P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0E8D1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77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084FF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B1A21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6489E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CAD1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AF1A79" w14:paraId="50A4FCAD" w14:textId="77777777" w:rsidTr="00AF1A79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C32DF0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C639EA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A884CC" w14:textId="0048A4A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</w:t>
            </w:r>
            <w:r w:rsidR="00500CA3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FB6831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D8F0BA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97C9A4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0E-0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1F69A7" w14:textId="77777777" w:rsidR="00AF1A79" w:rsidRDefault="00AF1A79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4F3AD" w14:textId="77777777" w:rsidR="00AF1A79" w:rsidRDefault="00AF1A79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</w:tbl>
    <w:p w14:paraId="5B324EDF" w14:textId="77777777" w:rsidR="00AF1A79" w:rsidRDefault="00AF1A79" w:rsidP="00936340">
      <w:pPr>
        <w:rPr>
          <w:sz w:val="22"/>
          <w:szCs w:val="22"/>
        </w:rPr>
      </w:pPr>
    </w:p>
    <w:p w14:paraId="3368F557" w14:textId="77777777" w:rsidR="0098368D" w:rsidRPr="002A51A8" w:rsidRDefault="0098368D">
      <w:pPr>
        <w:rPr>
          <w:u w:val="single"/>
        </w:rPr>
      </w:pPr>
      <w:r w:rsidRPr="002A51A8">
        <w:rPr>
          <w:u w:val="single"/>
        </w:rPr>
        <w:br w:type="page"/>
      </w:r>
    </w:p>
    <w:p w14:paraId="5C98E5DE" w14:textId="77777777" w:rsidR="00936340" w:rsidRDefault="00936340">
      <w:pPr>
        <w:rPr>
          <w:u w:val="single"/>
        </w:rPr>
      </w:pPr>
    </w:p>
    <w:p w14:paraId="4E5EB51D" w14:textId="5D3764A2" w:rsidR="00D41382" w:rsidRPr="002A51A8" w:rsidRDefault="00936340" w:rsidP="00936340">
      <w:r w:rsidRPr="002A51A8">
        <w:rPr>
          <w:b/>
          <w:bCs/>
        </w:rPr>
        <w:t xml:space="preserve">Supplementary Table 3: </w:t>
      </w:r>
      <w:r w:rsidR="005317B8">
        <w:rPr>
          <w:bCs/>
        </w:rPr>
        <w:t>Exon-</w:t>
      </w:r>
      <w:r w:rsidRPr="002A51A8">
        <w:rPr>
          <w:bCs/>
        </w:rPr>
        <w:t xml:space="preserve">exon junctions associated with breast cancer </w:t>
      </w:r>
      <w:proofErr w:type="spellStart"/>
      <w:r w:rsidRPr="002A51A8">
        <w:rPr>
          <w:bCs/>
        </w:rPr>
        <w:t>raSNPs</w:t>
      </w:r>
      <w:proofErr w:type="spellEnd"/>
      <w:r w:rsidRPr="002A51A8">
        <w:rPr>
          <w:bCs/>
        </w:rPr>
        <w:t xml:space="preserve"> at FDR &lt; 0.05 in ER-positive tumors</w:t>
      </w:r>
      <w:r w:rsidRPr="002A51A8">
        <w:rPr>
          <w:b/>
          <w:bCs/>
        </w:rPr>
        <w:t xml:space="preserve">. </w:t>
      </w:r>
      <w:r w:rsidRPr="002A51A8">
        <w:t>Position is for hg19 build. β is for effect of breast cancer risk allele. FDR is when all exon, junction, and transcript tests are considered together. P-values are shown for ER-negative tumors when &lt; 0.05 and eff</w:t>
      </w:r>
      <w:r w:rsidR="005E7840">
        <w:t xml:space="preserve">ect size in the same direction. </w:t>
      </w:r>
      <w:r w:rsidR="005E7840" w:rsidRPr="002A51A8">
        <w:t>* Association excluded from Table 1 because of possible mapping error/bias.</w:t>
      </w:r>
    </w:p>
    <w:p w14:paraId="7E8C9DFC" w14:textId="77777777" w:rsidR="00D41382" w:rsidRDefault="00D41382" w:rsidP="00936340">
      <w:pPr>
        <w:rPr>
          <w:sz w:val="22"/>
          <w:szCs w:val="22"/>
        </w:rPr>
      </w:pPr>
    </w:p>
    <w:tbl>
      <w:tblPr>
        <w:tblW w:w="11126" w:type="dxa"/>
        <w:tblInd w:w="-758" w:type="dxa"/>
        <w:tblLook w:val="04A0" w:firstRow="1" w:lastRow="0" w:firstColumn="1" w:lastColumn="0" w:noHBand="0" w:noVBand="1"/>
      </w:tblPr>
      <w:tblGrid>
        <w:gridCol w:w="1161"/>
        <w:gridCol w:w="1627"/>
        <w:gridCol w:w="3568"/>
        <w:gridCol w:w="1327"/>
        <w:gridCol w:w="743"/>
        <w:gridCol w:w="892"/>
        <w:gridCol w:w="908"/>
        <w:gridCol w:w="900"/>
      </w:tblGrid>
      <w:tr w:rsidR="00CC4A48" w14:paraId="6CB281D4" w14:textId="77777777" w:rsidTr="00CC4A48">
        <w:trPr>
          <w:trHeight w:val="525"/>
        </w:trPr>
        <w:tc>
          <w:tcPr>
            <w:tcW w:w="116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C7845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SNP 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rsID</w:t>
            </w:r>
            <w:proofErr w:type="spellEnd"/>
          </w:p>
        </w:tc>
        <w:tc>
          <w:tcPr>
            <w:tcW w:w="16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EE109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NP location</w:t>
            </w:r>
          </w:p>
        </w:tc>
        <w:tc>
          <w:tcPr>
            <w:tcW w:w="35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49BD462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92FA3B2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NP Distance from Gene</w:t>
            </w:r>
          </w:p>
        </w:tc>
        <w:tc>
          <w:tcPr>
            <w:tcW w:w="7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3A7B350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β (ER+)</w:t>
            </w:r>
          </w:p>
        </w:tc>
        <w:tc>
          <w:tcPr>
            <w:tcW w:w="8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96E11F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P-value (ER+)</w:t>
            </w:r>
          </w:p>
        </w:tc>
        <w:tc>
          <w:tcPr>
            <w:tcW w:w="9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E475308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FDR (ER+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491B8C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P-value (ER-)</w:t>
            </w:r>
          </w:p>
        </w:tc>
      </w:tr>
      <w:tr w:rsidR="007B0CF7" w14:paraId="6B39B0A4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2B962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2C505F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35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145689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       Junction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48695B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FED2F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F091A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112695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21DB0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32040C89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A7D44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6504950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44C95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7:53,056,471</w:t>
            </w:r>
            <w:proofErr w:type="gramEnd"/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AB06B" w14:textId="77777777" w:rsidR="007B0CF7" w:rsidRDefault="007B0CF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STXBP4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ECCDF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intron 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62BE1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E184C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71957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3F0A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19182DFB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1C3C0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F90BE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0836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17:53076812</w:t>
            </w:r>
            <w:proofErr w:type="gramEnd"/>
            <w:r>
              <w:rPr>
                <w:color w:val="000000"/>
                <w:sz w:val="20"/>
                <w:szCs w:val="20"/>
              </w:rPr>
              <w:t>:+,chr17:53076987:+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D8046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EDB50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7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08839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.5E-2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6A55C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3E-20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28C2C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9E-11</w:t>
            </w:r>
          </w:p>
        </w:tc>
      </w:tr>
      <w:tr w:rsidR="007B0CF7" w14:paraId="069C26A9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8C04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5A303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B728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17:53076812</w:t>
            </w:r>
            <w:proofErr w:type="gramEnd"/>
            <w:r>
              <w:rPr>
                <w:color w:val="000000"/>
                <w:sz w:val="20"/>
                <w:szCs w:val="20"/>
              </w:rPr>
              <w:t>:+,chr17:53076993:+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63123" w14:textId="77777777" w:rsidR="007B0CF7" w:rsidRDefault="007B0CF7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7E21C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A1036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9E-23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C9866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4E-1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F3E0B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6E-07</w:t>
            </w:r>
          </w:p>
        </w:tc>
      </w:tr>
      <w:tr w:rsidR="007B0CF7" w14:paraId="0471B060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3C73C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3903072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F1838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1:65,583,066</w:t>
            </w:r>
            <w:proofErr w:type="gramEnd"/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10ADD" w14:textId="77777777" w:rsidR="007B0CF7" w:rsidRDefault="007B0CF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MUS81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A9720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45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4947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0A45F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EB61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D5C10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770EB62B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80F32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BAD1C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CCAA3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11:65629750</w:t>
            </w:r>
            <w:proofErr w:type="gramEnd"/>
            <w:r>
              <w:rPr>
                <w:color w:val="000000"/>
                <w:sz w:val="20"/>
                <w:szCs w:val="20"/>
              </w:rPr>
              <w:t>:+,chr11:65629915:+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A34A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2F9B7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2C54A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0E-2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75942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.1E-19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82DB9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.6E-13</w:t>
            </w:r>
          </w:p>
        </w:tc>
      </w:tr>
      <w:tr w:rsidR="007B0CF7" w14:paraId="2B9B9F74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F9705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4808801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156F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9:18,571,141</w:t>
            </w:r>
            <w:proofErr w:type="gramEnd"/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2D5EB" w14:textId="77777777" w:rsidR="007B0CF7" w:rsidRDefault="007B0CF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SSBP4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5603A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26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97254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3D183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975FE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05E3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70E6D39E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0EA74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F184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3B8E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19:18538233</w:t>
            </w:r>
            <w:proofErr w:type="gramEnd"/>
            <w:r>
              <w:rPr>
                <w:color w:val="000000"/>
                <w:sz w:val="20"/>
                <w:szCs w:val="20"/>
              </w:rPr>
              <w:t>:+,chr19:18538562:+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976F2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4F384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EBB02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5E-2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9346F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.6E-1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D7824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8E-03</w:t>
            </w:r>
          </w:p>
        </w:tc>
      </w:tr>
      <w:tr w:rsidR="007B0CF7" w14:paraId="10C2D9B9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14CB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720475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99758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7:144,074,929</w:t>
            </w:r>
            <w:proofErr w:type="gramEnd"/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FFD02" w14:textId="77777777" w:rsidR="007B0CF7" w:rsidRDefault="007B0CF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ARHGEF5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A211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intron 13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4A12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77D03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38AC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F87A0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7EB15BE4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74475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A037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3A03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7:144070377</w:t>
            </w:r>
            <w:proofErr w:type="gramEnd"/>
            <w:r>
              <w:rPr>
                <w:color w:val="000000"/>
                <w:sz w:val="20"/>
                <w:szCs w:val="20"/>
              </w:rPr>
              <w:t>:+,chr7:144071825:+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6D385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D7838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5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9F38E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1E-14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16820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8E-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46FCA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0E-03</w:t>
            </w:r>
          </w:p>
        </w:tc>
      </w:tr>
      <w:tr w:rsidR="007B0CF7" w14:paraId="788EABED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F2CEA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B0D3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6A25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7:144069521</w:t>
            </w:r>
            <w:proofErr w:type="gramEnd"/>
            <w:r>
              <w:rPr>
                <w:color w:val="000000"/>
                <w:sz w:val="20"/>
                <w:szCs w:val="20"/>
              </w:rPr>
              <w:t>:+,chr7:144069776:+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FAA24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F17B2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4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CE1CE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4E-0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F6305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0E-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67FB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318F315B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6AD7E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720475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A8122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7:144,074,929</w:t>
            </w:r>
            <w:proofErr w:type="gramEnd"/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8BE5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ARHGEF34P</w:t>
            </w:r>
            <w:r>
              <w:rPr>
                <w:color w:val="000000"/>
                <w:sz w:val="20"/>
                <w:szCs w:val="20"/>
              </w:rPr>
              <w:t xml:space="preserve"> (previously </w:t>
            </w:r>
            <w:r>
              <w:rPr>
                <w:i/>
                <w:iCs/>
                <w:color w:val="000000"/>
                <w:sz w:val="20"/>
                <w:szCs w:val="20"/>
              </w:rPr>
              <w:t>OR2A7</w:t>
            </w:r>
            <w:r>
              <w:rPr>
                <w:color w:val="000000"/>
                <w:sz w:val="20"/>
                <w:szCs w:val="20"/>
              </w:rPr>
              <w:t>)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A9992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91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255F2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811F0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4E2A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8F36C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44AF3B0A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52F9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FDBA0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930D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7:143974046</w:t>
            </w:r>
            <w:proofErr w:type="gramEnd"/>
            <w:r>
              <w:rPr>
                <w:color w:val="000000"/>
                <w:sz w:val="20"/>
                <w:szCs w:val="20"/>
              </w:rPr>
              <w:t>:-,chr7:143974301:-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365E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9E2F4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48AC7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.9E-12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CA97F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5E-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F1F44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5</w:t>
            </w:r>
          </w:p>
        </w:tc>
      </w:tr>
      <w:tr w:rsidR="007B0CF7" w14:paraId="5C50040D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8B61E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F5B50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EF1A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7:143971996</w:t>
            </w:r>
            <w:proofErr w:type="gramEnd"/>
            <w:r>
              <w:rPr>
                <w:color w:val="000000"/>
                <w:sz w:val="20"/>
                <w:szCs w:val="20"/>
              </w:rPr>
              <w:t>:-,chr7:143973445:-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9EC4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A8B14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6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660F2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6E-11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20638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2E-08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5782C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0E-03</w:t>
            </w:r>
          </w:p>
        </w:tc>
      </w:tr>
      <w:tr w:rsidR="007B0CF7" w14:paraId="433FC7F8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85F49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C30F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F251C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7:143973534</w:t>
            </w:r>
            <w:proofErr w:type="gramEnd"/>
            <w:r>
              <w:rPr>
                <w:color w:val="000000"/>
                <w:sz w:val="20"/>
                <w:szCs w:val="20"/>
              </w:rPr>
              <w:t>:-,chr7:143973972:-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F718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3E18D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4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0A1F5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8E-09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215A3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5E-0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4DBC4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7E-03</w:t>
            </w:r>
          </w:p>
        </w:tc>
      </w:tr>
      <w:tr w:rsidR="007B0CF7" w14:paraId="064B2427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73FC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11249433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7529F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:121,280,613</w:t>
            </w:r>
            <w:proofErr w:type="gramEnd"/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96B9D" w14:textId="77777777" w:rsidR="007B0CF7" w:rsidRDefault="007B0CF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SRGAP2D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240C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51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BC47E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E0A70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33D7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A8CDF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0B0834C6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6AE2F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4F585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BF537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</w:t>
            </w:r>
            <w:proofErr w:type="gramStart"/>
            <w:r>
              <w:rPr>
                <w:color w:val="000000"/>
                <w:sz w:val="20"/>
                <w:szCs w:val="20"/>
              </w:rPr>
              <w:t>chr1:121116047</w:t>
            </w:r>
            <w:proofErr w:type="gramEnd"/>
            <w:r>
              <w:rPr>
                <w:color w:val="000000"/>
                <w:sz w:val="20"/>
                <w:szCs w:val="20"/>
              </w:rPr>
              <w:t>:+,chr1:121116687:+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B093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E1CDC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39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60A81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3E-0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D9D99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2E-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3F343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541EF6FD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D44D4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11552449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65BFF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:114,448,389</w:t>
            </w:r>
            <w:proofErr w:type="gramEnd"/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41D74" w14:textId="77777777" w:rsidR="007B0CF7" w:rsidRDefault="007B0CF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PHTF1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AC07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46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72A9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AB383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56056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DA27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614152F2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62B7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F439B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1926A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1:114240347</w:t>
            </w:r>
            <w:proofErr w:type="gramEnd"/>
            <w:r>
              <w:rPr>
                <w:color w:val="000000"/>
                <w:sz w:val="20"/>
                <w:szCs w:val="20"/>
              </w:rPr>
              <w:t>:-,chr1:114240884:-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A9EC8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A5A4A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7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697A1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0E-08</w:t>
            </w: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3F805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1E-0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EAD75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5D2AF3FE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7E80E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11552449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E2845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:114,448,389</w:t>
            </w:r>
            <w:proofErr w:type="gramEnd"/>
          </w:p>
        </w:tc>
        <w:tc>
          <w:tcPr>
            <w:tcW w:w="3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BA7F9" w14:textId="77777777" w:rsidR="007B0CF7" w:rsidRDefault="007B0CF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DCLRE1B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7CB2E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exon 1</w:t>
            </w:r>
          </w:p>
        </w:tc>
        <w:tc>
          <w:tcPr>
            <w:tcW w:w="7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A87BE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64A4F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D7AB7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972ED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7B0CF7" w14:paraId="033F0235" w14:textId="77777777" w:rsidTr="00CC4A48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DF47E4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D5CFE5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35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954468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chr1:114448397</w:t>
            </w:r>
            <w:proofErr w:type="gramEnd"/>
            <w:r>
              <w:rPr>
                <w:color w:val="000000"/>
                <w:sz w:val="20"/>
                <w:szCs w:val="20"/>
              </w:rPr>
              <w:t>:+,chr1:114450631:+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E16CF" w14:textId="77777777" w:rsidR="007B0CF7" w:rsidRDefault="007B0CF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6DD28D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48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332C6A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0E-08</w:t>
            </w:r>
          </w:p>
        </w:tc>
        <w:tc>
          <w:tcPr>
            <w:tcW w:w="9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3B9307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5E-0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48068" w14:textId="77777777" w:rsidR="007B0CF7" w:rsidRDefault="007B0CF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5E-03</w:t>
            </w:r>
          </w:p>
        </w:tc>
      </w:tr>
    </w:tbl>
    <w:p w14:paraId="70B758A0" w14:textId="0CA0FE88" w:rsidR="00936340" w:rsidRPr="002A51A8" w:rsidRDefault="00936340" w:rsidP="00936340">
      <w:pPr>
        <w:rPr>
          <w:b/>
          <w:bCs/>
        </w:rPr>
      </w:pPr>
    </w:p>
    <w:p w14:paraId="3964D575" w14:textId="77777777" w:rsidR="002345B4" w:rsidRDefault="002345B4">
      <w:pPr>
        <w:rPr>
          <w:b/>
          <w:bCs/>
        </w:rPr>
      </w:pPr>
      <w:r>
        <w:rPr>
          <w:b/>
          <w:bCs/>
        </w:rPr>
        <w:br w:type="page"/>
      </w:r>
    </w:p>
    <w:p w14:paraId="1C632704" w14:textId="09AC7DDA" w:rsidR="00D41382" w:rsidRPr="004B06F1" w:rsidRDefault="00936340" w:rsidP="00936340">
      <w:pPr>
        <w:rPr>
          <w:b/>
          <w:bCs/>
        </w:rPr>
      </w:pPr>
      <w:r w:rsidRPr="002A51A8">
        <w:rPr>
          <w:b/>
          <w:bCs/>
        </w:rPr>
        <w:lastRenderedPageBreak/>
        <w:t xml:space="preserve">Supplementary Table 4: </w:t>
      </w:r>
      <w:r w:rsidRPr="002A51A8">
        <w:rPr>
          <w:bCs/>
        </w:rPr>
        <w:t xml:space="preserve">Reconstructed transcripts associated with breast cancer </w:t>
      </w:r>
      <w:proofErr w:type="spellStart"/>
      <w:r w:rsidRPr="002A51A8">
        <w:rPr>
          <w:bCs/>
        </w:rPr>
        <w:t>raSNPs</w:t>
      </w:r>
      <w:proofErr w:type="spellEnd"/>
      <w:r w:rsidRPr="002A51A8">
        <w:rPr>
          <w:bCs/>
        </w:rPr>
        <w:t xml:space="preserve"> at FDR &lt; 0.05 in ER-positive tumors.</w:t>
      </w:r>
      <w:r w:rsidRPr="002A51A8">
        <w:rPr>
          <w:b/>
          <w:bCs/>
        </w:rPr>
        <w:t xml:space="preserve"> </w:t>
      </w:r>
      <w:r w:rsidRPr="002A51A8">
        <w:t xml:space="preserve">Position is for hg19 build. β is for effect of breast cancer risk allele. FDR is when all exon, junction, and transcript tests are considered together. P-values are shown for ER-negative tumors when &lt; 0.05 and effect size in the same direction. </w:t>
      </w:r>
      <w:r w:rsidR="004B06F1" w:rsidRPr="002A51A8">
        <w:t>* Association excluded from Table 1 because of possible mapping error or because unable to replicate with exon- or junction- tests.</w:t>
      </w:r>
    </w:p>
    <w:p w14:paraId="22DC75E8" w14:textId="77777777" w:rsidR="00D41382" w:rsidRDefault="00D41382" w:rsidP="00936340">
      <w:pPr>
        <w:rPr>
          <w:sz w:val="22"/>
          <w:szCs w:val="22"/>
        </w:rPr>
      </w:pPr>
    </w:p>
    <w:tbl>
      <w:tblPr>
        <w:tblW w:w="11587" w:type="dxa"/>
        <w:tblInd w:w="-1103" w:type="dxa"/>
        <w:tblLook w:val="04A0" w:firstRow="1" w:lastRow="0" w:firstColumn="1" w:lastColumn="0" w:noHBand="0" w:noVBand="1"/>
      </w:tblPr>
      <w:tblGrid>
        <w:gridCol w:w="1260"/>
        <w:gridCol w:w="1627"/>
        <w:gridCol w:w="1720"/>
        <w:gridCol w:w="2200"/>
        <w:gridCol w:w="940"/>
        <w:gridCol w:w="1380"/>
        <w:gridCol w:w="1240"/>
        <w:gridCol w:w="1220"/>
      </w:tblGrid>
      <w:tr w:rsidR="00617FB7" w14:paraId="356BB4A7" w14:textId="77777777" w:rsidTr="00617FB7">
        <w:trPr>
          <w:trHeight w:val="315"/>
        </w:trPr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CC009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SNP 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rsID</w:t>
            </w:r>
            <w:proofErr w:type="spellEnd"/>
          </w:p>
        </w:tc>
        <w:tc>
          <w:tcPr>
            <w:tcW w:w="16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004F1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NP location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2A6C11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22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08BD7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NP Distance from Gene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16B69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β (ER+)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25D61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P-value (ER+)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541F6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FDR (ER+)</w:t>
            </w:r>
          </w:p>
        </w:tc>
        <w:tc>
          <w:tcPr>
            <w:tcW w:w="12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0272D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P-value (ER-)</w:t>
            </w:r>
          </w:p>
        </w:tc>
      </w:tr>
      <w:tr w:rsidR="00617FB7" w14:paraId="0534EF0B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FE3332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FEFEC6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80C447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       Transcript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F6A32D" w14:textId="77777777" w:rsidR="00617FB7" w:rsidRDefault="00617FB7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DE9E7B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72CA2C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C2CCA1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123BD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311B5157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32354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11552449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F3F69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:114,448,389</w:t>
            </w:r>
            <w:proofErr w:type="gramEnd"/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05638" w14:textId="77777777" w:rsidR="00617FB7" w:rsidRDefault="00617FB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DCLRE1B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8693A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intron 13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9A977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71A71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E1D37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3C1B6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5AECE866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C3181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3CC7F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90B8A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uc001eei</w:t>
            </w:r>
            <w:proofErr w:type="gram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C87DF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54E93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6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45212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6E-1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D28E6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6E-10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6C769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4E-06</w:t>
            </w:r>
          </w:p>
        </w:tc>
      </w:tr>
      <w:tr w:rsidR="00617FB7" w14:paraId="1E7E32FE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C886A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A31EA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98499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uc001eeg</w:t>
            </w:r>
            <w:proofErr w:type="gram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0A9F6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52E0A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6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41038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2E-1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F2556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3E-07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82ACA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4E-05</w:t>
            </w:r>
          </w:p>
        </w:tc>
      </w:tr>
      <w:tr w:rsidR="00617FB7" w14:paraId="05093425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7092C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6504950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7C116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7:53,056,471</w:t>
            </w:r>
            <w:proofErr w:type="gramEnd"/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75C9C" w14:textId="77777777" w:rsidR="00617FB7" w:rsidRDefault="00617FB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STXBP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88AA4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intron 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B715E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92168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35458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78B56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0637E295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21102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361F4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19A84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uc010dcc</w:t>
            </w:r>
            <w:proofErr w:type="gram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1A1BB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64C5C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42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C65ED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5E-1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EFC5A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4E-08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3FEEF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49B79E4E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C13BF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8170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E40E7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9:17,389,704</w:t>
            </w:r>
            <w:proofErr w:type="gramEnd"/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CD8CE" w14:textId="77777777" w:rsidR="00617FB7" w:rsidRDefault="00617FB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BABAM1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6061E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exon 8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577FA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88BCF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863D0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9CD58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24098122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10169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FE246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87C0E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uc002nfv</w:t>
            </w:r>
            <w:proofErr w:type="gram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C2331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EDD2E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7E109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0E-0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1005E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1E-05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7F7C8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2E-06</w:t>
            </w:r>
          </w:p>
        </w:tc>
      </w:tr>
      <w:tr w:rsidR="00617FB7" w14:paraId="4FAA7213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BC826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A28A2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5859F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uc002nfu</w:t>
            </w:r>
            <w:proofErr w:type="gram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41C7F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6182A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2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9EFFA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7E-0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8393D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7E-0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8B6D1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38</w:t>
            </w:r>
          </w:p>
        </w:tc>
      </w:tr>
      <w:tr w:rsidR="00617FB7" w14:paraId="46C55719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7305F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616488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794D0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:10,566,215</w:t>
            </w:r>
            <w:proofErr w:type="gramEnd"/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4C368" w14:textId="77777777" w:rsidR="00617FB7" w:rsidRDefault="00617FB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PEX1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95070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 intron 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FA27E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99264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1DF44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F24D9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1551ED9A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B31C0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05A29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F8E57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uc001arm</w:t>
            </w:r>
            <w:proofErr w:type="gram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48955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540AB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39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EC234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.1E-07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D15E4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8E-04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D8CDE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74F3B637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4F555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3817198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45CD3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1:1,909,006</w:t>
            </w:r>
            <w:proofErr w:type="gramEnd"/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9E52B" w14:textId="77777777" w:rsidR="00617FB7" w:rsidRDefault="00617FB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MOB2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97D49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24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82B1E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AF052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24C23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FA618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376108E5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25178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C3B3E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97A6A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uc001ltq</w:t>
            </w:r>
            <w:proofErr w:type="gramEnd"/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9F385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02C4D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070E5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0E-0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7E2BF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3E-03</w:t>
            </w: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2A642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2550DEF8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F07A5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720475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4FF3D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7:144,074,929</w:t>
            </w:r>
            <w:proofErr w:type="gramEnd"/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086C6" w14:textId="77777777" w:rsidR="00617FB7" w:rsidRDefault="00617FB7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OR2A7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F3BEF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100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B3023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2B9A1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84CB3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3487E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617FB7" w14:paraId="7617FEA9" w14:textId="77777777" w:rsidTr="00617FB7">
        <w:trPr>
          <w:trHeight w:val="315"/>
        </w:trPr>
        <w:tc>
          <w:tcPr>
            <w:tcW w:w="12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8697BA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7786ED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7FE918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</w:t>
            </w:r>
            <w:proofErr w:type="gramStart"/>
            <w:r>
              <w:rPr>
                <w:color w:val="000000"/>
                <w:sz w:val="20"/>
                <w:szCs w:val="20"/>
              </w:rPr>
              <w:t>uc011kuc</w:t>
            </w:r>
            <w:proofErr w:type="gramEnd"/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1E2400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57C53A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26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3628E1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.6E-05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AEBF3" w14:textId="77777777" w:rsidR="00617FB7" w:rsidRDefault="00617FB7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12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A8332" w14:textId="77777777" w:rsidR="00617FB7" w:rsidRDefault="00617FB7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</w:tbl>
    <w:p w14:paraId="7EA41A9F" w14:textId="77777777" w:rsidR="00D41382" w:rsidRPr="004B06F1" w:rsidRDefault="00D41382" w:rsidP="00936340">
      <w:pPr>
        <w:rPr>
          <w:sz w:val="20"/>
          <w:szCs w:val="20"/>
        </w:rPr>
      </w:pPr>
    </w:p>
    <w:p w14:paraId="75BE21EA" w14:textId="77777777" w:rsidR="0098368D" w:rsidRPr="004B06F1" w:rsidRDefault="0098368D">
      <w:pPr>
        <w:rPr>
          <w:sz w:val="20"/>
          <w:szCs w:val="20"/>
          <w:u w:val="single"/>
        </w:rPr>
      </w:pPr>
      <w:r w:rsidRPr="004B06F1">
        <w:rPr>
          <w:sz w:val="20"/>
          <w:szCs w:val="20"/>
          <w:u w:val="single"/>
        </w:rPr>
        <w:br w:type="page"/>
      </w:r>
    </w:p>
    <w:p w14:paraId="1A27FA0F" w14:textId="77777777" w:rsidR="00936340" w:rsidRPr="002A51A8" w:rsidRDefault="00936340">
      <w:pPr>
        <w:rPr>
          <w:u w:val="single"/>
        </w:rPr>
      </w:pPr>
    </w:p>
    <w:p w14:paraId="391F81DC" w14:textId="0FE8F43A" w:rsidR="00023D32" w:rsidRDefault="00803A5F">
      <w:r>
        <w:rPr>
          <w:b/>
          <w:bCs/>
        </w:rPr>
        <w:t>Supplementary Table 5:</w:t>
      </w:r>
      <w:r>
        <w:rPr>
          <w:bCs/>
        </w:rPr>
        <w:t xml:space="preserve"> </w:t>
      </w:r>
      <w:r w:rsidR="00E15621">
        <w:rPr>
          <w:bCs/>
        </w:rPr>
        <w:t xml:space="preserve">Exons, junctions, and transcripts </w:t>
      </w:r>
      <w:r w:rsidRPr="002A51A8">
        <w:rPr>
          <w:bCs/>
        </w:rPr>
        <w:t xml:space="preserve">associated with breast cancer </w:t>
      </w:r>
      <w:proofErr w:type="spellStart"/>
      <w:r w:rsidRPr="002A51A8">
        <w:rPr>
          <w:bCs/>
        </w:rPr>
        <w:t>raS</w:t>
      </w:r>
      <w:r>
        <w:rPr>
          <w:bCs/>
        </w:rPr>
        <w:t>NPs</w:t>
      </w:r>
      <w:proofErr w:type="spellEnd"/>
      <w:r>
        <w:rPr>
          <w:bCs/>
        </w:rPr>
        <w:t xml:space="preserve"> at FDR &lt; 0.05 in ER-negative</w:t>
      </w:r>
      <w:r w:rsidRPr="002A51A8">
        <w:rPr>
          <w:bCs/>
        </w:rPr>
        <w:t xml:space="preserve"> tumors.</w:t>
      </w:r>
      <w:r w:rsidRPr="002A51A8">
        <w:rPr>
          <w:b/>
          <w:bCs/>
        </w:rPr>
        <w:t xml:space="preserve"> </w:t>
      </w:r>
      <w:r w:rsidRPr="002A51A8">
        <w:t>Position is for hg19 build. β is for effect of breast cancer risk allele. FDR is when all exon, junction, and transcript tests are considered together.</w:t>
      </w:r>
      <w:r>
        <w:t xml:space="preserve"> </w:t>
      </w:r>
      <w:r w:rsidRPr="002A51A8">
        <w:t>* Association excluded from Table 1 because of possible mapping error/bias.</w:t>
      </w:r>
    </w:p>
    <w:p w14:paraId="235B1A2D" w14:textId="77777777" w:rsidR="00023D32" w:rsidRDefault="00023D32"/>
    <w:tbl>
      <w:tblPr>
        <w:tblW w:w="11133" w:type="dxa"/>
        <w:tblInd w:w="-675" w:type="dxa"/>
        <w:tblLook w:val="04A0" w:firstRow="1" w:lastRow="0" w:firstColumn="1" w:lastColumn="0" w:noHBand="0" w:noVBand="1"/>
      </w:tblPr>
      <w:tblGrid>
        <w:gridCol w:w="1161"/>
        <w:gridCol w:w="1627"/>
        <w:gridCol w:w="4410"/>
        <w:gridCol w:w="1397"/>
        <w:gridCol w:w="738"/>
        <w:gridCol w:w="900"/>
        <w:gridCol w:w="900"/>
      </w:tblGrid>
      <w:tr w:rsidR="00384BB5" w14:paraId="50A4642D" w14:textId="77777777" w:rsidTr="00384BB5">
        <w:trPr>
          <w:trHeight w:val="525"/>
        </w:trPr>
        <w:tc>
          <w:tcPr>
            <w:tcW w:w="116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6166E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SNP </w:t>
            </w:r>
            <w:proofErr w:type="spellStart"/>
            <w:r>
              <w:rPr>
                <w:b/>
                <w:bCs/>
                <w:color w:val="000000"/>
                <w:sz w:val="20"/>
                <w:szCs w:val="20"/>
              </w:rPr>
              <w:t>rsID</w:t>
            </w:r>
            <w:proofErr w:type="spellEnd"/>
          </w:p>
        </w:tc>
        <w:tc>
          <w:tcPr>
            <w:tcW w:w="16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74D6E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NP location</w:t>
            </w:r>
          </w:p>
        </w:tc>
        <w:tc>
          <w:tcPr>
            <w:tcW w:w="44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D25C23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13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25891F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NP Distance from Gene</w:t>
            </w:r>
          </w:p>
        </w:tc>
        <w:tc>
          <w:tcPr>
            <w:tcW w:w="73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10A655F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β (ER-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6DFB1C5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P-value (ER-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B3BE9C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FDR (ER-)</w:t>
            </w:r>
          </w:p>
        </w:tc>
      </w:tr>
      <w:tr w:rsidR="00384BB5" w14:paraId="0C623D65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A3F5C7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18AE8F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4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ED6092" w14:textId="78493446" w:rsidR="00CF2A54" w:rsidRDefault="007F762C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 xml:space="preserve">       Componen</w:t>
            </w:r>
            <w:r w:rsidR="00CF2A54">
              <w:rPr>
                <w:b/>
                <w:bCs/>
                <w:color w:val="000000"/>
                <w:sz w:val="20"/>
                <w:szCs w:val="20"/>
              </w:rPr>
              <w:t>t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9E727D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 </w:t>
            </w:r>
          </w:p>
        </w:tc>
        <w:tc>
          <w:tcPr>
            <w:tcW w:w="7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B211D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52518C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F0C92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384BB5" w14:paraId="63D710EF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A0503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6504950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F1C34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7:53,056,471</w:t>
            </w:r>
            <w:proofErr w:type="gramEnd"/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9E81C" w14:textId="77777777" w:rsidR="00CF2A54" w:rsidRDefault="00CF2A54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STXBP4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A3F41" w14:textId="5133078D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:</w:t>
            </w:r>
            <w:r w:rsidR="0017253D">
              <w:rPr>
                <w:color w:val="000000"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t xml:space="preserve"> intron 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98C95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32684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96F7E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384BB5" w14:paraId="377440E5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18AB3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2C1C1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FE2F4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Junction chr17</w:t>
            </w:r>
            <w:proofErr w:type="gramStart"/>
            <w:r>
              <w:rPr>
                <w:color w:val="000000"/>
                <w:sz w:val="20"/>
                <w:szCs w:val="20"/>
              </w:rPr>
              <w:t>:53076812</w:t>
            </w:r>
            <w:proofErr w:type="gramEnd"/>
            <w:r>
              <w:rPr>
                <w:color w:val="000000"/>
                <w:sz w:val="20"/>
                <w:szCs w:val="20"/>
              </w:rPr>
              <w:t>:+,chr17:53076987:+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27C50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7E274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85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74A5E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9E-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CC3E6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4E-07</w:t>
            </w:r>
          </w:p>
        </w:tc>
      </w:tr>
      <w:tr w:rsidR="00384BB5" w14:paraId="3DF58BF6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A723A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CD72A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733A9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Junction chr17</w:t>
            </w:r>
            <w:proofErr w:type="gramStart"/>
            <w:r>
              <w:rPr>
                <w:color w:val="000000"/>
                <w:sz w:val="20"/>
                <w:szCs w:val="20"/>
              </w:rPr>
              <w:t>:53076812</w:t>
            </w:r>
            <w:proofErr w:type="gramEnd"/>
            <w:r>
              <w:rPr>
                <w:color w:val="000000"/>
                <w:sz w:val="20"/>
                <w:szCs w:val="20"/>
              </w:rPr>
              <w:t>:+,chr17:53076993:+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5BD39" w14:textId="77777777" w:rsidR="00CF2A54" w:rsidRDefault="00CF2A54">
            <w:pPr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923F4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4FEDC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6E-07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2391A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.0E-04</w:t>
            </w:r>
          </w:p>
        </w:tc>
      </w:tr>
      <w:tr w:rsidR="00384BB5" w14:paraId="10D98D62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73D54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3903072</w:t>
            </w:r>
            <w:proofErr w:type="gramEnd"/>
            <w:r>
              <w:rPr>
                <w:color w:val="000000"/>
                <w:sz w:val="20"/>
                <w:szCs w:val="20"/>
              </w:rPr>
              <w:t>*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874A5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1:65,583,066</w:t>
            </w:r>
            <w:proofErr w:type="gramEnd"/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F891A" w14:textId="77777777" w:rsidR="00CF2A54" w:rsidRDefault="00CF2A54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MUS81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B75E7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45 </w:t>
            </w:r>
            <w:proofErr w:type="spellStart"/>
            <w:r>
              <w:rPr>
                <w:color w:val="000000"/>
                <w:sz w:val="20"/>
                <w:szCs w:val="20"/>
              </w:rPr>
              <w:t>kB</w:t>
            </w:r>
            <w:proofErr w:type="spellEnd"/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6DA85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A2055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7306C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384BB5" w14:paraId="33EA3496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19C88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EBC2A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557EC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5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AC935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5D33D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5B4F5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3E-11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C0720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.6E-07</w:t>
            </w:r>
          </w:p>
        </w:tc>
      </w:tr>
      <w:tr w:rsidR="00384BB5" w14:paraId="2B8C0639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02FCA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6354C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76114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Junction chr11</w:t>
            </w:r>
            <w:proofErr w:type="gramStart"/>
            <w:r>
              <w:rPr>
                <w:color w:val="000000"/>
                <w:sz w:val="20"/>
                <w:szCs w:val="20"/>
              </w:rPr>
              <w:t>:65629750</w:t>
            </w:r>
            <w:proofErr w:type="gramEnd"/>
            <w:r>
              <w:rPr>
                <w:color w:val="000000"/>
                <w:sz w:val="20"/>
                <w:szCs w:val="20"/>
              </w:rPr>
              <w:t>:+,chr11:65629915:+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40626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C9707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ABC5C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.6E-13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906F0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4E-08</w:t>
            </w:r>
          </w:p>
        </w:tc>
      </w:tr>
      <w:tr w:rsidR="00384BB5" w14:paraId="15893C6C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774CD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11552449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8A9E0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:114,448,389</w:t>
            </w:r>
            <w:proofErr w:type="gramEnd"/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9C234" w14:textId="77777777" w:rsidR="00CF2A54" w:rsidRDefault="00CF2A54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DCLRE1B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C17D7" w14:textId="2DB58816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</w:t>
            </w:r>
            <w:proofErr w:type="gramStart"/>
            <w:r>
              <w:rPr>
                <w:color w:val="000000"/>
                <w:sz w:val="20"/>
                <w:szCs w:val="20"/>
              </w:rPr>
              <w:t>:</w:t>
            </w:r>
            <w:r w:rsidR="0017253D">
              <w:rPr>
                <w:color w:val="000000"/>
                <w:sz w:val="20"/>
                <w:szCs w:val="20"/>
              </w:rPr>
              <w:t xml:space="preserve">  </w:t>
            </w:r>
            <w:r>
              <w:rPr>
                <w:color w:val="000000"/>
                <w:sz w:val="20"/>
                <w:szCs w:val="20"/>
              </w:rPr>
              <w:t xml:space="preserve"> exon</w:t>
            </w:r>
            <w:proofErr w:type="gramEnd"/>
            <w:r>
              <w:rPr>
                <w:color w:val="000000"/>
                <w:sz w:val="20"/>
                <w:szCs w:val="20"/>
              </w:rPr>
              <w:t xml:space="preserve"> 1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4981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FAEC1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01A99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384BB5" w14:paraId="7767BD0A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FB0BC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BEA4C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842D2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Transcript uc001eei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84AA0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3E23F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64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B6A1E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.4E-0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2FBEF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1E-03</w:t>
            </w:r>
          </w:p>
        </w:tc>
      </w:tr>
      <w:tr w:rsidR="00384BB5" w14:paraId="774BB43C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C11D5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4F31D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F9E77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2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F09AD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338DE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982C6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.1E-06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AD5DF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5</w:t>
            </w:r>
          </w:p>
        </w:tc>
      </w:tr>
      <w:tr w:rsidR="00384BB5" w14:paraId="132DDC05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E550A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rs8170</w:t>
            </w:r>
            <w:proofErr w:type="gramEnd"/>
          </w:p>
        </w:tc>
        <w:tc>
          <w:tcPr>
            <w:tcW w:w="1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12233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proofErr w:type="gramStart"/>
            <w:r>
              <w:rPr>
                <w:color w:val="000000"/>
                <w:sz w:val="20"/>
                <w:szCs w:val="20"/>
              </w:rPr>
              <w:t>chr19:17,389,704</w:t>
            </w:r>
            <w:proofErr w:type="gramEnd"/>
          </w:p>
        </w:tc>
        <w:tc>
          <w:tcPr>
            <w:tcW w:w="4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9AF88" w14:textId="77777777" w:rsidR="00CF2A54" w:rsidRDefault="00CF2A54">
            <w:pPr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BABAM1</w:t>
            </w:r>
          </w:p>
        </w:tc>
        <w:tc>
          <w:tcPr>
            <w:tcW w:w="1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FC64D" w14:textId="283281FF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n gene</w:t>
            </w:r>
            <w:proofErr w:type="gramStart"/>
            <w:r>
              <w:rPr>
                <w:color w:val="000000"/>
                <w:sz w:val="20"/>
                <w:szCs w:val="20"/>
              </w:rPr>
              <w:t>:</w:t>
            </w:r>
            <w:r w:rsidR="0017253D">
              <w:rPr>
                <w:color w:val="000000"/>
                <w:sz w:val="20"/>
                <w:szCs w:val="20"/>
              </w:rPr>
              <w:t xml:space="preserve">  </w:t>
            </w:r>
            <w:r>
              <w:rPr>
                <w:color w:val="000000"/>
                <w:sz w:val="20"/>
                <w:szCs w:val="20"/>
              </w:rPr>
              <w:t xml:space="preserve"> exon</w:t>
            </w:r>
            <w:proofErr w:type="gramEnd"/>
            <w:r>
              <w:rPr>
                <w:color w:val="000000"/>
                <w:sz w:val="20"/>
                <w:szCs w:val="20"/>
              </w:rPr>
              <w:t xml:space="preserve"> 8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76644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B26EF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14557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</w:tr>
      <w:tr w:rsidR="00384BB5" w14:paraId="14C8BCC5" w14:textId="77777777" w:rsidTr="00384BB5">
        <w:trPr>
          <w:trHeight w:val="315"/>
        </w:trPr>
        <w:tc>
          <w:tcPr>
            <w:tcW w:w="116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E753F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C4CC06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4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D3EFBA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Transcript uc002nfv</w:t>
            </w:r>
          </w:p>
        </w:tc>
        <w:tc>
          <w:tcPr>
            <w:tcW w:w="1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A07BA0" w14:textId="77777777" w:rsidR="00CF2A54" w:rsidRDefault="00CF2A54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7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B386C9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46A8CE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2E-0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6D43C" w14:textId="77777777" w:rsidR="00CF2A54" w:rsidRDefault="00CF2A54">
            <w:pPr>
              <w:jc w:val="right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8</w:t>
            </w:r>
          </w:p>
        </w:tc>
      </w:tr>
    </w:tbl>
    <w:p w14:paraId="54D198B9" w14:textId="08C5B270" w:rsidR="00803A5F" w:rsidRDefault="00803A5F">
      <w:pPr>
        <w:rPr>
          <w:b/>
          <w:bCs/>
        </w:rPr>
      </w:pPr>
      <w:r>
        <w:rPr>
          <w:b/>
          <w:bCs/>
        </w:rPr>
        <w:br w:type="page"/>
      </w:r>
    </w:p>
    <w:p w14:paraId="243573BB" w14:textId="485DE2C6" w:rsidR="009656F0" w:rsidRPr="002A51A8" w:rsidRDefault="00803A5F" w:rsidP="009656F0">
      <w:pPr>
        <w:rPr>
          <w:bCs/>
        </w:rPr>
      </w:pPr>
      <w:r>
        <w:rPr>
          <w:b/>
          <w:bCs/>
        </w:rPr>
        <w:lastRenderedPageBreak/>
        <w:t>Supplementary Table 6</w:t>
      </w:r>
      <w:r w:rsidR="009656F0" w:rsidRPr="002A51A8">
        <w:rPr>
          <w:b/>
          <w:bCs/>
        </w:rPr>
        <w:t xml:space="preserve">: </w:t>
      </w:r>
      <w:r w:rsidR="00877EA7">
        <w:rPr>
          <w:bCs/>
        </w:rPr>
        <w:t xml:space="preserve">Splicing </w:t>
      </w:r>
      <w:r w:rsidR="009656F0" w:rsidRPr="002A51A8">
        <w:rPr>
          <w:bCs/>
        </w:rPr>
        <w:t xml:space="preserve">QTLs significant at FDR &lt; 0.05 in ER-positive tumors using </w:t>
      </w:r>
      <w:proofErr w:type="spellStart"/>
      <w:r w:rsidR="009656F0" w:rsidRPr="002A51A8">
        <w:rPr>
          <w:bCs/>
        </w:rPr>
        <w:t>DEXSeq</w:t>
      </w:r>
      <w:proofErr w:type="spellEnd"/>
      <w:r w:rsidR="009656F0">
        <w:rPr>
          <w:bCs/>
        </w:rPr>
        <w:t xml:space="preserve"> </w:t>
      </w:r>
      <w:r w:rsidR="009656F0">
        <w:rPr>
          <w:bCs/>
        </w:rPr>
        <w:fldChar w:fldCharType="begin"/>
      </w:r>
      <w:r w:rsidR="00B761EB">
        <w:rPr>
          <w:bCs/>
        </w:rPr>
        <w:instrText xml:space="preserve"> ADDIN EN.CITE &lt;EndNote&gt;&lt;Cite&gt;&lt;Author&gt;Anders&lt;/Author&gt;&lt;Year&gt;2012&lt;/Year&gt;&lt;RecNum&gt;29&lt;/RecNum&gt;&lt;DisplayText&gt;(15)&lt;/DisplayText&gt;&lt;record&gt;&lt;rec-number&gt;29&lt;/rec-number&gt;&lt;foreign-keys&gt;&lt;key app="EN" db-id="5r2ww2tvjvzpeoesvzlx2evzr52rv0epwxfr" timestamp="1396633976"&gt;29&lt;/key&gt;&lt;/foreign-keys&gt;&lt;ref-type name="Journal Article"&gt;17&lt;/ref-type&gt;&lt;contributors&gt;&lt;authors&gt;&lt;author&gt;Anders, S.&lt;/author&gt;&lt;author&gt;Reyes, A.&lt;/author&gt;&lt;author&gt;Huber, W.&lt;/author&gt;&lt;/authors&gt;&lt;/contributors&gt;&lt;auth-address&gt;European Molecular Biology Laboratory, 69111 Heidelberg, Germany. sanders@fs.tum.de&lt;/auth-address&gt;&lt;titles&gt;&lt;title&gt;Detecting differential usage of exons from RNA-seq data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2008-17&lt;/pages&gt;&lt;volume&gt;22&lt;/volume&gt;&lt;number&gt;10&lt;/number&gt;&lt;keywords&gt;&lt;keyword&gt;Algorithms&lt;/keyword&gt;&lt;keyword&gt;*Alternative Splicing&lt;/keyword&gt;&lt;keyword&gt;Animals&lt;/keyword&gt;&lt;keyword&gt;Cell Line&lt;/keyword&gt;&lt;keyword&gt;Computational Biology/methods&lt;/keyword&gt;&lt;keyword&gt;Databases, Nucleic Acid&lt;/keyword&gt;&lt;keyword&gt;*Exons&lt;/keyword&gt;&lt;keyword&gt;Genomics/methods&lt;/keyword&gt;&lt;keyword&gt;Humans&lt;/keyword&gt;&lt;keyword&gt;*Models, Genetic&lt;/keyword&gt;&lt;keyword&gt;Pan troglodytes/genetics&lt;/keyword&gt;&lt;keyword&gt;RNA/*chemistry/*genetics&lt;/keyword&gt;&lt;/keywords&gt;&lt;dates&gt;&lt;year&gt;2012&lt;/year&gt;&lt;pub-dates&gt;&lt;date&gt;Oct&lt;/date&gt;&lt;/pub-dates&gt;&lt;/dates&gt;&lt;isbn&gt;1549-5469 (Electronic)&amp;#xD;1088-9051 (Linking)&lt;/isbn&gt;&lt;accession-num&gt;22722343&lt;/accession-num&gt;&lt;urls&gt;&lt;related-urls&gt;&lt;url&gt;http://www.ncbi.nlm.nih.gov/pubmed/22722343&lt;/url&gt;&lt;/related-urls&gt;&lt;/urls&gt;&lt;custom2&gt;3460195&lt;/custom2&gt;&lt;electronic-resource-num&gt;10.1101/gr.133744.111&lt;/electronic-resource-num&gt;&lt;/record&gt;&lt;/Cite&gt;&lt;/EndNote&gt;</w:instrText>
      </w:r>
      <w:r w:rsidR="009656F0">
        <w:rPr>
          <w:bCs/>
        </w:rPr>
        <w:fldChar w:fldCharType="separate"/>
      </w:r>
      <w:r w:rsidR="00B761EB">
        <w:rPr>
          <w:bCs/>
          <w:noProof/>
        </w:rPr>
        <w:t>(15)</w:t>
      </w:r>
      <w:r w:rsidR="009656F0">
        <w:rPr>
          <w:bCs/>
        </w:rPr>
        <w:fldChar w:fldCharType="end"/>
      </w:r>
      <w:r w:rsidR="009656F0" w:rsidRPr="002A51A8">
        <w:rPr>
          <w:bCs/>
        </w:rPr>
        <w:t>.</w:t>
      </w:r>
    </w:p>
    <w:p w14:paraId="31A5A0A1" w14:textId="77777777" w:rsidR="009656F0" w:rsidRDefault="009656F0" w:rsidP="009656F0">
      <w:pPr>
        <w:rPr>
          <w:b/>
          <w:bCs/>
          <w:sz w:val="22"/>
          <w:szCs w:val="22"/>
        </w:rPr>
      </w:pPr>
    </w:p>
    <w:tbl>
      <w:tblPr>
        <w:tblW w:w="8960" w:type="dxa"/>
        <w:tblInd w:w="93" w:type="dxa"/>
        <w:tblLook w:val="04A0" w:firstRow="1" w:lastRow="0" w:firstColumn="1" w:lastColumn="0" w:noHBand="0" w:noVBand="1"/>
      </w:tblPr>
      <w:tblGrid>
        <w:gridCol w:w="1560"/>
        <w:gridCol w:w="2420"/>
        <w:gridCol w:w="1880"/>
        <w:gridCol w:w="1480"/>
        <w:gridCol w:w="1620"/>
      </w:tblGrid>
      <w:tr w:rsidR="009656F0" w:rsidRPr="002A51A8" w14:paraId="1CB9A4EB" w14:textId="77777777" w:rsidTr="00317CF9">
        <w:trPr>
          <w:trHeight w:val="360"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1635" w14:textId="77777777" w:rsidR="009656F0" w:rsidRPr="002A51A8" w:rsidRDefault="009656F0" w:rsidP="00317CF9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 xml:space="preserve">SNP </w:t>
            </w:r>
            <w:proofErr w:type="spellStart"/>
            <w:r w:rsidRPr="002A51A8">
              <w:rPr>
                <w:b/>
                <w:bCs/>
                <w:color w:val="000000"/>
              </w:rPr>
              <w:t>rsID</w:t>
            </w:r>
            <w:proofErr w:type="spellEnd"/>
          </w:p>
        </w:tc>
        <w:tc>
          <w:tcPr>
            <w:tcW w:w="24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0C14E" w14:textId="77777777" w:rsidR="009656F0" w:rsidRPr="002A51A8" w:rsidRDefault="009656F0" w:rsidP="00317CF9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>SNP location (hg19)</w:t>
            </w:r>
          </w:p>
        </w:tc>
        <w:tc>
          <w:tcPr>
            <w:tcW w:w="18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747CD7" w14:textId="77777777" w:rsidR="009656F0" w:rsidRPr="002A51A8" w:rsidRDefault="009656F0" w:rsidP="00317CF9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>Gene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62416" w14:textId="77777777" w:rsidR="009656F0" w:rsidRPr="002A51A8" w:rsidRDefault="009656F0" w:rsidP="00317CF9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>P-value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353FB" w14:textId="77777777" w:rsidR="009656F0" w:rsidRPr="002A51A8" w:rsidRDefault="009656F0" w:rsidP="00317CF9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>FDR</w:t>
            </w:r>
          </w:p>
        </w:tc>
      </w:tr>
      <w:tr w:rsidR="009656F0" w:rsidRPr="002A51A8" w14:paraId="66EB650A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F891F5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041B87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A0D460" w14:textId="77777777" w:rsidR="009656F0" w:rsidRPr="002A51A8" w:rsidRDefault="009656F0" w:rsidP="00317CF9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 xml:space="preserve">       Exon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00218A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3B3F4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</w:tr>
      <w:tr w:rsidR="009656F0" w:rsidRPr="002A51A8" w14:paraId="31C3C3D2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022D2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720475</w:t>
            </w:r>
            <w:proofErr w:type="gramEnd"/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4CB9A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chr7:144,074,929</w:t>
            </w:r>
            <w:proofErr w:type="gram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3896A" w14:textId="77777777" w:rsidR="009656F0" w:rsidRPr="002A51A8" w:rsidRDefault="009656F0" w:rsidP="00317CF9">
            <w:pPr>
              <w:rPr>
                <w:i/>
                <w:iCs/>
                <w:color w:val="000000"/>
              </w:rPr>
            </w:pPr>
            <w:r w:rsidRPr="002A51A8">
              <w:rPr>
                <w:i/>
                <w:iCs/>
                <w:color w:val="000000"/>
              </w:rPr>
              <w:t>ARHGEF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BA9BD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B5F4C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</w:tr>
      <w:tr w:rsidR="009656F0" w:rsidRPr="002A51A8" w14:paraId="56B30A6D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C27A1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92B40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CEEF8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10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88D31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5.5E-1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D5642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4.0E-14</w:t>
            </w:r>
          </w:p>
        </w:tc>
      </w:tr>
      <w:tr w:rsidR="009656F0" w:rsidRPr="002A51A8" w14:paraId="33BD4613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3D961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739A8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B8639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9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90848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2.9E-1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F9F40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5.3E-08</w:t>
            </w:r>
          </w:p>
        </w:tc>
      </w:tr>
      <w:tr w:rsidR="009656F0" w:rsidRPr="002A51A8" w14:paraId="036D368C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6090F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69390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7D29B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8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74F3C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3.0E-0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7A336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2.8E-04</w:t>
            </w:r>
          </w:p>
        </w:tc>
      </w:tr>
      <w:tr w:rsidR="009656F0" w:rsidRPr="002A51A8" w14:paraId="566408A7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249DE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8752F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45401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1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79296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6.9E-0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F77CF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5.6E-04</w:t>
            </w:r>
          </w:p>
        </w:tc>
      </w:tr>
      <w:tr w:rsidR="009656F0" w:rsidRPr="002A51A8" w14:paraId="65258F63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CE14F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720475</w:t>
            </w:r>
            <w:proofErr w:type="gramEnd"/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C6A17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chr7:144,074,929</w:t>
            </w:r>
            <w:proofErr w:type="gram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EDEC1" w14:textId="77777777" w:rsidR="009656F0" w:rsidRPr="002A51A8" w:rsidRDefault="009656F0" w:rsidP="00317CF9">
            <w:pPr>
              <w:rPr>
                <w:i/>
                <w:iCs/>
                <w:color w:val="000000"/>
              </w:rPr>
            </w:pPr>
            <w:r w:rsidRPr="002A51A8">
              <w:rPr>
                <w:i/>
                <w:iCs/>
                <w:color w:val="000000"/>
              </w:rPr>
              <w:t>OR2A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46942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6C5F7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</w:tr>
      <w:tr w:rsidR="009656F0" w:rsidRPr="002A51A8" w14:paraId="1E127B10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AB024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4337C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81728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D1DB7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1.7E-1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9DA90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6.2E-12</w:t>
            </w:r>
          </w:p>
        </w:tc>
      </w:tr>
      <w:tr w:rsidR="009656F0" w:rsidRPr="002A51A8" w14:paraId="08E7CF9A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7E9DB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3569E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EBFFD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6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4FE3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2.7E-1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D7E6D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3.3E-07</w:t>
            </w:r>
          </w:p>
        </w:tc>
      </w:tr>
      <w:tr w:rsidR="009656F0" w:rsidRPr="002A51A8" w14:paraId="7925F22E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3FCAB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10F06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A5064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AE5CC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1.6E-0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E71F0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1.2E-03</w:t>
            </w:r>
          </w:p>
        </w:tc>
      </w:tr>
      <w:tr w:rsidR="009656F0" w:rsidRPr="002A51A8" w14:paraId="0DFD27DA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8C16D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15009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83028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C1B91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3.0E-0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A4386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9.4E-03</w:t>
            </w:r>
          </w:p>
        </w:tc>
      </w:tr>
      <w:tr w:rsidR="009656F0" w:rsidRPr="002A51A8" w14:paraId="080AA513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E8434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28699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26EE6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56D29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6.4E-0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97E2F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1.7E-02</w:t>
            </w:r>
          </w:p>
        </w:tc>
      </w:tr>
      <w:tr w:rsidR="009656F0" w:rsidRPr="002A51A8" w14:paraId="62FB4D0C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B6EC5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3903072</w:t>
            </w:r>
            <w:proofErr w:type="gramEnd"/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53D22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chr11:65,583,066</w:t>
            </w:r>
            <w:proofErr w:type="gram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6F25B" w14:textId="77777777" w:rsidR="009656F0" w:rsidRPr="002A51A8" w:rsidRDefault="009656F0" w:rsidP="00317CF9">
            <w:pPr>
              <w:rPr>
                <w:i/>
                <w:iCs/>
                <w:color w:val="000000"/>
              </w:rPr>
            </w:pPr>
            <w:r w:rsidRPr="002A51A8">
              <w:rPr>
                <w:i/>
                <w:iCs/>
                <w:color w:val="000000"/>
              </w:rPr>
              <w:t>MUS8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C5EF5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3A4F0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</w:tr>
      <w:tr w:rsidR="009656F0" w:rsidRPr="002A51A8" w14:paraId="4F286481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7B899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1AD5B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46BDB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A6456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1.0E-1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7FE6D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3.2E-11</w:t>
            </w:r>
          </w:p>
        </w:tc>
      </w:tr>
      <w:tr w:rsidR="009656F0" w:rsidRPr="002A51A8" w14:paraId="610FDD46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47896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2F685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838F7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6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E1DBF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1.3E-0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E7DCD6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1.4E-04</w:t>
            </w:r>
          </w:p>
        </w:tc>
      </w:tr>
      <w:tr w:rsidR="009656F0" w:rsidRPr="002A51A8" w14:paraId="4C1A3189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8B6F9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616488</w:t>
            </w:r>
            <w:proofErr w:type="gramEnd"/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0418E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chr1:10,566,215</w:t>
            </w:r>
            <w:proofErr w:type="gram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FA8EC" w14:textId="77777777" w:rsidR="009656F0" w:rsidRPr="002A51A8" w:rsidRDefault="009656F0" w:rsidP="00317CF9">
            <w:pPr>
              <w:rPr>
                <w:i/>
                <w:iCs/>
                <w:color w:val="000000"/>
              </w:rPr>
            </w:pPr>
            <w:r w:rsidRPr="002A51A8">
              <w:rPr>
                <w:i/>
                <w:iCs/>
                <w:color w:val="000000"/>
              </w:rPr>
              <w:t>PEX1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03262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9D2D6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</w:tr>
      <w:tr w:rsidR="009656F0" w:rsidRPr="002A51A8" w14:paraId="01F3CB76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B2DC9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849C5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2C490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B926A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2.2E-0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CDF00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1.5E-03</w:t>
            </w:r>
          </w:p>
        </w:tc>
      </w:tr>
      <w:tr w:rsidR="009656F0" w:rsidRPr="002A51A8" w14:paraId="14841D06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113C9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4808801</w:t>
            </w:r>
            <w:proofErr w:type="gramEnd"/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0B60C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chr19:18,571,141</w:t>
            </w:r>
            <w:proofErr w:type="gram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4EBC2" w14:textId="77777777" w:rsidR="009656F0" w:rsidRPr="002A51A8" w:rsidRDefault="009656F0" w:rsidP="00317CF9">
            <w:pPr>
              <w:rPr>
                <w:i/>
                <w:iCs/>
                <w:color w:val="000000"/>
              </w:rPr>
            </w:pPr>
            <w:r w:rsidRPr="002A51A8">
              <w:rPr>
                <w:i/>
                <w:iCs/>
                <w:color w:val="000000"/>
              </w:rPr>
              <w:t>SSBP4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52C73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6E962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</w:tr>
      <w:tr w:rsidR="009656F0" w:rsidRPr="002A51A8" w14:paraId="2DF71251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A24CB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24505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E94AA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A16B3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5.3E-0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59BCE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2.8E-03</w:t>
            </w:r>
          </w:p>
        </w:tc>
      </w:tr>
      <w:tr w:rsidR="009656F0" w:rsidRPr="002A51A8" w14:paraId="45F930FB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6773A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11552449</w:t>
            </w:r>
            <w:proofErr w:type="gramEnd"/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8E90E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chr1:114,448,389</w:t>
            </w:r>
            <w:proofErr w:type="gram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170A9" w14:textId="77777777" w:rsidR="009656F0" w:rsidRPr="002A51A8" w:rsidRDefault="009656F0" w:rsidP="00317CF9">
            <w:pPr>
              <w:rPr>
                <w:i/>
                <w:iCs/>
                <w:color w:val="000000"/>
              </w:rPr>
            </w:pPr>
            <w:r w:rsidRPr="002A51A8">
              <w:rPr>
                <w:i/>
                <w:iCs/>
                <w:color w:val="000000"/>
              </w:rPr>
              <w:t>PHTF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BF489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11040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</w:tr>
      <w:tr w:rsidR="009656F0" w:rsidRPr="002A51A8" w14:paraId="4C92B248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8DCD6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CB471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31D74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2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DD324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7.1E-0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9EA69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3.5E-03</w:t>
            </w:r>
          </w:p>
        </w:tc>
      </w:tr>
      <w:tr w:rsidR="009656F0" w:rsidRPr="002A51A8" w14:paraId="49001612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E62D4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999737</w:t>
            </w:r>
            <w:proofErr w:type="gramEnd"/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21D5B" w14:textId="77777777" w:rsidR="009656F0" w:rsidRPr="002A51A8" w:rsidRDefault="009656F0" w:rsidP="00317CF9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chr14:69,034,682</w:t>
            </w:r>
            <w:proofErr w:type="gramEnd"/>
          </w:p>
        </w:tc>
        <w:tc>
          <w:tcPr>
            <w:tcW w:w="1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D0AB1" w14:textId="77777777" w:rsidR="009656F0" w:rsidRPr="002A51A8" w:rsidRDefault="009656F0" w:rsidP="00317CF9">
            <w:pPr>
              <w:rPr>
                <w:i/>
                <w:iCs/>
                <w:color w:val="000000"/>
              </w:rPr>
            </w:pPr>
            <w:r w:rsidRPr="002A51A8">
              <w:rPr>
                <w:i/>
                <w:iCs/>
                <w:color w:val="000000"/>
              </w:rPr>
              <w:t>RAD51L1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011F3" w14:textId="77777777" w:rsidR="009656F0" w:rsidRPr="002A51A8" w:rsidRDefault="009656F0" w:rsidP="00317CF9">
            <w:pPr>
              <w:rPr>
                <w:color w:val="00000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D7576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</w:tr>
      <w:tr w:rsidR="009656F0" w:rsidRPr="002A51A8" w14:paraId="701FE467" w14:textId="77777777" w:rsidTr="00317CF9">
        <w:trPr>
          <w:trHeight w:val="300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5B8117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740CF3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> </w:t>
            </w:r>
          </w:p>
        </w:tc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218597" w14:textId="77777777" w:rsidR="009656F0" w:rsidRPr="002A51A8" w:rsidRDefault="009656F0" w:rsidP="00317CF9">
            <w:pPr>
              <w:rPr>
                <w:color w:val="000000"/>
              </w:rPr>
            </w:pPr>
            <w:r w:rsidRPr="002A51A8">
              <w:rPr>
                <w:color w:val="000000"/>
              </w:rPr>
              <w:t xml:space="preserve">       Exon 1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0EDE5B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1.3E-0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4FD23" w14:textId="77777777" w:rsidR="009656F0" w:rsidRPr="002A51A8" w:rsidRDefault="009656F0" w:rsidP="00317CF9">
            <w:pPr>
              <w:jc w:val="right"/>
              <w:rPr>
                <w:color w:val="000000"/>
              </w:rPr>
            </w:pPr>
            <w:r w:rsidRPr="002A51A8">
              <w:rPr>
                <w:color w:val="000000"/>
              </w:rPr>
              <w:t>3.5E-02</w:t>
            </w:r>
          </w:p>
        </w:tc>
      </w:tr>
    </w:tbl>
    <w:p w14:paraId="128A4892" w14:textId="77777777" w:rsidR="009656F0" w:rsidRPr="0098368D" w:rsidRDefault="009656F0" w:rsidP="009656F0">
      <w:pPr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br w:type="page"/>
      </w:r>
    </w:p>
    <w:p w14:paraId="6488C6A5" w14:textId="308FA15E" w:rsidR="008C0B12" w:rsidRPr="002A51A8" w:rsidRDefault="00803A5F" w:rsidP="00936340">
      <w:pPr>
        <w:rPr>
          <w:b/>
          <w:bCs/>
        </w:rPr>
      </w:pPr>
      <w:proofErr w:type="gramStart"/>
      <w:r>
        <w:rPr>
          <w:b/>
          <w:bCs/>
        </w:rPr>
        <w:lastRenderedPageBreak/>
        <w:t>Supplementary Table 7</w:t>
      </w:r>
      <w:r w:rsidR="00936340" w:rsidRPr="002A51A8">
        <w:rPr>
          <w:b/>
          <w:bCs/>
        </w:rPr>
        <w:t xml:space="preserve">: </w:t>
      </w:r>
      <w:r w:rsidR="00877EA7">
        <w:rPr>
          <w:bCs/>
        </w:rPr>
        <w:t xml:space="preserve">Recalculation of splicing </w:t>
      </w:r>
      <w:r w:rsidR="00936340" w:rsidRPr="002A51A8">
        <w:rPr>
          <w:bCs/>
        </w:rPr>
        <w:t xml:space="preserve">QTL associations excluding reads containing SNPs with </w:t>
      </w:r>
      <w:r w:rsidR="00936340" w:rsidRPr="002A51A8">
        <w:rPr>
          <w:bCs/>
          <w:i/>
          <w:iCs/>
        </w:rPr>
        <w:t>r</w:t>
      </w:r>
      <w:r w:rsidR="00936340" w:rsidRPr="002A51A8">
        <w:rPr>
          <w:bCs/>
          <w:i/>
          <w:iCs/>
          <w:vertAlign w:val="superscript"/>
        </w:rPr>
        <w:t>2</w:t>
      </w:r>
      <w:r w:rsidR="00936340" w:rsidRPr="002A51A8">
        <w:rPr>
          <w:bCs/>
        </w:rPr>
        <w:t xml:space="preserve"> &gt; 0.1 with the index SNP.</w:t>
      </w:r>
      <w:proofErr w:type="gramEnd"/>
      <w:r w:rsidR="00936340" w:rsidRPr="002A51A8">
        <w:rPr>
          <w:b/>
          <w:bCs/>
        </w:rPr>
        <w:t xml:space="preserve"> </w:t>
      </w:r>
      <w:r w:rsidR="004B06F1">
        <w:rPr>
          <w:b/>
          <w:bCs/>
        </w:rPr>
        <w:t xml:space="preserve">* </w:t>
      </w:r>
      <w:r w:rsidR="004B06F1" w:rsidRPr="002A51A8">
        <w:t xml:space="preserve">The following genes were not tested using this method because there were no known SNPs with </w:t>
      </w:r>
      <w:r w:rsidR="004B06F1" w:rsidRPr="002A51A8">
        <w:rPr>
          <w:i/>
          <w:iCs/>
        </w:rPr>
        <w:t>r</w:t>
      </w:r>
      <w:r w:rsidR="004B06F1" w:rsidRPr="002A51A8">
        <w:rPr>
          <w:i/>
          <w:iCs/>
          <w:vertAlign w:val="superscript"/>
        </w:rPr>
        <w:t>2</w:t>
      </w:r>
      <w:r w:rsidR="004B06F1" w:rsidRPr="002A51A8">
        <w:t xml:space="preserve"> &gt; 0.1 with the index SNP within the exon(s)/junction(s) of interest: </w:t>
      </w:r>
      <w:r w:rsidR="004B06F1">
        <w:rPr>
          <w:i/>
          <w:iCs/>
        </w:rPr>
        <w:t>BABAM1</w:t>
      </w:r>
      <w:r w:rsidR="004B06F1" w:rsidRPr="002A51A8">
        <w:rPr>
          <w:i/>
          <w:iCs/>
        </w:rPr>
        <w:t>, SRGAP2D, PHTF1, PEX14, RAD51L1</w:t>
      </w:r>
    </w:p>
    <w:p w14:paraId="34A108DD" w14:textId="77777777" w:rsidR="008C0B12" w:rsidRDefault="008C0B12" w:rsidP="00936340">
      <w:pPr>
        <w:rPr>
          <w:b/>
          <w:bCs/>
          <w:sz w:val="22"/>
          <w:szCs w:val="22"/>
        </w:rPr>
      </w:pPr>
    </w:p>
    <w:tbl>
      <w:tblPr>
        <w:tblW w:w="11430" w:type="dxa"/>
        <w:tblInd w:w="-882" w:type="dxa"/>
        <w:tblLayout w:type="fixed"/>
        <w:tblLook w:val="04A0" w:firstRow="1" w:lastRow="0" w:firstColumn="1" w:lastColumn="0" w:noHBand="0" w:noVBand="1"/>
      </w:tblPr>
      <w:tblGrid>
        <w:gridCol w:w="2610"/>
        <w:gridCol w:w="1620"/>
        <w:gridCol w:w="2160"/>
        <w:gridCol w:w="1260"/>
        <w:gridCol w:w="1260"/>
        <w:gridCol w:w="1350"/>
        <w:gridCol w:w="1170"/>
      </w:tblGrid>
      <w:tr w:rsidR="008C0B12" w:rsidRPr="004B06F1" w14:paraId="612E2055" w14:textId="77777777" w:rsidTr="008C0B12">
        <w:trPr>
          <w:trHeight w:val="300"/>
        </w:trPr>
        <w:tc>
          <w:tcPr>
            <w:tcW w:w="26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76D107" w14:textId="77777777" w:rsidR="008C0B12" w:rsidRPr="004B06F1" w:rsidRDefault="008C0B12" w:rsidP="008C0B12">
            <w:pPr>
              <w:ind w:left="357"/>
              <w:rPr>
                <w:b/>
                <w:bCs/>
                <w:color w:val="000000"/>
                <w:sz w:val="20"/>
                <w:szCs w:val="20"/>
              </w:rPr>
            </w:pPr>
            <w:r w:rsidRPr="004B06F1">
              <w:rPr>
                <w:b/>
                <w:bCs/>
                <w:color w:val="000000"/>
                <w:sz w:val="20"/>
                <w:szCs w:val="20"/>
              </w:rPr>
              <w:t>Gene*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DBDCE" w14:textId="77777777" w:rsidR="008C0B12" w:rsidRPr="004B06F1" w:rsidRDefault="008C0B12" w:rsidP="008C0B12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4B06F1">
              <w:rPr>
                <w:b/>
                <w:bCs/>
                <w:color w:val="000000"/>
                <w:sz w:val="20"/>
                <w:szCs w:val="20"/>
              </w:rPr>
              <w:t xml:space="preserve">Index SNP </w:t>
            </w:r>
            <w:proofErr w:type="spellStart"/>
            <w:r w:rsidRPr="004B06F1">
              <w:rPr>
                <w:b/>
                <w:bCs/>
                <w:color w:val="000000"/>
                <w:sz w:val="20"/>
                <w:szCs w:val="20"/>
              </w:rPr>
              <w:t>rsID</w:t>
            </w:r>
            <w:proofErr w:type="spellEnd"/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74D85" w14:textId="77777777" w:rsidR="008C0B12" w:rsidRPr="004B06F1" w:rsidRDefault="008C0B12" w:rsidP="008C0B12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4B06F1">
              <w:rPr>
                <w:b/>
                <w:bCs/>
                <w:color w:val="000000"/>
                <w:sz w:val="20"/>
                <w:szCs w:val="20"/>
              </w:rPr>
              <w:t xml:space="preserve">Excluded SNP(s) </w:t>
            </w:r>
            <w:proofErr w:type="spellStart"/>
            <w:r w:rsidRPr="004B06F1">
              <w:rPr>
                <w:b/>
                <w:bCs/>
                <w:color w:val="000000"/>
                <w:sz w:val="20"/>
                <w:szCs w:val="20"/>
              </w:rPr>
              <w:t>rsID</w:t>
            </w:r>
            <w:proofErr w:type="spellEnd"/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5BE4E" w14:textId="77777777" w:rsidR="008C0B12" w:rsidRPr="004B06F1" w:rsidRDefault="008C0B12" w:rsidP="008C0B12">
            <w:pPr>
              <w:rPr>
                <w:b/>
                <w:bCs/>
                <w:i/>
                <w:iCs/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b/>
                <w:bCs/>
                <w:i/>
                <w:iCs/>
                <w:color w:val="000000"/>
                <w:sz w:val="20"/>
                <w:szCs w:val="20"/>
              </w:rPr>
              <w:t>r</w:t>
            </w:r>
            <w:r w:rsidRPr="004B06F1">
              <w:rPr>
                <w:b/>
                <w:bCs/>
                <w:i/>
                <w:iCs/>
                <w:color w:val="000000"/>
                <w:sz w:val="20"/>
                <w:szCs w:val="20"/>
                <w:vertAlign w:val="superscript"/>
              </w:rPr>
              <w:t>2</w:t>
            </w:r>
            <w:r w:rsidRPr="004B06F1">
              <w:rPr>
                <w:b/>
                <w:bCs/>
                <w:color w:val="000000"/>
                <w:sz w:val="20"/>
                <w:szCs w:val="20"/>
              </w:rPr>
              <w:t>with</w:t>
            </w:r>
            <w:proofErr w:type="gramEnd"/>
            <w:r w:rsidRPr="004B06F1">
              <w:rPr>
                <w:b/>
                <w:bCs/>
                <w:color w:val="000000"/>
                <w:sz w:val="20"/>
                <w:szCs w:val="20"/>
              </w:rPr>
              <w:t xml:space="preserve"> index SNP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2B21F" w14:textId="77777777" w:rsidR="008C0B12" w:rsidRPr="004B06F1" w:rsidRDefault="008C0B12" w:rsidP="008C0B12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4B06F1">
              <w:rPr>
                <w:b/>
                <w:bCs/>
                <w:color w:val="000000"/>
                <w:sz w:val="20"/>
                <w:szCs w:val="20"/>
              </w:rPr>
              <w:t>Percent reads excluded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80570" w14:textId="77777777" w:rsidR="008C0B12" w:rsidRPr="004B06F1" w:rsidRDefault="008C0B12" w:rsidP="008C0B12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4B06F1">
              <w:rPr>
                <w:b/>
                <w:bCs/>
                <w:color w:val="000000"/>
                <w:sz w:val="20"/>
                <w:szCs w:val="20"/>
              </w:rPr>
              <w:t>P-value before exclusio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559AE" w14:textId="77777777" w:rsidR="008C0B12" w:rsidRPr="004B06F1" w:rsidRDefault="008C0B12" w:rsidP="008C0B12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4B06F1">
              <w:rPr>
                <w:b/>
                <w:bCs/>
                <w:color w:val="000000"/>
                <w:sz w:val="20"/>
                <w:szCs w:val="20"/>
              </w:rPr>
              <w:t>P-value after exclusion</w:t>
            </w:r>
          </w:p>
        </w:tc>
      </w:tr>
      <w:tr w:rsidR="008C0B12" w:rsidRPr="004B06F1" w14:paraId="33E4D83F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9B3897" w14:textId="77777777" w:rsidR="008C0B12" w:rsidRPr="004B06F1" w:rsidRDefault="008C0B12" w:rsidP="008C0B12">
            <w:pPr>
              <w:rPr>
                <w:b/>
                <w:bCs/>
                <w:color w:val="000000"/>
                <w:sz w:val="20"/>
                <w:szCs w:val="20"/>
              </w:rPr>
            </w:pPr>
            <w:r w:rsidRPr="004B06F1">
              <w:rPr>
                <w:b/>
                <w:bCs/>
                <w:color w:val="000000"/>
                <w:sz w:val="20"/>
                <w:szCs w:val="20"/>
              </w:rPr>
              <w:t xml:space="preserve">       Component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D6DF47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40B29D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10E269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CACAE2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D619F0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E0439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</w:tr>
      <w:tr w:rsidR="008C0B12" w:rsidRPr="004B06F1" w14:paraId="399509F3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8C50C" w14:textId="77777777" w:rsidR="008C0B12" w:rsidRPr="004B06F1" w:rsidRDefault="008C0B12" w:rsidP="008C0B1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B06F1">
              <w:rPr>
                <w:i/>
                <w:iCs/>
                <w:color w:val="000000"/>
                <w:sz w:val="20"/>
                <w:szCs w:val="20"/>
              </w:rPr>
              <w:t>STXBP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C473C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6504950</w:t>
            </w:r>
            <w:proofErr w:type="gramEnd"/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5959A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8EF63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49CE0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33D94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E2883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</w:tr>
      <w:tr w:rsidR="008C0B12" w:rsidRPr="004B06F1" w14:paraId="3115352A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B7962" w14:textId="141FC465" w:rsidR="008C0B12" w:rsidRPr="004B06F1" w:rsidRDefault="00EB1CE2" w:rsidP="008C0B1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5-</w:t>
            </w:r>
            <w:r w:rsidR="008C0B12" w:rsidRPr="004B06F1">
              <w:rPr>
                <w:color w:val="000000"/>
                <w:sz w:val="20"/>
                <w:szCs w:val="20"/>
              </w:rPr>
              <w:t>6 junction 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C70BB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D7E63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1156287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68E9B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8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9A6D9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66%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2CB2B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1.2E-2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18FFAC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3.8E-18</w:t>
            </w:r>
          </w:p>
        </w:tc>
      </w:tr>
      <w:tr w:rsidR="008C0B12" w:rsidRPr="004B06F1" w14:paraId="2A01AA16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55145" w14:textId="5D9FA4C1" w:rsidR="008C0B12" w:rsidRPr="004B06F1" w:rsidRDefault="00EB1CE2" w:rsidP="008C0B1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5-</w:t>
            </w:r>
            <w:r w:rsidR="008C0B12" w:rsidRPr="004B06F1">
              <w:rPr>
                <w:color w:val="000000"/>
                <w:sz w:val="20"/>
                <w:szCs w:val="20"/>
              </w:rPr>
              <w:t>6 junction 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B82B6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22DE6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1156287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7A9B9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8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6EE88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77%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9A676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4.1E-2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3A22F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3.3E-14</w:t>
            </w:r>
          </w:p>
        </w:tc>
      </w:tr>
      <w:tr w:rsidR="008C0B12" w:rsidRPr="004B06F1" w14:paraId="6F101319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6D819" w14:textId="77777777" w:rsidR="008C0B12" w:rsidRPr="004B06F1" w:rsidRDefault="008C0B12" w:rsidP="008C0B1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B06F1">
              <w:rPr>
                <w:i/>
                <w:iCs/>
                <w:color w:val="000000"/>
                <w:sz w:val="20"/>
                <w:szCs w:val="20"/>
              </w:rPr>
              <w:t>MUS8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D0335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3903072</w:t>
            </w:r>
            <w:proofErr w:type="gramEnd"/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0F713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3602E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D9B1B" w14:textId="77777777" w:rsidR="008C0B12" w:rsidRPr="004B06F1" w:rsidRDefault="008C0B12" w:rsidP="008C0B12">
            <w:pPr>
              <w:rPr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41ED7" w14:textId="77777777" w:rsidR="008C0B12" w:rsidRPr="004B06F1" w:rsidRDefault="008C0B12" w:rsidP="008C0B12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01B9C" w14:textId="77777777" w:rsidR="008C0B12" w:rsidRPr="004B06F1" w:rsidRDefault="008C0B12" w:rsidP="008C0B12">
            <w:pPr>
              <w:rPr>
                <w:sz w:val="20"/>
                <w:szCs w:val="20"/>
              </w:rPr>
            </w:pPr>
            <w:r w:rsidRPr="004B06F1">
              <w:rPr>
                <w:sz w:val="20"/>
                <w:szCs w:val="20"/>
              </w:rPr>
              <w:t> </w:t>
            </w:r>
          </w:p>
        </w:tc>
      </w:tr>
      <w:tr w:rsidR="008C0B12" w:rsidRPr="004B06F1" w14:paraId="1F4EAE65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9A7B5" w14:textId="0E0D960B" w:rsidR="008C0B12" w:rsidRPr="004B06F1" w:rsidRDefault="00EB1CE2" w:rsidP="008C0B1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5-</w:t>
            </w:r>
            <w:r w:rsidR="008C0B12" w:rsidRPr="004B06F1">
              <w:rPr>
                <w:color w:val="000000"/>
                <w:sz w:val="20"/>
                <w:szCs w:val="20"/>
              </w:rPr>
              <w:t>6 junct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3ADE3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29CDB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659857</w:t>
            </w:r>
            <w:proofErr w:type="gramEnd"/>
            <w:r w:rsidRPr="004B06F1">
              <w:rPr>
                <w:color w:val="000000"/>
                <w:sz w:val="20"/>
                <w:szCs w:val="20"/>
              </w:rPr>
              <w:t>, rs545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84AA9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41, 0.4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50BB6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67%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F288B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1.1E-2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35E1F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30</w:t>
            </w:r>
          </w:p>
        </w:tc>
      </w:tr>
      <w:tr w:rsidR="008C0B12" w:rsidRPr="004B06F1" w14:paraId="52DAB894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51815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 xml:space="preserve">       Exon 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9AABC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79E40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659857</w:t>
            </w:r>
            <w:proofErr w:type="gramEnd"/>
            <w:r w:rsidRPr="004B06F1">
              <w:rPr>
                <w:color w:val="000000"/>
                <w:sz w:val="20"/>
                <w:szCs w:val="20"/>
              </w:rPr>
              <w:t>, rs545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EE0AE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41, 0.4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E4E78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18%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55AF0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2.2E-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E8114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16</w:t>
            </w:r>
          </w:p>
        </w:tc>
      </w:tr>
      <w:tr w:rsidR="008C0B12" w:rsidRPr="004B06F1" w14:paraId="523B8A1A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7D737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 xml:space="preserve">       Exon 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81D76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F38D2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659857</w:t>
            </w:r>
            <w:proofErr w:type="gramEnd"/>
            <w:r w:rsidRPr="004B06F1">
              <w:rPr>
                <w:color w:val="000000"/>
                <w:sz w:val="20"/>
                <w:szCs w:val="20"/>
              </w:rPr>
              <w:t>, rs5455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39AFD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41, 0.4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DDFC9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40%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EEFDE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8.1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50D49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20</w:t>
            </w:r>
          </w:p>
        </w:tc>
      </w:tr>
      <w:tr w:rsidR="008C0B12" w:rsidRPr="004B06F1" w14:paraId="3BF2CB17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DE674" w14:textId="77777777" w:rsidR="008C0B12" w:rsidRPr="004B06F1" w:rsidRDefault="008C0B12" w:rsidP="008C0B1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B06F1">
              <w:rPr>
                <w:i/>
                <w:iCs/>
                <w:color w:val="000000"/>
                <w:sz w:val="20"/>
                <w:szCs w:val="20"/>
              </w:rPr>
              <w:t>SSBP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ED644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4808801</w:t>
            </w:r>
            <w:proofErr w:type="gramEnd"/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EDEA6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04804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7A6C1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52A21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E2308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</w:tr>
      <w:tr w:rsidR="008C0B12" w:rsidRPr="004B06F1" w14:paraId="413E42A4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5FB62" w14:textId="518AB9BA" w:rsidR="008C0B12" w:rsidRPr="004B06F1" w:rsidRDefault="00EB1CE2" w:rsidP="008C0B1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2-</w:t>
            </w:r>
            <w:r w:rsidR="008C0B12" w:rsidRPr="004B06F1">
              <w:rPr>
                <w:color w:val="000000"/>
                <w:sz w:val="20"/>
                <w:szCs w:val="20"/>
              </w:rPr>
              <w:t>3 junct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9CA20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BFA47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No SNPs in exons 2 or 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D48AB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9778D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C353D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336E8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</w:tr>
      <w:tr w:rsidR="008C0B12" w:rsidRPr="004B06F1" w14:paraId="6EE2ABB3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F57B0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 xml:space="preserve">       Exon 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3A0B3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8E1D8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10405636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D0E30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9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5FE6F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11%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ECE9A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5.8E-0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8C175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9.7E-07</w:t>
            </w:r>
          </w:p>
        </w:tc>
      </w:tr>
      <w:tr w:rsidR="008C0B12" w:rsidRPr="004B06F1" w14:paraId="507EF029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1D829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 xml:space="preserve">       Exon 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E402F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13A1F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10405636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F7214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9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859A9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36%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46D8E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3.0E-06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BAD29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0.27</w:t>
            </w:r>
          </w:p>
        </w:tc>
      </w:tr>
      <w:tr w:rsidR="008C0B12" w:rsidRPr="004B06F1" w14:paraId="298F60AD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02EE2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 xml:space="preserve">       Exon 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373B6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ADE44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No SNPs in exons 1, 2, or 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DA5AD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9C8EC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DCEDE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5D8EA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</w:tr>
      <w:tr w:rsidR="008C0B12" w:rsidRPr="004B06F1" w14:paraId="54A34FE9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C9FC1" w14:textId="77777777" w:rsidR="008C0B12" w:rsidRPr="004B06F1" w:rsidRDefault="008C0B12" w:rsidP="008C0B12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B06F1">
              <w:rPr>
                <w:i/>
                <w:iCs/>
                <w:color w:val="000000"/>
                <w:sz w:val="20"/>
                <w:szCs w:val="20"/>
              </w:rPr>
              <w:t>DCLRE1B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99B92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11552449</w:t>
            </w:r>
            <w:proofErr w:type="gramEnd"/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21A37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47237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E97B2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E8133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F4CD4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</w:tr>
      <w:tr w:rsidR="008C0B12" w:rsidRPr="004B06F1" w14:paraId="09BD373D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D70E5" w14:textId="461AAE7E" w:rsidR="008C0B12" w:rsidRPr="004B06F1" w:rsidRDefault="00EB1CE2" w:rsidP="008C0B12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Exon 1-</w:t>
            </w:r>
            <w:r w:rsidR="008C0B12" w:rsidRPr="004B06F1">
              <w:rPr>
                <w:color w:val="000000"/>
                <w:sz w:val="20"/>
                <w:szCs w:val="20"/>
              </w:rPr>
              <w:t>3 junction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0AD1A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D82DA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11552449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1DF2D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1.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BB676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94%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3A31C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1.3E-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45A3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2.8E-03</w:t>
            </w:r>
          </w:p>
        </w:tc>
      </w:tr>
      <w:tr w:rsidR="008C0B12" w:rsidRPr="004B06F1" w14:paraId="705AA9A6" w14:textId="77777777" w:rsidTr="008C0B12">
        <w:trPr>
          <w:trHeight w:val="300"/>
        </w:trPr>
        <w:tc>
          <w:tcPr>
            <w:tcW w:w="26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FCDB67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 xml:space="preserve">       Exon 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79D9C2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A3AB11" w14:textId="77777777" w:rsidR="008C0B12" w:rsidRPr="004B06F1" w:rsidRDefault="008C0B12" w:rsidP="008C0B12">
            <w:pPr>
              <w:rPr>
                <w:color w:val="000000"/>
                <w:sz w:val="20"/>
                <w:szCs w:val="20"/>
              </w:rPr>
            </w:pPr>
            <w:proofErr w:type="gramStart"/>
            <w:r w:rsidRPr="004B06F1">
              <w:rPr>
                <w:color w:val="000000"/>
                <w:sz w:val="20"/>
                <w:szCs w:val="20"/>
              </w:rPr>
              <w:t>rs11552449</w:t>
            </w:r>
            <w:proofErr w:type="gramEnd"/>
            <w:r w:rsidRPr="004B06F1">
              <w:rPr>
                <w:color w:val="000000"/>
                <w:sz w:val="20"/>
                <w:szCs w:val="20"/>
              </w:rPr>
              <w:t>, rs37619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E65882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1.0, 0.9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DE48F1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39%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A13DF6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3.0E-0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2DC4F" w14:textId="77777777" w:rsidR="008C0B12" w:rsidRPr="004B06F1" w:rsidRDefault="008C0B12" w:rsidP="008C0B12">
            <w:pPr>
              <w:jc w:val="right"/>
              <w:rPr>
                <w:color w:val="000000"/>
                <w:sz w:val="20"/>
                <w:szCs w:val="20"/>
              </w:rPr>
            </w:pPr>
            <w:r w:rsidRPr="004B06F1">
              <w:rPr>
                <w:color w:val="000000"/>
                <w:sz w:val="20"/>
                <w:szCs w:val="20"/>
              </w:rPr>
              <w:t>2.0E-04</w:t>
            </w:r>
          </w:p>
        </w:tc>
      </w:tr>
    </w:tbl>
    <w:p w14:paraId="20DDE42C" w14:textId="77777777" w:rsidR="008C0B12" w:rsidRPr="004B06F1" w:rsidRDefault="008C0B12" w:rsidP="00936340">
      <w:pPr>
        <w:rPr>
          <w:b/>
          <w:bCs/>
          <w:sz w:val="20"/>
          <w:szCs w:val="20"/>
        </w:rPr>
      </w:pPr>
    </w:p>
    <w:p w14:paraId="7B87364F" w14:textId="77777777" w:rsidR="008C0B12" w:rsidRPr="004B06F1" w:rsidRDefault="008C0B12" w:rsidP="00936340">
      <w:pPr>
        <w:rPr>
          <w:b/>
          <w:bCs/>
          <w:sz w:val="20"/>
          <w:szCs w:val="20"/>
        </w:rPr>
      </w:pPr>
    </w:p>
    <w:p w14:paraId="3A180E6D" w14:textId="77777777" w:rsidR="0098368D" w:rsidRPr="004B06F1" w:rsidRDefault="0098368D">
      <w:pPr>
        <w:rPr>
          <w:sz w:val="20"/>
          <w:szCs w:val="20"/>
          <w:u w:val="single"/>
        </w:rPr>
      </w:pPr>
      <w:r w:rsidRPr="004B06F1">
        <w:rPr>
          <w:sz w:val="20"/>
          <w:szCs w:val="20"/>
          <w:u w:val="single"/>
        </w:rPr>
        <w:br w:type="page"/>
      </w:r>
    </w:p>
    <w:p w14:paraId="334CCDD5" w14:textId="3D2459D5" w:rsidR="00936340" w:rsidRDefault="004B4363">
      <w:r>
        <w:rPr>
          <w:b/>
        </w:rPr>
        <w:lastRenderedPageBreak/>
        <w:t>Supplementary Table 8</w:t>
      </w:r>
      <w:r w:rsidR="00523D66">
        <w:rPr>
          <w:b/>
        </w:rPr>
        <w:t xml:space="preserve">: </w:t>
      </w:r>
      <w:r w:rsidR="00523D66" w:rsidRPr="001427A7">
        <w:t xml:space="preserve">Overlap of the </w:t>
      </w:r>
      <w:r w:rsidR="00523D66">
        <w:t xml:space="preserve">posterior probabilities of the splicing </w:t>
      </w:r>
      <w:r w:rsidR="00523D66" w:rsidRPr="001427A7">
        <w:t xml:space="preserve">QTL and case-control association statistics based on cumulative probability of </w:t>
      </w:r>
      <w:r w:rsidR="00523D66">
        <w:t>the splicing QTL</w:t>
      </w:r>
      <w:r w:rsidR="00523D66" w:rsidRPr="001427A7">
        <w:t xml:space="preserve"> association &gt;0.95. * P-value for </w:t>
      </w:r>
      <w:r w:rsidR="00523D66" w:rsidRPr="001427A7">
        <w:rPr>
          <w:i/>
        </w:rPr>
        <w:t>BABAM1</w:t>
      </w:r>
      <w:r w:rsidR="00523D66" w:rsidRPr="001427A7">
        <w:t>was obtained</w:t>
      </w:r>
      <w:r w:rsidR="00523D66">
        <w:t xml:space="preserve"> from the ER-negative analysis from GAME-ON, since this locus was identified by a GWAS for ER-negative breast cancer.</w:t>
      </w:r>
    </w:p>
    <w:p w14:paraId="66C5910E" w14:textId="77777777" w:rsidR="00523D66" w:rsidRDefault="00523D66"/>
    <w:p w14:paraId="445AA10D" w14:textId="77777777" w:rsidR="00523D66" w:rsidRDefault="00523D66"/>
    <w:tbl>
      <w:tblPr>
        <w:tblStyle w:val="TableGrid"/>
        <w:tblW w:w="10440" w:type="dxa"/>
        <w:tblInd w:w="-342" w:type="dxa"/>
        <w:tblLayout w:type="fixed"/>
        <w:tblLook w:val="04A0" w:firstRow="1" w:lastRow="0" w:firstColumn="1" w:lastColumn="0" w:noHBand="0" w:noVBand="1"/>
      </w:tblPr>
      <w:tblGrid>
        <w:gridCol w:w="1095"/>
        <w:gridCol w:w="3135"/>
        <w:gridCol w:w="1890"/>
        <w:gridCol w:w="900"/>
        <w:gridCol w:w="1980"/>
        <w:gridCol w:w="1440"/>
      </w:tblGrid>
      <w:tr w:rsidR="00523D66" w:rsidRPr="004D6A5B" w14:paraId="0A163156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52014B51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</w:p>
        </w:tc>
        <w:tc>
          <w:tcPr>
            <w:tcW w:w="3135" w:type="dxa"/>
            <w:noWrap/>
            <w:hideMark/>
          </w:tcPr>
          <w:p w14:paraId="16B33646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Target event</w:t>
            </w:r>
          </w:p>
        </w:tc>
        <w:tc>
          <w:tcPr>
            <w:tcW w:w="1890" w:type="dxa"/>
          </w:tcPr>
          <w:p w14:paraId="7435D8B8" w14:textId="77777777" w:rsidR="00523D66" w:rsidRPr="00B34363" w:rsidRDefault="00523D66" w:rsidP="00474B96">
            <w:pPr>
              <w:ind w:right="-198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Best p value for breast cancer from GAME-ON</w:t>
            </w:r>
          </w:p>
        </w:tc>
        <w:tc>
          <w:tcPr>
            <w:tcW w:w="900" w:type="dxa"/>
            <w:noWrap/>
            <w:hideMark/>
          </w:tcPr>
          <w:p w14:paraId="50C7FB03" w14:textId="77777777" w:rsidR="00523D66" w:rsidRPr="00B34363" w:rsidRDefault="00523D66" w:rsidP="00474B96">
            <w:pPr>
              <w:ind w:right="-18"/>
              <w:jc w:val="both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Total # SNPs</w:t>
            </w:r>
          </w:p>
        </w:tc>
        <w:tc>
          <w:tcPr>
            <w:tcW w:w="1980" w:type="dxa"/>
            <w:noWrap/>
            <w:hideMark/>
          </w:tcPr>
          <w:p w14:paraId="22F578C9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# SNPs to reach 0.95 probability case-control</w:t>
            </w:r>
          </w:p>
        </w:tc>
        <w:tc>
          <w:tcPr>
            <w:tcW w:w="1440" w:type="dxa"/>
            <w:noWrap/>
            <w:hideMark/>
          </w:tcPr>
          <w:p w14:paraId="3E277091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 xml:space="preserve">Splicing </w:t>
            </w:r>
            <w:r w:rsidRPr="00B34363">
              <w:rPr>
                <w:rFonts w:ascii="Times" w:eastAsia="Times New Roman" w:hAnsi="Times"/>
                <w:color w:val="000000"/>
              </w:rPr>
              <w:t>QTL cumulative probability</w:t>
            </w:r>
          </w:p>
        </w:tc>
      </w:tr>
      <w:tr w:rsidR="00523D66" w:rsidRPr="004D6A5B" w14:paraId="633B9BEB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106F6EBC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</w:p>
        </w:tc>
        <w:tc>
          <w:tcPr>
            <w:tcW w:w="3135" w:type="dxa"/>
            <w:noWrap/>
            <w:hideMark/>
          </w:tcPr>
          <w:p w14:paraId="1DF7E882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</w:p>
        </w:tc>
        <w:tc>
          <w:tcPr>
            <w:tcW w:w="1890" w:type="dxa"/>
          </w:tcPr>
          <w:p w14:paraId="4A9F7E45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</w:p>
        </w:tc>
        <w:tc>
          <w:tcPr>
            <w:tcW w:w="900" w:type="dxa"/>
            <w:noWrap/>
            <w:hideMark/>
          </w:tcPr>
          <w:p w14:paraId="63BBFC00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</w:p>
        </w:tc>
        <w:tc>
          <w:tcPr>
            <w:tcW w:w="1980" w:type="dxa"/>
            <w:noWrap/>
            <w:hideMark/>
          </w:tcPr>
          <w:p w14:paraId="3DBF6B29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</w:p>
        </w:tc>
        <w:tc>
          <w:tcPr>
            <w:tcW w:w="1440" w:type="dxa"/>
            <w:noWrap/>
            <w:hideMark/>
          </w:tcPr>
          <w:p w14:paraId="737ED198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</w:p>
        </w:tc>
      </w:tr>
      <w:tr w:rsidR="00523D66" w:rsidRPr="004D6A5B" w14:paraId="7CE2B87A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00D96F33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Locus 1</w:t>
            </w:r>
          </w:p>
        </w:tc>
        <w:tc>
          <w:tcPr>
            <w:tcW w:w="3135" w:type="dxa"/>
            <w:noWrap/>
            <w:hideMark/>
          </w:tcPr>
          <w:p w14:paraId="308BAF6D" w14:textId="77777777" w:rsidR="00523D66" w:rsidRPr="001427A7" w:rsidRDefault="00523D66" w:rsidP="00474B96">
            <w:pPr>
              <w:rPr>
                <w:rFonts w:ascii="Times" w:eastAsia="Times New Roman" w:hAnsi="Times"/>
                <w:i/>
                <w:color w:val="000000"/>
              </w:rPr>
            </w:pPr>
            <w:r w:rsidRPr="001427A7">
              <w:rPr>
                <w:rFonts w:ascii="Times" w:eastAsia="Times New Roman" w:hAnsi="Times"/>
                <w:i/>
                <w:color w:val="000000"/>
              </w:rPr>
              <w:t>STXBP4</w:t>
            </w:r>
          </w:p>
        </w:tc>
        <w:tc>
          <w:tcPr>
            <w:tcW w:w="1890" w:type="dxa"/>
          </w:tcPr>
          <w:p w14:paraId="79D5AF67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5.2 x 10</w:t>
            </w:r>
            <w:r w:rsidRPr="00B34363">
              <w:rPr>
                <w:rFonts w:ascii="Times" w:eastAsia="Times New Roman" w:hAnsi="Times"/>
                <w:color w:val="000000"/>
                <w:vertAlign w:val="superscript"/>
              </w:rPr>
              <w:t>-5</w:t>
            </w:r>
          </w:p>
        </w:tc>
        <w:tc>
          <w:tcPr>
            <w:tcW w:w="900" w:type="dxa"/>
            <w:noWrap/>
            <w:hideMark/>
          </w:tcPr>
          <w:p w14:paraId="15B700B6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908</w:t>
            </w:r>
          </w:p>
        </w:tc>
        <w:tc>
          <w:tcPr>
            <w:tcW w:w="1980" w:type="dxa"/>
            <w:noWrap/>
            <w:hideMark/>
          </w:tcPr>
          <w:p w14:paraId="28A312C5" w14:textId="624D7BA9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23</w:t>
            </w:r>
          </w:p>
        </w:tc>
        <w:tc>
          <w:tcPr>
            <w:tcW w:w="1440" w:type="dxa"/>
            <w:noWrap/>
            <w:hideMark/>
          </w:tcPr>
          <w:p w14:paraId="1313E271" w14:textId="06012E8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0.55</w:t>
            </w:r>
          </w:p>
        </w:tc>
      </w:tr>
      <w:tr w:rsidR="00523D66" w:rsidRPr="004D6A5B" w14:paraId="0C2F3D87" w14:textId="77777777" w:rsidTr="00474B96">
        <w:trPr>
          <w:trHeight w:val="153"/>
        </w:trPr>
        <w:tc>
          <w:tcPr>
            <w:tcW w:w="1095" w:type="dxa"/>
            <w:noWrap/>
            <w:hideMark/>
          </w:tcPr>
          <w:p w14:paraId="20CC1FB3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Locus 2</w:t>
            </w:r>
          </w:p>
        </w:tc>
        <w:tc>
          <w:tcPr>
            <w:tcW w:w="3135" w:type="dxa"/>
            <w:noWrap/>
            <w:hideMark/>
          </w:tcPr>
          <w:p w14:paraId="51E8E7C6" w14:textId="77777777" w:rsidR="00523D66" w:rsidRPr="001427A7" w:rsidRDefault="00523D66" w:rsidP="00474B96">
            <w:pPr>
              <w:rPr>
                <w:rFonts w:ascii="Times" w:eastAsia="Times New Roman" w:hAnsi="Times"/>
                <w:i/>
                <w:color w:val="000000"/>
              </w:rPr>
            </w:pPr>
            <w:r w:rsidRPr="001427A7">
              <w:rPr>
                <w:rFonts w:ascii="Times" w:eastAsia="Times New Roman" w:hAnsi="Times"/>
                <w:i/>
                <w:color w:val="000000"/>
              </w:rPr>
              <w:t>DCLRE1B</w:t>
            </w:r>
          </w:p>
        </w:tc>
        <w:tc>
          <w:tcPr>
            <w:tcW w:w="1890" w:type="dxa"/>
            <w:vMerge w:val="restart"/>
          </w:tcPr>
          <w:p w14:paraId="6F107749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2.0 x 10</w:t>
            </w:r>
            <w:r w:rsidRPr="00B34363">
              <w:rPr>
                <w:rFonts w:ascii="Times" w:eastAsia="Times New Roman" w:hAnsi="Times"/>
                <w:color w:val="000000"/>
                <w:vertAlign w:val="superscript"/>
              </w:rPr>
              <w:t>-3</w:t>
            </w:r>
          </w:p>
        </w:tc>
        <w:tc>
          <w:tcPr>
            <w:tcW w:w="900" w:type="dxa"/>
            <w:noWrap/>
            <w:hideMark/>
          </w:tcPr>
          <w:p w14:paraId="65BD1BFC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705</w:t>
            </w:r>
          </w:p>
        </w:tc>
        <w:tc>
          <w:tcPr>
            <w:tcW w:w="1980" w:type="dxa"/>
            <w:noWrap/>
            <w:hideMark/>
          </w:tcPr>
          <w:p w14:paraId="22E7851D" w14:textId="419ED05E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2</w:t>
            </w:r>
          </w:p>
        </w:tc>
        <w:tc>
          <w:tcPr>
            <w:tcW w:w="1440" w:type="dxa"/>
            <w:noWrap/>
            <w:hideMark/>
          </w:tcPr>
          <w:p w14:paraId="26EA78F6" w14:textId="58528464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0.</w:t>
            </w:r>
            <w:r>
              <w:rPr>
                <w:rFonts w:ascii="Times" w:eastAsia="Times New Roman" w:hAnsi="Times"/>
                <w:color w:val="000000"/>
              </w:rPr>
              <w:t>038</w:t>
            </w:r>
          </w:p>
        </w:tc>
      </w:tr>
      <w:tr w:rsidR="00523D66" w:rsidRPr="004D6A5B" w14:paraId="58555DB7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0B581473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Locus 2</w:t>
            </w:r>
          </w:p>
        </w:tc>
        <w:tc>
          <w:tcPr>
            <w:tcW w:w="3135" w:type="dxa"/>
            <w:noWrap/>
            <w:hideMark/>
          </w:tcPr>
          <w:p w14:paraId="4D15404A" w14:textId="77777777" w:rsidR="00523D66" w:rsidRPr="001427A7" w:rsidRDefault="00523D66" w:rsidP="00474B96">
            <w:pPr>
              <w:rPr>
                <w:rFonts w:ascii="Times" w:eastAsia="Times New Roman" w:hAnsi="Times"/>
                <w:i/>
                <w:color w:val="000000"/>
              </w:rPr>
            </w:pPr>
            <w:r w:rsidRPr="001427A7">
              <w:rPr>
                <w:rFonts w:ascii="Times" w:eastAsia="Times New Roman" w:hAnsi="Times"/>
                <w:i/>
                <w:color w:val="000000"/>
              </w:rPr>
              <w:t>PHTF1</w:t>
            </w:r>
          </w:p>
        </w:tc>
        <w:tc>
          <w:tcPr>
            <w:tcW w:w="1890" w:type="dxa"/>
            <w:vMerge/>
          </w:tcPr>
          <w:p w14:paraId="43503FC8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</w:p>
        </w:tc>
        <w:tc>
          <w:tcPr>
            <w:tcW w:w="900" w:type="dxa"/>
            <w:noWrap/>
            <w:hideMark/>
          </w:tcPr>
          <w:p w14:paraId="78ABC0E2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70</w:t>
            </w:r>
            <w:r>
              <w:rPr>
                <w:rFonts w:ascii="Times" w:eastAsia="Times New Roman" w:hAnsi="Times"/>
                <w:color w:val="000000"/>
              </w:rPr>
              <w:t>5</w:t>
            </w:r>
          </w:p>
        </w:tc>
        <w:tc>
          <w:tcPr>
            <w:tcW w:w="1980" w:type="dxa"/>
            <w:noWrap/>
            <w:hideMark/>
          </w:tcPr>
          <w:p w14:paraId="70138726" w14:textId="0A76F69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28</w:t>
            </w:r>
          </w:p>
        </w:tc>
        <w:tc>
          <w:tcPr>
            <w:tcW w:w="1440" w:type="dxa"/>
            <w:noWrap/>
            <w:hideMark/>
          </w:tcPr>
          <w:p w14:paraId="3834B01F" w14:textId="7858735F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0.16</w:t>
            </w:r>
          </w:p>
        </w:tc>
      </w:tr>
      <w:tr w:rsidR="00523D66" w:rsidRPr="004D6A5B" w14:paraId="270C5A1F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5DF9281F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Locus 3</w:t>
            </w:r>
          </w:p>
        </w:tc>
        <w:tc>
          <w:tcPr>
            <w:tcW w:w="3135" w:type="dxa"/>
            <w:noWrap/>
            <w:hideMark/>
          </w:tcPr>
          <w:p w14:paraId="3A8503A8" w14:textId="77777777" w:rsidR="00523D66" w:rsidRPr="00A97F59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 w:rsidRPr="001427A7">
              <w:rPr>
                <w:rFonts w:ascii="Times" w:eastAsia="Times New Roman" w:hAnsi="Times"/>
                <w:i/>
                <w:color w:val="000000"/>
              </w:rPr>
              <w:t>BABAM1</w:t>
            </w:r>
            <w:r>
              <w:rPr>
                <w:rFonts w:ascii="Times" w:eastAsia="Times New Roman" w:hAnsi="Times"/>
                <w:color w:val="000000"/>
              </w:rPr>
              <w:t>*</w:t>
            </w:r>
          </w:p>
        </w:tc>
        <w:tc>
          <w:tcPr>
            <w:tcW w:w="1890" w:type="dxa"/>
          </w:tcPr>
          <w:p w14:paraId="1BEA0812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5.1 x 10</w:t>
            </w:r>
            <w:r w:rsidRPr="00B34363">
              <w:rPr>
                <w:rFonts w:ascii="Times" w:eastAsia="Times New Roman" w:hAnsi="Times"/>
                <w:color w:val="000000"/>
                <w:vertAlign w:val="superscript"/>
              </w:rPr>
              <w:t>-3</w:t>
            </w:r>
          </w:p>
        </w:tc>
        <w:tc>
          <w:tcPr>
            <w:tcW w:w="900" w:type="dxa"/>
            <w:noWrap/>
            <w:hideMark/>
          </w:tcPr>
          <w:p w14:paraId="7C444B50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588</w:t>
            </w:r>
          </w:p>
        </w:tc>
        <w:tc>
          <w:tcPr>
            <w:tcW w:w="1980" w:type="dxa"/>
            <w:noWrap/>
            <w:hideMark/>
          </w:tcPr>
          <w:p w14:paraId="630A45C7" w14:textId="0AF4B710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3</w:t>
            </w:r>
          </w:p>
        </w:tc>
        <w:tc>
          <w:tcPr>
            <w:tcW w:w="1440" w:type="dxa"/>
            <w:noWrap/>
            <w:hideMark/>
          </w:tcPr>
          <w:p w14:paraId="1C23DE1A" w14:textId="69360AAA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0.072</w:t>
            </w:r>
          </w:p>
        </w:tc>
      </w:tr>
      <w:tr w:rsidR="00523D66" w:rsidRPr="004D6A5B" w14:paraId="09E2AE0F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1FEA2677" w14:textId="77777777" w:rsidR="00523D66" w:rsidRPr="00B34363" w:rsidRDefault="00523D66" w:rsidP="00474B96">
            <w:pPr>
              <w:rPr>
                <w:rFonts w:ascii="Times" w:eastAsia="Times New Roman" w:hAnsi="Times"/>
              </w:rPr>
            </w:pPr>
            <w:r w:rsidRPr="00B34363">
              <w:rPr>
                <w:rFonts w:ascii="Times" w:eastAsia="Times New Roman" w:hAnsi="Times"/>
              </w:rPr>
              <w:t>Locus 4</w:t>
            </w:r>
          </w:p>
        </w:tc>
        <w:tc>
          <w:tcPr>
            <w:tcW w:w="3135" w:type="dxa"/>
            <w:noWrap/>
            <w:hideMark/>
          </w:tcPr>
          <w:p w14:paraId="74D2567B" w14:textId="77777777" w:rsidR="00523D66" w:rsidRPr="001427A7" w:rsidRDefault="00523D66" w:rsidP="00474B96">
            <w:pPr>
              <w:rPr>
                <w:rFonts w:ascii="Times" w:eastAsia="Times New Roman" w:hAnsi="Times"/>
                <w:i/>
              </w:rPr>
            </w:pPr>
            <w:r w:rsidRPr="001427A7">
              <w:rPr>
                <w:rFonts w:ascii="Times" w:eastAsia="Times New Roman" w:hAnsi="Times"/>
                <w:i/>
              </w:rPr>
              <w:t>SRGAP2D</w:t>
            </w:r>
          </w:p>
        </w:tc>
        <w:tc>
          <w:tcPr>
            <w:tcW w:w="1890" w:type="dxa"/>
          </w:tcPr>
          <w:p w14:paraId="444C8FD0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</w:rPr>
            </w:pPr>
            <w:r w:rsidRPr="00B34363">
              <w:rPr>
                <w:rFonts w:ascii="Times" w:eastAsia="Times New Roman" w:hAnsi="Times"/>
              </w:rPr>
              <w:t>4.0 x 10</w:t>
            </w:r>
            <w:r w:rsidRPr="00B34363">
              <w:rPr>
                <w:rFonts w:ascii="Times" w:eastAsia="Times New Roman" w:hAnsi="Times"/>
                <w:vertAlign w:val="superscript"/>
              </w:rPr>
              <w:t>-8</w:t>
            </w:r>
          </w:p>
        </w:tc>
        <w:tc>
          <w:tcPr>
            <w:tcW w:w="900" w:type="dxa"/>
            <w:noWrap/>
            <w:hideMark/>
          </w:tcPr>
          <w:p w14:paraId="48360464" w14:textId="3F940D93" w:rsidR="00523D66" w:rsidRPr="00B34363" w:rsidRDefault="00523D66" w:rsidP="00474B96">
            <w:pPr>
              <w:jc w:val="center"/>
              <w:rPr>
                <w:rFonts w:ascii="Times" w:eastAsia="Times New Roman" w:hAnsi="Times"/>
              </w:rPr>
            </w:pPr>
            <w:r>
              <w:rPr>
                <w:rFonts w:ascii="Times" w:eastAsia="Times New Roman" w:hAnsi="Times"/>
              </w:rPr>
              <w:t>37</w:t>
            </w:r>
          </w:p>
        </w:tc>
        <w:tc>
          <w:tcPr>
            <w:tcW w:w="1980" w:type="dxa"/>
            <w:noWrap/>
            <w:hideMark/>
          </w:tcPr>
          <w:p w14:paraId="5B534465" w14:textId="16529D52" w:rsidR="00523D66" w:rsidRPr="00B34363" w:rsidRDefault="00523D66" w:rsidP="00523D66">
            <w:pPr>
              <w:jc w:val="center"/>
              <w:rPr>
                <w:rFonts w:ascii="Times" w:eastAsia="Times New Roman" w:hAnsi="Times"/>
              </w:rPr>
            </w:pPr>
            <w:r>
              <w:rPr>
                <w:rFonts w:ascii="Times" w:eastAsia="Times New Roman" w:hAnsi="Times"/>
              </w:rPr>
              <w:t>23</w:t>
            </w:r>
          </w:p>
        </w:tc>
        <w:tc>
          <w:tcPr>
            <w:tcW w:w="1440" w:type="dxa"/>
            <w:noWrap/>
            <w:hideMark/>
          </w:tcPr>
          <w:p w14:paraId="2473CF41" w14:textId="51D999BA" w:rsidR="00523D66" w:rsidRPr="00B34363" w:rsidRDefault="00523D66" w:rsidP="00474B96">
            <w:pPr>
              <w:jc w:val="center"/>
              <w:rPr>
                <w:rFonts w:ascii="Times" w:eastAsia="Times New Roman" w:hAnsi="Times"/>
              </w:rPr>
            </w:pPr>
            <w:r>
              <w:rPr>
                <w:rFonts w:ascii="Times" w:eastAsia="Times New Roman" w:hAnsi="Times"/>
              </w:rPr>
              <w:t>0.019</w:t>
            </w:r>
          </w:p>
        </w:tc>
      </w:tr>
      <w:tr w:rsidR="00523D66" w:rsidRPr="004D6A5B" w14:paraId="53CF9337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583C26D3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 xml:space="preserve">Locus 5 </w:t>
            </w:r>
          </w:p>
        </w:tc>
        <w:tc>
          <w:tcPr>
            <w:tcW w:w="3135" w:type="dxa"/>
            <w:noWrap/>
            <w:hideMark/>
          </w:tcPr>
          <w:p w14:paraId="16AA6165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 w:rsidRPr="001427A7">
              <w:rPr>
                <w:rFonts w:ascii="Times" w:eastAsia="Times New Roman" w:hAnsi="Times"/>
                <w:i/>
                <w:color w:val="000000"/>
              </w:rPr>
              <w:t>PEX14</w:t>
            </w:r>
            <w:r w:rsidRPr="00B34363">
              <w:rPr>
                <w:rFonts w:ascii="Times" w:eastAsia="Times New Roman" w:hAnsi="Times"/>
                <w:color w:val="000000"/>
              </w:rPr>
              <w:t>-exon7</w:t>
            </w:r>
          </w:p>
        </w:tc>
        <w:tc>
          <w:tcPr>
            <w:tcW w:w="1890" w:type="dxa"/>
            <w:vMerge w:val="restart"/>
          </w:tcPr>
          <w:p w14:paraId="21671305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8.3 x 10</w:t>
            </w:r>
            <w:r w:rsidRPr="00B34363">
              <w:rPr>
                <w:rFonts w:ascii="Times" w:eastAsia="Times New Roman" w:hAnsi="Times"/>
                <w:color w:val="000000"/>
                <w:vertAlign w:val="superscript"/>
              </w:rPr>
              <w:t>-4</w:t>
            </w:r>
          </w:p>
        </w:tc>
        <w:tc>
          <w:tcPr>
            <w:tcW w:w="900" w:type="dxa"/>
            <w:noWrap/>
            <w:hideMark/>
          </w:tcPr>
          <w:p w14:paraId="0A516A8E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53</w:t>
            </w:r>
            <w:r>
              <w:rPr>
                <w:rFonts w:ascii="Times" w:eastAsia="Times New Roman" w:hAnsi="Times"/>
                <w:color w:val="000000"/>
              </w:rPr>
              <w:t>7</w:t>
            </w:r>
          </w:p>
        </w:tc>
        <w:tc>
          <w:tcPr>
            <w:tcW w:w="1980" w:type="dxa"/>
            <w:noWrap/>
            <w:hideMark/>
          </w:tcPr>
          <w:p w14:paraId="707184DA" w14:textId="051B81C1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29</w:t>
            </w:r>
          </w:p>
        </w:tc>
        <w:tc>
          <w:tcPr>
            <w:tcW w:w="1440" w:type="dxa"/>
            <w:noWrap/>
            <w:hideMark/>
          </w:tcPr>
          <w:p w14:paraId="4E029309" w14:textId="7EC6143F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0.</w:t>
            </w:r>
            <w:r>
              <w:rPr>
                <w:rFonts w:ascii="Times" w:eastAsia="Times New Roman" w:hAnsi="Times"/>
                <w:color w:val="000000"/>
              </w:rPr>
              <w:t>42</w:t>
            </w:r>
          </w:p>
        </w:tc>
      </w:tr>
      <w:tr w:rsidR="00523D66" w:rsidRPr="004D6A5B" w14:paraId="5AE450C7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5D4F81BD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L</w:t>
            </w:r>
            <w:r w:rsidRPr="00B34363">
              <w:rPr>
                <w:rFonts w:ascii="Times" w:eastAsia="Times New Roman" w:hAnsi="Times"/>
                <w:color w:val="000000"/>
              </w:rPr>
              <w:t>ocus 5</w:t>
            </w:r>
          </w:p>
        </w:tc>
        <w:tc>
          <w:tcPr>
            <w:tcW w:w="3135" w:type="dxa"/>
            <w:noWrap/>
            <w:hideMark/>
          </w:tcPr>
          <w:p w14:paraId="4E312AEB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 w:rsidRPr="001427A7">
              <w:rPr>
                <w:rFonts w:ascii="Times" w:eastAsia="Times New Roman" w:hAnsi="Times"/>
                <w:i/>
                <w:color w:val="000000"/>
              </w:rPr>
              <w:t>PEX14</w:t>
            </w:r>
            <w:r w:rsidRPr="00B34363">
              <w:rPr>
                <w:rFonts w:ascii="Times" w:eastAsia="Times New Roman" w:hAnsi="Times"/>
                <w:color w:val="000000"/>
              </w:rPr>
              <w:t>-transcript</w:t>
            </w:r>
            <w:r>
              <w:rPr>
                <w:rFonts w:ascii="Times" w:eastAsia="Times New Roman" w:hAnsi="Times"/>
                <w:color w:val="000000"/>
              </w:rPr>
              <w:t xml:space="preserve"> uc001afk</w:t>
            </w:r>
          </w:p>
        </w:tc>
        <w:tc>
          <w:tcPr>
            <w:tcW w:w="1890" w:type="dxa"/>
            <w:vMerge/>
          </w:tcPr>
          <w:p w14:paraId="4F484B7E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</w:p>
        </w:tc>
        <w:tc>
          <w:tcPr>
            <w:tcW w:w="900" w:type="dxa"/>
            <w:noWrap/>
            <w:hideMark/>
          </w:tcPr>
          <w:p w14:paraId="2384FD9D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537</w:t>
            </w:r>
          </w:p>
        </w:tc>
        <w:tc>
          <w:tcPr>
            <w:tcW w:w="1980" w:type="dxa"/>
            <w:noWrap/>
            <w:hideMark/>
          </w:tcPr>
          <w:p w14:paraId="40022589" w14:textId="0D24EF0C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19</w:t>
            </w:r>
          </w:p>
        </w:tc>
        <w:tc>
          <w:tcPr>
            <w:tcW w:w="1440" w:type="dxa"/>
            <w:noWrap/>
            <w:hideMark/>
          </w:tcPr>
          <w:p w14:paraId="2D66C6C5" w14:textId="7F501B4E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0.49</w:t>
            </w:r>
          </w:p>
        </w:tc>
      </w:tr>
      <w:tr w:rsidR="00523D66" w:rsidRPr="004D6A5B" w14:paraId="539B54AE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03FBBAA3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 w:themeColor="text1"/>
              </w:rPr>
            </w:pPr>
            <w:r>
              <w:rPr>
                <w:rFonts w:ascii="Times" w:eastAsia="Times New Roman" w:hAnsi="Times"/>
                <w:color w:val="000000" w:themeColor="text1"/>
              </w:rPr>
              <w:t>L</w:t>
            </w:r>
            <w:r w:rsidRPr="00B34363">
              <w:rPr>
                <w:rFonts w:ascii="Times" w:eastAsia="Times New Roman" w:hAnsi="Times"/>
                <w:color w:val="000000" w:themeColor="text1"/>
              </w:rPr>
              <w:t>ocus 6</w:t>
            </w:r>
          </w:p>
        </w:tc>
        <w:tc>
          <w:tcPr>
            <w:tcW w:w="3135" w:type="dxa"/>
            <w:noWrap/>
            <w:hideMark/>
          </w:tcPr>
          <w:p w14:paraId="6B33B89C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 w:themeColor="text1"/>
              </w:rPr>
            </w:pPr>
            <w:r w:rsidRPr="001427A7">
              <w:rPr>
                <w:rFonts w:ascii="Times" w:eastAsia="Times New Roman" w:hAnsi="Times"/>
                <w:i/>
                <w:color w:val="000000" w:themeColor="text1"/>
              </w:rPr>
              <w:t>RAD51L1</w:t>
            </w:r>
            <w:r w:rsidRPr="00B34363">
              <w:rPr>
                <w:rFonts w:ascii="Times" w:eastAsia="Times New Roman" w:hAnsi="Times"/>
                <w:color w:val="000000" w:themeColor="text1"/>
              </w:rPr>
              <w:t>-exon15</w:t>
            </w:r>
          </w:p>
        </w:tc>
        <w:tc>
          <w:tcPr>
            <w:tcW w:w="1890" w:type="dxa"/>
            <w:vMerge w:val="restart"/>
          </w:tcPr>
          <w:p w14:paraId="3A3E17C2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 w:themeColor="text1"/>
              </w:rPr>
            </w:pPr>
            <w:r w:rsidRPr="00B34363">
              <w:rPr>
                <w:rFonts w:ascii="Times" w:eastAsia="Times New Roman" w:hAnsi="Times"/>
                <w:color w:val="000000" w:themeColor="text1"/>
              </w:rPr>
              <w:t>6.9 x 10</w:t>
            </w:r>
            <w:r w:rsidRPr="00B34363">
              <w:rPr>
                <w:rFonts w:ascii="Times" w:eastAsia="Times New Roman" w:hAnsi="Times"/>
                <w:color w:val="000000" w:themeColor="text1"/>
                <w:vertAlign w:val="superscript"/>
              </w:rPr>
              <w:t>-11</w:t>
            </w:r>
          </w:p>
        </w:tc>
        <w:tc>
          <w:tcPr>
            <w:tcW w:w="900" w:type="dxa"/>
            <w:noWrap/>
            <w:hideMark/>
          </w:tcPr>
          <w:p w14:paraId="7B223448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 w:themeColor="text1"/>
              </w:rPr>
            </w:pPr>
            <w:r w:rsidRPr="00B34363">
              <w:rPr>
                <w:rFonts w:ascii="Times" w:eastAsia="Times New Roman" w:hAnsi="Times"/>
                <w:color w:val="000000" w:themeColor="text1"/>
              </w:rPr>
              <w:t>1151</w:t>
            </w:r>
          </w:p>
        </w:tc>
        <w:tc>
          <w:tcPr>
            <w:tcW w:w="1980" w:type="dxa"/>
            <w:noWrap/>
            <w:hideMark/>
          </w:tcPr>
          <w:p w14:paraId="6A3CA0F2" w14:textId="5BC2E63E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 w:themeColor="text1"/>
              </w:rPr>
            </w:pPr>
            <w:r>
              <w:rPr>
                <w:rFonts w:ascii="Times" w:eastAsia="Times New Roman" w:hAnsi="Times"/>
                <w:color w:val="000000" w:themeColor="text1"/>
              </w:rPr>
              <w:t>5</w:t>
            </w:r>
          </w:p>
        </w:tc>
        <w:tc>
          <w:tcPr>
            <w:tcW w:w="1440" w:type="dxa"/>
            <w:noWrap/>
            <w:hideMark/>
          </w:tcPr>
          <w:p w14:paraId="32F7483F" w14:textId="771769E0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 w:themeColor="text1"/>
              </w:rPr>
            </w:pPr>
            <w:r>
              <w:rPr>
                <w:rFonts w:ascii="Times" w:eastAsia="Times New Roman" w:hAnsi="Times"/>
                <w:color w:val="000000" w:themeColor="text1"/>
              </w:rPr>
              <w:t>1.4x10</w:t>
            </w:r>
            <w:r w:rsidRPr="00B34363">
              <w:rPr>
                <w:rFonts w:ascii="Times" w:eastAsia="Times New Roman" w:hAnsi="Times"/>
                <w:color w:val="000000" w:themeColor="text1"/>
                <w:vertAlign w:val="superscript"/>
              </w:rPr>
              <w:t>-</w:t>
            </w:r>
            <w:r>
              <w:rPr>
                <w:rFonts w:ascii="Times" w:eastAsia="Times New Roman" w:hAnsi="Times"/>
                <w:color w:val="000000" w:themeColor="text1"/>
                <w:vertAlign w:val="superscript"/>
              </w:rPr>
              <w:t>9</w:t>
            </w:r>
          </w:p>
        </w:tc>
      </w:tr>
      <w:tr w:rsidR="00523D66" w:rsidRPr="004D6A5B" w14:paraId="418A1E80" w14:textId="77777777" w:rsidTr="00474B96">
        <w:trPr>
          <w:trHeight w:val="300"/>
        </w:trPr>
        <w:tc>
          <w:tcPr>
            <w:tcW w:w="1095" w:type="dxa"/>
            <w:noWrap/>
            <w:hideMark/>
          </w:tcPr>
          <w:p w14:paraId="090C6F1B" w14:textId="77777777" w:rsidR="00523D66" w:rsidRPr="00B34363" w:rsidRDefault="00523D66" w:rsidP="00474B96">
            <w:pPr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L</w:t>
            </w:r>
            <w:r w:rsidRPr="00B34363">
              <w:rPr>
                <w:rFonts w:ascii="Times" w:eastAsia="Times New Roman" w:hAnsi="Times"/>
                <w:color w:val="000000"/>
              </w:rPr>
              <w:t>ocus 6</w:t>
            </w:r>
          </w:p>
        </w:tc>
        <w:tc>
          <w:tcPr>
            <w:tcW w:w="3135" w:type="dxa"/>
            <w:noWrap/>
            <w:hideMark/>
          </w:tcPr>
          <w:p w14:paraId="3D0F14C2" w14:textId="77777777" w:rsidR="00523D66" w:rsidRPr="00B34363" w:rsidRDefault="00523D66" w:rsidP="00474B96">
            <w:pPr>
              <w:ind w:right="-198"/>
              <w:rPr>
                <w:rFonts w:ascii="Times" w:eastAsia="Times New Roman" w:hAnsi="Times"/>
                <w:color w:val="000000"/>
              </w:rPr>
            </w:pPr>
            <w:r w:rsidRPr="001427A7">
              <w:rPr>
                <w:rFonts w:ascii="Times" w:eastAsia="Times New Roman" w:hAnsi="Times"/>
                <w:i/>
                <w:color w:val="000000"/>
              </w:rPr>
              <w:t>RAD51L1</w:t>
            </w:r>
            <w:r w:rsidRPr="00B34363">
              <w:rPr>
                <w:rFonts w:ascii="Times" w:eastAsia="Times New Roman" w:hAnsi="Times"/>
                <w:color w:val="000000"/>
              </w:rPr>
              <w:t>-transcript</w:t>
            </w:r>
            <w:r>
              <w:rPr>
                <w:rFonts w:ascii="Times" w:eastAsia="Times New Roman" w:hAnsi="Times"/>
                <w:color w:val="000000"/>
              </w:rPr>
              <w:t xml:space="preserve"> uc001xkf</w:t>
            </w:r>
          </w:p>
        </w:tc>
        <w:tc>
          <w:tcPr>
            <w:tcW w:w="1890" w:type="dxa"/>
            <w:vMerge/>
          </w:tcPr>
          <w:p w14:paraId="069C27ED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</w:p>
        </w:tc>
        <w:tc>
          <w:tcPr>
            <w:tcW w:w="900" w:type="dxa"/>
            <w:noWrap/>
            <w:hideMark/>
          </w:tcPr>
          <w:p w14:paraId="2FB47395" w14:textId="77777777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1151</w:t>
            </w:r>
          </w:p>
        </w:tc>
        <w:tc>
          <w:tcPr>
            <w:tcW w:w="1980" w:type="dxa"/>
            <w:noWrap/>
            <w:hideMark/>
          </w:tcPr>
          <w:p w14:paraId="38C2F5B8" w14:textId="451BCDEA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>
              <w:rPr>
                <w:rFonts w:ascii="Times" w:eastAsia="Times New Roman" w:hAnsi="Times"/>
                <w:color w:val="000000"/>
              </w:rPr>
              <w:t>21</w:t>
            </w:r>
          </w:p>
        </w:tc>
        <w:tc>
          <w:tcPr>
            <w:tcW w:w="1440" w:type="dxa"/>
            <w:noWrap/>
            <w:hideMark/>
          </w:tcPr>
          <w:p w14:paraId="2A595E79" w14:textId="2A45B2EC" w:rsidR="00523D66" w:rsidRPr="00B34363" w:rsidRDefault="00523D66" w:rsidP="00474B96">
            <w:pPr>
              <w:jc w:val="center"/>
              <w:rPr>
                <w:rFonts w:ascii="Times" w:eastAsia="Times New Roman" w:hAnsi="Times"/>
                <w:color w:val="000000"/>
              </w:rPr>
            </w:pPr>
            <w:r w:rsidRPr="00B34363">
              <w:rPr>
                <w:rFonts w:ascii="Times" w:eastAsia="Times New Roman" w:hAnsi="Times"/>
                <w:color w:val="000000"/>
              </w:rPr>
              <w:t>0.</w:t>
            </w:r>
            <w:r>
              <w:rPr>
                <w:rFonts w:ascii="Times" w:eastAsia="Times New Roman" w:hAnsi="Times"/>
                <w:color w:val="000000"/>
              </w:rPr>
              <w:t>087</w:t>
            </w:r>
          </w:p>
        </w:tc>
      </w:tr>
    </w:tbl>
    <w:p w14:paraId="63E136D4" w14:textId="4716C703" w:rsidR="004B4363" w:rsidRDefault="004B4363">
      <w:pPr>
        <w:rPr>
          <w:b/>
        </w:rPr>
      </w:pPr>
    </w:p>
    <w:p w14:paraId="4FDD9083" w14:textId="77777777" w:rsidR="004B4363" w:rsidRDefault="004B4363">
      <w:pPr>
        <w:rPr>
          <w:b/>
        </w:rPr>
      </w:pPr>
      <w:r>
        <w:rPr>
          <w:b/>
        </w:rPr>
        <w:br w:type="page"/>
      </w:r>
    </w:p>
    <w:p w14:paraId="01FDC3F1" w14:textId="77777777" w:rsidR="004B4363" w:rsidRPr="002A51A8" w:rsidRDefault="004B4363" w:rsidP="004B4363">
      <w:r>
        <w:rPr>
          <w:b/>
          <w:bCs/>
        </w:rPr>
        <w:lastRenderedPageBreak/>
        <w:t>Supplementary Table 9</w:t>
      </w:r>
      <w:r w:rsidRPr="002A51A8">
        <w:rPr>
          <w:b/>
          <w:bCs/>
        </w:rPr>
        <w:t>: P</w:t>
      </w:r>
      <w:r>
        <w:rPr>
          <w:b/>
          <w:bCs/>
        </w:rPr>
        <w:t xml:space="preserve">redicted causal SNPs for three splicing </w:t>
      </w:r>
      <w:r w:rsidRPr="002A51A8">
        <w:rPr>
          <w:b/>
          <w:bCs/>
        </w:rPr>
        <w:t>QTLs.</w:t>
      </w:r>
      <w:r w:rsidRPr="002A51A8">
        <w:t xml:space="preserve"> Causal SNPs selected based on location relative to alternative splicing event; e.g. for </w:t>
      </w:r>
      <w:r w:rsidRPr="002A51A8">
        <w:rPr>
          <w:i/>
          <w:iCs/>
        </w:rPr>
        <w:t>DCLRE1B</w:t>
      </w:r>
      <w:r>
        <w:t xml:space="preserve"> exon 2 expression, </w:t>
      </w:r>
      <w:r w:rsidRPr="002A51A8">
        <w:t xml:space="preserve">rs3761936 is in exon 2 and rs11102701 is in intron 2 (rs11102701 has no linkage disequilibrium information, but is highly associated with </w:t>
      </w:r>
      <w:r>
        <w:t xml:space="preserve">the splicing </w:t>
      </w:r>
      <w:r w:rsidRPr="002A51A8">
        <w:t>QTL). P-values for breast cancer risk (</w:t>
      </w:r>
      <w:proofErr w:type="spellStart"/>
      <w:r w:rsidRPr="002A51A8">
        <w:t>BrCa</w:t>
      </w:r>
      <w:proofErr w:type="spellEnd"/>
      <w:r w:rsidRPr="002A51A8">
        <w:t>) from GAME-ON meta-analysis of 12 breast cancer GWAS</w:t>
      </w:r>
      <w:r>
        <w:t xml:space="preserve"> </w:t>
      </w:r>
      <w:r>
        <w:fldChar w:fldCharType="begin"/>
      </w:r>
      <w:r>
        <w:instrText xml:space="preserve"> ADDIN EN.CITE &lt;EndNote&gt;&lt;Cite&gt;&lt;Author&gt;Consortium&lt;/Author&gt;&lt;Year&gt;2014&lt;/Year&gt;&lt;RecNum&gt;40&lt;/RecNum&gt;&lt;DisplayText&gt;(16)&lt;/DisplayText&gt;&lt;record&gt;&lt;rec-number&gt;40&lt;/rec-number&gt;&lt;foreign-keys&gt;&lt;key app="EN" db-id="5r2ww2tvjvzpeoesvzlx2evzr52rv0epwxfr" timestamp="1397423165"&gt;40&lt;/key&gt;&lt;/foreign-keys&gt;&lt;ref-type name="Web Page"&gt;12&lt;/ref-type&gt;&lt;contributors&gt;&lt;authors&gt;&lt;author&gt;GAME-ON Consortium&lt;/author&gt;&lt;/authors&gt;&lt;/contributors&gt;&lt;titles&gt;&lt;title&gt;GAME-ON&lt;/title&gt;&lt;/titles&gt;&lt;volume&gt;2014&lt;/volume&gt;&lt;number&gt;April 13, 2014&lt;/number&gt;&lt;dates&gt;&lt;year&gt;2014&lt;/year&gt;&lt;/dates&gt;&lt;pub-location&gt;Boston, MA&lt;/pub-location&gt;&lt;publisher&gt;Dana-Farber Cancer Institute&lt;/publisher&gt;&lt;urls&gt;&lt;related-urls&gt;&lt;url&gt;http://gameon.dfci.harvard.edu/&lt;/url&gt;&lt;/related-urls&gt;&lt;/urls&gt;&lt;/record&gt;&lt;/Cite&gt;&lt;/EndNote&gt;</w:instrText>
      </w:r>
      <w:r>
        <w:fldChar w:fldCharType="separate"/>
      </w:r>
      <w:r>
        <w:rPr>
          <w:noProof/>
        </w:rPr>
        <w:t>(16)</w:t>
      </w:r>
      <w:r>
        <w:fldChar w:fldCharType="end"/>
      </w:r>
      <w:r w:rsidRPr="002A51A8">
        <w:t>. * SNP not available in GAME-ON, and no tag SNP available with higher</w:t>
      </w:r>
      <w:r w:rsidRPr="002A51A8">
        <w:rPr>
          <w:i/>
          <w:iCs/>
        </w:rPr>
        <w:t xml:space="preserve"> r</w:t>
      </w:r>
      <w:r w:rsidRPr="002A51A8">
        <w:rPr>
          <w:i/>
          <w:iCs/>
          <w:vertAlign w:val="superscript"/>
        </w:rPr>
        <w:t>2</w:t>
      </w:r>
      <w:r w:rsidRPr="002A51A8">
        <w:rPr>
          <w:vertAlign w:val="superscript"/>
        </w:rPr>
        <w:t xml:space="preserve"> </w:t>
      </w:r>
      <w:r w:rsidRPr="002A51A8">
        <w:t>than that between index and causal SNP.</w:t>
      </w:r>
    </w:p>
    <w:p w14:paraId="7F529990" w14:textId="77777777" w:rsidR="004B4363" w:rsidRDefault="004B4363" w:rsidP="004B4363">
      <w:pPr>
        <w:rPr>
          <w:sz w:val="22"/>
          <w:szCs w:val="22"/>
        </w:rPr>
      </w:pPr>
    </w:p>
    <w:tbl>
      <w:tblPr>
        <w:tblW w:w="11430" w:type="dxa"/>
        <w:tblInd w:w="-882" w:type="dxa"/>
        <w:tblLayout w:type="fixed"/>
        <w:tblLook w:val="04A0" w:firstRow="1" w:lastRow="0" w:firstColumn="1" w:lastColumn="0" w:noHBand="0" w:noVBand="1"/>
      </w:tblPr>
      <w:tblGrid>
        <w:gridCol w:w="4320"/>
        <w:gridCol w:w="2250"/>
        <w:gridCol w:w="2070"/>
        <w:gridCol w:w="2790"/>
      </w:tblGrid>
      <w:tr w:rsidR="004B4363" w:rsidRPr="002A51A8" w14:paraId="4B7464CA" w14:textId="77777777" w:rsidTr="00F30E53">
        <w:trPr>
          <w:trHeight w:val="300"/>
        </w:trPr>
        <w:tc>
          <w:tcPr>
            <w:tcW w:w="43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A1F2E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> </w:t>
            </w:r>
          </w:p>
        </w:tc>
        <w:tc>
          <w:tcPr>
            <w:tcW w:w="2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EAE77A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proofErr w:type="gramStart"/>
            <w:r w:rsidRPr="002A51A8">
              <w:rPr>
                <w:b/>
                <w:bCs/>
                <w:color w:val="000000"/>
              </w:rPr>
              <w:t>rs6504950</w:t>
            </w:r>
            <w:proofErr w:type="gramEnd"/>
            <w:r w:rsidRPr="002A51A8">
              <w:rPr>
                <w:b/>
                <w:bCs/>
                <w:color w:val="000000"/>
              </w:rPr>
              <w:t>-</w:t>
            </w:r>
            <w:r w:rsidRPr="002A51A8">
              <w:rPr>
                <w:b/>
                <w:bCs/>
                <w:i/>
                <w:iCs/>
                <w:color w:val="000000"/>
              </w:rPr>
              <w:t>STXBP4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BEFCE6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proofErr w:type="gramStart"/>
            <w:r w:rsidRPr="002A51A8">
              <w:rPr>
                <w:b/>
                <w:bCs/>
                <w:color w:val="000000"/>
              </w:rPr>
              <w:t>rs8170</w:t>
            </w:r>
            <w:proofErr w:type="gramEnd"/>
            <w:r w:rsidRPr="002A51A8">
              <w:rPr>
                <w:b/>
                <w:bCs/>
                <w:color w:val="000000"/>
              </w:rPr>
              <w:t>-</w:t>
            </w:r>
            <w:r w:rsidRPr="002A51A8">
              <w:rPr>
                <w:b/>
                <w:bCs/>
                <w:i/>
                <w:iCs/>
                <w:color w:val="000000"/>
              </w:rPr>
              <w:t>BABAM1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8EBA1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proofErr w:type="gramStart"/>
            <w:r w:rsidRPr="002A51A8">
              <w:rPr>
                <w:b/>
                <w:bCs/>
                <w:color w:val="000000"/>
              </w:rPr>
              <w:t>rs11552449</w:t>
            </w:r>
            <w:proofErr w:type="gramEnd"/>
            <w:r w:rsidRPr="002A51A8">
              <w:rPr>
                <w:b/>
                <w:bCs/>
                <w:color w:val="000000"/>
              </w:rPr>
              <w:t>-</w:t>
            </w:r>
            <w:r w:rsidRPr="002A51A8">
              <w:rPr>
                <w:b/>
                <w:bCs/>
                <w:i/>
                <w:iCs/>
                <w:color w:val="000000"/>
              </w:rPr>
              <w:t>DCLRE1B</w:t>
            </w:r>
          </w:p>
        </w:tc>
      </w:tr>
      <w:tr w:rsidR="004B4363" w:rsidRPr="002A51A8" w14:paraId="79E25474" w14:textId="77777777" w:rsidTr="00F30E53">
        <w:trPr>
          <w:trHeight w:val="300"/>
        </w:trPr>
        <w:tc>
          <w:tcPr>
            <w:tcW w:w="43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B8966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 xml:space="preserve">Number of SNPs </w:t>
            </w:r>
            <w:r w:rsidRPr="002A51A8">
              <w:rPr>
                <w:b/>
                <w:bCs/>
                <w:i/>
                <w:iCs/>
                <w:color w:val="000000"/>
              </w:rPr>
              <w:t>r</w:t>
            </w:r>
            <w:r w:rsidRPr="002A51A8">
              <w:rPr>
                <w:b/>
                <w:bCs/>
                <w:i/>
                <w:iCs/>
                <w:color w:val="000000"/>
                <w:vertAlign w:val="superscript"/>
              </w:rPr>
              <w:t>2</w:t>
            </w:r>
            <w:r w:rsidRPr="002A51A8">
              <w:rPr>
                <w:b/>
                <w:bCs/>
                <w:color w:val="000000"/>
                <w:vertAlign w:val="superscript"/>
              </w:rPr>
              <w:t xml:space="preserve"> </w:t>
            </w:r>
            <w:r w:rsidRPr="002A51A8">
              <w:rPr>
                <w:b/>
                <w:bCs/>
                <w:color w:val="000000"/>
              </w:rPr>
              <w:t>&gt; 0.6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2FD1A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17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48944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34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2BFBC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12</w:t>
            </w:r>
          </w:p>
        </w:tc>
      </w:tr>
      <w:tr w:rsidR="004B4363" w:rsidRPr="002A51A8" w14:paraId="3898C666" w14:textId="77777777" w:rsidTr="00F30E53">
        <w:trPr>
          <w:trHeight w:val="300"/>
        </w:trPr>
        <w:tc>
          <w:tcPr>
            <w:tcW w:w="43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CED914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>Predicted causal SNP(s)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AC6AE" w14:textId="77777777" w:rsidR="004B4363" w:rsidRPr="002A51A8" w:rsidRDefault="004B4363" w:rsidP="00F30E53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11658717</w:t>
            </w:r>
            <w:proofErr w:type="gramEnd"/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4E923" w14:textId="77777777" w:rsidR="004B4363" w:rsidRPr="002A51A8" w:rsidRDefault="004B4363" w:rsidP="00F30E53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10424178</w:t>
            </w:r>
            <w:proofErr w:type="gramEnd"/>
          </w:p>
        </w:tc>
        <w:tc>
          <w:tcPr>
            <w:tcW w:w="27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0BB27" w14:textId="77777777" w:rsidR="004B4363" w:rsidRPr="002A51A8" w:rsidRDefault="004B4363" w:rsidP="00F30E53">
            <w:pPr>
              <w:rPr>
                <w:color w:val="000000"/>
              </w:rPr>
            </w:pPr>
            <w:proofErr w:type="gramStart"/>
            <w:r w:rsidRPr="002A51A8">
              <w:rPr>
                <w:color w:val="000000"/>
              </w:rPr>
              <w:t>rs3761936</w:t>
            </w:r>
            <w:proofErr w:type="gramEnd"/>
            <w:r w:rsidRPr="002A51A8">
              <w:rPr>
                <w:color w:val="000000"/>
              </w:rPr>
              <w:t>, rs11102701</w:t>
            </w:r>
          </w:p>
        </w:tc>
      </w:tr>
      <w:tr w:rsidR="004B4363" w:rsidRPr="002A51A8" w14:paraId="76D894E8" w14:textId="77777777" w:rsidTr="00F30E53">
        <w:trPr>
          <w:trHeight w:val="300"/>
        </w:trPr>
        <w:tc>
          <w:tcPr>
            <w:tcW w:w="43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FFB03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proofErr w:type="gramStart"/>
            <w:r w:rsidRPr="002A51A8">
              <w:rPr>
                <w:b/>
                <w:bCs/>
                <w:i/>
                <w:iCs/>
                <w:color w:val="000000"/>
              </w:rPr>
              <w:t>r</w:t>
            </w:r>
            <w:r w:rsidRPr="002A51A8">
              <w:rPr>
                <w:b/>
                <w:bCs/>
                <w:i/>
                <w:iCs/>
                <w:color w:val="000000"/>
                <w:vertAlign w:val="superscript"/>
              </w:rPr>
              <w:t>2</w:t>
            </w:r>
            <w:proofErr w:type="gramEnd"/>
            <w:r w:rsidRPr="002A51A8">
              <w:rPr>
                <w:b/>
                <w:bCs/>
                <w:i/>
                <w:iCs/>
                <w:color w:val="000000"/>
              </w:rPr>
              <w:t xml:space="preserve"> </w:t>
            </w:r>
            <w:r w:rsidRPr="002A51A8">
              <w:rPr>
                <w:b/>
                <w:bCs/>
                <w:color w:val="000000"/>
              </w:rPr>
              <w:t>with index SNP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D98A1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0.88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5199A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0.92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3FCDF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0.99, unknown</w:t>
            </w:r>
          </w:p>
        </w:tc>
      </w:tr>
      <w:tr w:rsidR="004B4363" w:rsidRPr="002A51A8" w14:paraId="163EFACB" w14:textId="77777777" w:rsidTr="00F30E53">
        <w:trPr>
          <w:trHeight w:val="300"/>
        </w:trPr>
        <w:tc>
          <w:tcPr>
            <w:tcW w:w="43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57454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>P-value for index SNP (</w:t>
            </w:r>
            <w:proofErr w:type="spellStart"/>
            <w:r w:rsidRPr="002A51A8">
              <w:rPr>
                <w:b/>
                <w:bCs/>
                <w:color w:val="000000"/>
              </w:rPr>
              <w:t>BrCa</w:t>
            </w:r>
            <w:proofErr w:type="spellEnd"/>
            <w:r w:rsidRPr="002A51A8">
              <w:rPr>
                <w:b/>
                <w:bCs/>
                <w:color w:val="000000"/>
              </w:rPr>
              <w:t>)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C9D0C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2.5E-04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1A9CE" w14:textId="77777777" w:rsidR="004B4363" w:rsidRPr="002A51A8" w:rsidRDefault="004B4363" w:rsidP="00F30E53">
            <w:pPr>
              <w:rPr>
                <w:color w:val="000000"/>
              </w:rPr>
            </w:pPr>
            <w:r>
              <w:rPr>
                <w:color w:val="000000"/>
              </w:rPr>
              <w:t>4.9E-03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C1282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*</w:t>
            </w:r>
          </w:p>
        </w:tc>
      </w:tr>
      <w:tr w:rsidR="004B4363" w:rsidRPr="002A51A8" w14:paraId="3A5C7E7F" w14:textId="77777777" w:rsidTr="00F30E53">
        <w:trPr>
          <w:trHeight w:val="300"/>
        </w:trPr>
        <w:tc>
          <w:tcPr>
            <w:tcW w:w="43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7F113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r w:rsidRPr="002A51A8">
              <w:rPr>
                <w:b/>
                <w:bCs/>
                <w:color w:val="000000"/>
              </w:rPr>
              <w:t>P-value for causal SNP (</w:t>
            </w:r>
            <w:proofErr w:type="spellStart"/>
            <w:r w:rsidRPr="002A51A8">
              <w:rPr>
                <w:b/>
                <w:bCs/>
                <w:color w:val="000000"/>
              </w:rPr>
              <w:t>BrCa</w:t>
            </w:r>
            <w:proofErr w:type="spellEnd"/>
            <w:r w:rsidRPr="002A51A8">
              <w:rPr>
                <w:b/>
                <w:bCs/>
                <w:color w:val="000000"/>
              </w:rPr>
              <w:t>)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829A3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9.9E-05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233D9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*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BD94F" w14:textId="77777777" w:rsidR="004B4363" w:rsidRPr="002A51A8" w:rsidRDefault="004B4363" w:rsidP="00F30E53">
            <w:pPr>
              <w:rPr>
                <w:color w:val="000000"/>
              </w:rPr>
            </w:pPr>
            <w:r w:rsidRPr="002A51A8">
              <w:rPr>
                <w:color w:val="000000"/>
              </w:rPr>
              <w:t>0.01, *</w:t>
            </w:r>
          </w:p>
        </w:tc>
      </w:tr>
      <w:tr w:rsidR="004B4363" w:rsidRPr="002A51A8" w14:paraId="0F545C8F" w14:textId="77777777" w:rsidTr="00F30E53">
        <w:trPr>
          <w:trHeight w:val="300"/>
        </w:trPr>
        <w:tc>
          <w:tcPr>
            <w:tcW w:w="432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D9CF7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P-value for index SNP (splicing </w:t>
            </w:r>
            <w:r w:rsidRPr="002A51A8">
              <w:rPr>
                <w:b/>
                <w:bCs/>
                <w:color w:val="000000"/>
              </w:rPr>
              <w:t>QTL)</w:t>
            </w:r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B6681" w14:textId="77777777" w:rsidR="004B4363" w:rsidRPr="002A51A8" w:rsidRDefault="004B4363" w:rsidP="00F30E53">
            <w:pPr>
              <w:rPr>
                <w:color w:val="000000"/>
              </w:rPr>
            </w:pPr>
            <w:r>
              <w:rPr>
                <w:color w:val="000000"/>
              </w:rPr>
              <w:t>5.5E-24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8343D" w14:textId="77777777" w:rsidR="004B4363" w:rsidRPr="002A51A8" w:rsidRDefault="004B4363" w:rsidP="00F30E53">
            <w:pPr>
              <w:rPr>
                <w:color w:val="000000"/>
              </w:rPr>
            </w:pPr>
            <w:r>
              <w:rPr>
                <w:color w:val="000000"/>
              </w:rPr>
              <w:t>3.0</w:t>
            </w:r>
            <w:r w:rsidRPr="002A51A8">
              <w:rPr>
                <w:color w:val="000000"/>
              </w:rPr>
              <w:t>E-08</w:t>
            </w: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8C5AC" w14:textId="77777777" w:rsidR="004B4363" w:rsidRPr="002A51A8" w:rsidRDefault="004B4363" w:rsidP="00F30E53">
            <w:pPr>
              <w:rPr>
                <w:color w:val="000000"/>
              </w:rPr>
            </w:pPr>
            <w:r>
              <w:rPr>
                <w:color w:val="000000"/>
              </w:rPr>
              <w:t>8.6E-14</w:t>
            </w:r>
          </w:p>
        </w:tc>
      </w:tr>
      <w:tr w:rsidR="004B4363" w:rsidRPr="002A51A8" w14:paraId="2A703FBC" w14:textId="77777777" w:rsidTr="00F30E53">
        <w:trPr>
          <w:trHeight w:val="300"/>
        </w:trPr>
        <w:tc>
          <w:tcPr>
            <w:tcW w:w="43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FA434" w14:textId="77777777" w:rsidR="004B4363" w:rsidRPr="002A51A8" w:rsidRDefault="004B4363" w:rsidP="00F30E53">
            <w:pPr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P-value for causal SNP (splicing </w:t>
            </w:r>
            <w:r w:rsidRPr="002A51A8">
              <w:rPr>
                <w:b/>
                <w:bCs/>
                <w:color w:val="000000"/>
              </w:rPr>
              <w:t>QTL)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FB38F3" w14:textId="77777777" w:rsidR="004B4363" w:rsidRPr="002A51A8" w:rsidRDefault="004B4363" w:rsidP="00F30E53">
            <w:pPr>
              <w:rPr>
                <w:color w:val="000000"/>
              </w:rPr>
            </w:pPr>
            <w:r>
              <w:rPr>
                <w:color w:val="000000"/>
              </w:rPr>
              <w:t>1.3E-25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C4CF37" w14:textId="77777777" w:rsidR="004B4363" w:rsidRPr="002A51A8" w:rsidRDefault="004B4363" w:rsidP="00F30E53">
            <w:pPr>
              <w:rPr>
                <w:color w:val="000000"/>
              </w:rPr>
            </w:pPr>
            <w:r>
              <w:rPr>
                <w:color w:val="000000"/>
              </w:rPr>
              <w:t>7.7</w:t>
            </w:r>
            <w:r w:rsidRPr="002A51A8">
              <w:rPr>
                <w:color w:val="000000"/>
              </w:rPr>
              <w:t>E-09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E6473" w14:textId="77777777" w:rsidR="004B4363" w:rsidRPr="002A51A8" w:rsidRDefault="004B4363" w:rsidP="00F30E53">
            <w:pPr>
              <w:rPr>
                <w:color w:val="000000"/>
              </w:rPr>
            </w:pPr>
            <w:r>
              <w:rPr>
                <w:color w:val="000000"/>
              </w:rPr>
              <w:t>1.4E-13, 8.8E-12</w:t>
            </w:r>
          </w:p>
        </w:tc>
      </w:tr>
    </w:tbl>
    <w:p w14:paraId="2F49CC5D" w14:textId="77777777" w:rsidR="004B4363" w:rsidRDefault="004B4363" w:rsidP="004B4363">
      <w:pPr>
        <w:rPr>
          <w:sz w:val="22"/>
          <w:szCs w:val="22"/>
        </w:rPr>
      </w:pPr>
    </w:p>
    <w:p w14:paraId="3D31E70C" w14:textId="77777777" w:rsidR="004B4363" w:rsidRDefault="004B4363" w:rsidP="004B4363">
      <w:pPr>
        <w:rPr>
          <w:sz w:val="22"/>
          <w:szCs w:val="22"/>
        </w:rPr>
      </w:pPr>
      <w:r>
        <w:rPr>
          <w:sz w:val="22"/>
          <w:szCs w:val="22"/>
        </w:rPr>
        <w:br w:type="page"/>
      </w:r>
    </w:p>
    <w:p w14:paraId="6638EF9B" w14:textId="352335AD" w:rsidR="00B921AB" w:rsidRDefault="00B921AB" w:rsidP="008B3D78">
      <w:pPr>
        <w:spacing w:before="240"/>
      </w:pPr>
      <w:r>
        <w:rPr>
          <w:b/>
        </w:rPr>
        <w:lastRenderedPageBreak/>
        <w:t xml:space="preserve">Supplementary Figure 1: </w:t>
      </w:r>
    </w:p>
    <w:p w14:paraId="72AD7C09" w14:textId="77777777" w:rsidR="00B921AB" w:rsidRDefault="00B921AB" w:rsidP="008B3D78">
      <w:pPr>
        <w:spacing w:before="240"/>
      </w:pPr>
    </w:p>
    <w:p w14:paraId="61DCD306" w14:textId="737B6FB1" w:rsidR="003264F3" w:rsidRDefault="003E2B3F" w:rsidP="008B3D78">
      <w:pPr>
        <w:spacing w:before="240"/>
        <w:rPr>
          <w:b/>
        </w:rPr>
      </w:pPr>
      <w:r>
        <w:rPr>
          <w:b/>
          <w:noProof/>
        </w:rPr>
        <w:drawing>
          <wp:inline distT="0" distB="0" distL="0" distR="0" wp14:anchorId="6178CF50" wp14:editId="20499921">
            <wp:extent cx="6236335" cy="5599376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plementary Figure 1 updated with PC1-3 F1-3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47119" cy="56090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921AB">
        <w:rPr>
          <w:b/>
        </w:rPr>
        <w:br w:type="column"/>
      </w:r>
      <w:r w:rsidR="00695268">
        <w:rPr>
          <w:b/>
        </w:rPr>
        <w:lastRenderedPageBreak/>
        <w:t xml:space="preserve">Supplementary Figure </w:t>
      </w:r>
      <w:r w:rsidR="002E262E">
        <w:rPr>
          <w:b/>
        </w:rPr>
        <w:t>2</w:t>
      </w:r>
      <w:r w:rsidR="003264F3">
        <w:rPr>
          <w:b/>
        </w:rPr>
        <w:t xml:space="preserve">: </w:t>
      </w:r>
    </w:p>
    <w:p w14:paraId="54C2D6D8" w14:textId="51B90B10" w:rsidR="00B86CD3" w:rsidRDefault="00B86CD3" w:rsidP="008B3D78">
      <w:pPr>
        <w:spacing w:before="240"/>
        <w:rPr>
          <w:b/>
        </w:rPr>
      </w:pPr>
      <w:r>
        <w:rPr>
          <w:noProof/>
        </w:rPr>
        <w:drawing>
          <wp:inline distT="0" distB="0" distL="0" distR="0" wp14:anchorId="42EA428C" wp14:editId="29D2653A">
            <wp:extent cx="5943600" cy="4787265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EXSeq_exons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87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98788D" w14:textId="77777777" w:rsidR="0084394E" w:rsidRPr="009F25F5" w:rsidRDefault="003264F3" w:rsidP="003264F3">
      <w:r w:rsidRPr="009F25F5">
        <w:t xml:space="preserve"> </w:t>
      </w:r>
    </w:p>
    <w:p w14:paraId="6BBA6285" w14:textId="77777777" w:rsidR="00C77977" w:rsidRDefault="00B86CD3">
      <w:r>
        <w:rPr>
          <w:b/>
        </w:rPr>
        <w:br w:type="page"/>
      </w:r>
      <w:r w:rsidR="00C77977">
        <w:rPr>
          <w:b/>
        </w:rPr>
        <w:lastRenderedPageBreak/>
        <w:t>Supplementary Figure 3:</w:t>
      </w:r>
    </w:p>
    <w:p w14:paraId="258F79E9" w14:textId="77777777" w:rsidR="00C77977" w:rsidRDefault="00C77977"/>
    <w:p w14:paraId="339B8912" w14:textId="7CD83AC8" w:rsidR="00C77977" w:rsidRDefault="00C77977">
      <w:pPr>
        <w:rPr>
          <w:b/>
        </w:rPr>
      </w:pPr>
      <w:r>
        <w:rPr>
          <w:b/>
          <w:noProof/>
        </w:rPr>
        <w:drawing>
          <wp:inline distT="0" distB="0" distL="0" distR="0" wp14:anchorId="0E541820" wp14:editId="5164C5C9">
            <wp:extent cx="5943600" cy="608076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Cs Factors Supplementary Figure 3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080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/>
        </w:rPr>
        <w:br w:type="page"/>
      </w:r>
    </w:p>
    <w:p w14:paraId="00AFCA1B" w14:textId="77777777" w:rsidR="00B86CD3" w:rsidRDefault="00B86CD3">
      <w:pPr>
        <w:rPr>
          <w:b/>
          <w:noProof/>
        </w:rPr>
      </w:pPr>
    </w:p>
    <w:p w14:paraId="560C65A0" w14:textId="7679A428" w:rsidR="00EE46EA" w:rsidRPr="00EE46EA" w:rsidRDefault="00EE46EA" w:rsidP="00EE46EA">
      <w:pPr>
        <w:pStyle w:val="EndNoteBibliography"/>
        <w:ind w:left="720" w:hanging="720"/>
        <w:rPr>
          <w:b/>
        </w:rPr>
      </w:pPr>
      <w:r>
        <w:rPr>
          <w:b/>
        </w:rPr>
        <w:t>REFERENCES</w:t>
      </w:r>
    </w:p>
    <w:p w14:paraId="0155FC37" w14:textId="77777777" w:rsidR="00EE46EA" w:rsidRPr="00A3302E" w:rsidRDefault="00EE46EA" w:rsidP="00EE46EA">
      <w:pPr>
        <w:pStyle w:val="EndNoteBibliography"/>
        <w:ind w:left="720" w:hanging="720"/>
        <w:rPr>
          <w:b/>
          <w:sz w:val="20"/>
          <w:szCs w:val="20"/>
        </w:rPr>
      </w:pPr>
    </w:p>
    <w:p w14:paraId="2B642256" w14:textId="77777777" w:rsidR="004B4363" w:rsidRPr="004B4363" w:rsidRDefault="00EE46EA" w:rsidP="004B4363">
      <w:pPr>
        <w:pStyle w:val="EndNoteBibliography"/>
      </w:pPr>
      <w:r w:rsidRPr="006C4E85">
        <w:rPr>
          <w:b/>
          <w:sz w:val="20"/>
          <w:szCs w:val="20"/>
        </w:rPr>
        <w:fldChar w:fldCharType="begin"/>
      </w:r>
      <w:r w:rsidRPr="006C4E85">
        <w:rPr>
          <w:b/>
          <w:sz w:val="20"/>
          <w:szCs w:val="20"/>
        </w:rPr>
        <w:instrText xml:space="preserve"> ADDIN EN.REFLIST </w:instrText>
      </w:r>
      <w:r w:rsidRPr="006C4E85">
        <w:rPr>
          <w:b/>
          <w:sz w:val="20"/>
          <w:szCs w:val="20"/>
        </w:rPr>
        <w:fldChar w:fldCharType="separate"/>
      </w:r>
      <w:r w:rsidR="004B4363" w:rsidRPr="004B4363">
        <w:t>1</w:t>
      </w:r>
      <w:r w:rsidR="004B4363" w:rsidRPr="004B4363">
        <w:tab/>
        <w:t>Michailidou, K., Hall, P., Gonzalez-Neira, A., Ghoussaini, M., Dennis, J., Milne, R.L., Schmidt, M.K., Chang-Claude, J., Bojesen, S.E., Bolla, M.K.</w:t>
      </w:r>
      <w:r w:rsidR="004B4363" w:rsidRPr="004B4363">
        <w:rPr>
          <w:i/>
        </w:rPr>
        <w:t xml:space="preserve"> et al.</w:t>
      </w:r>
      <w:r w:rsidR="004B4363" w:rsidRPr="004B4363">
        <w:t xml:space="preserve"> (2013) Large-scale genotyping identifies 41 new loci associated with breast cancer risk. </w:t>
      </w:r>
      <w:r w:rsidR="004B4363" w:rsidRPr="004B4363">
        <w:rPr>
          <w:i/>
        </w:rPr>
        <w:t>Nature genetics</w:t>
      </w:r>
      <w:r w:rsidR="004B4363" w:rsidRPr="004B4363">
        <w:t xml:space="preserve">, </w:t>
      </w:r>
      <w:r w:rsidR="004B4363" w:rsidRPr="004B4363">
        <w:rPr>
          <w:b/>
        </w:rPr>
        <w:t>45</w:t>
      </w:r>
      <w:r w:rsidR="004B4363" w:rsidRPr="004B4363">
        <w:t>, 353-361, 361e351-352.</w:t>
      </w:r>
    </w:p>
    <w:p w14:paraId="470E3912" w14:textId="77777777" w:rsidR="004B4363" w:rsidRPr="004B4363" w:rsidRDefault="004B4363" w:rsidP="004B4363">
      <w:pPr>
        <w:pStyle w:val="EndNoteBibliography"/>
      </w:pPr>
      <w:r w:rsidRPr="004B4363">
        <w:t>2</w:t>
      </w:r>
      <w:r w:rsidRPr="004B4363">
        <w:tab/>
        <w:t>Thomas, G., Jacobs, K.B., Kraft, P., Yeager, M., Wacholder, S., Cox, D.G., Hankinson, S.E., Hutchinson, A., Wang, Z., Yu, K.</w:t>
      </w:r>
      <w:r w:rsidRPr="004B4363">
        <w:rPr>
          <w:i/>
        </w:rPr>
        <w:t xml:space="preserve"> et al.</w:t>
      </w:r>
      <w:r w:rsidRPr="004B4363">
        <w:t xml:space="preserve"> (2009) A multistage genome-wide association study in breast cancer identifies two new risk alleles at 1p11.2 and 14q24.1 (RAD51L1). </w:t>
      </w:r>
      <w:r w:rsidRPr="004B4363">
        <w:rPr>
          <w:i/>
        </w:rPr>
        <w:t>Nature genetics</w:t>
      </w:r>
      <w:r w:rsidRPr="004B4363">
        <w:t xml:space="preserve">, </w:t>
      </w:r>
      <w:r w:rsidRPr="004B4363">
        <w:rPr>
          <w:b/>
        </w:rPr>
        <w:t>41</w:t>
      </w:r>
      <w:r w:rsidRPr="004B4363">
        <w:t>, 579-584.</w:t>
      </w:r>
    </w:p>
    <w:p w14:paraId="72E0F493" w14:textId="77777777" w:rsidR="004B4363" w:rsidRPr="004B4363" w:rsidRDefault="004B4363" w:rsidP="004B4363">
      <w:pPr>
        <w:pStyle w:val="EndNoteBibliography"/>
      </w:pPr>
      <w:r w:rsidRPr="004B4363">
        <w:t>3</w:t>
      </w:r>
      <w:r w:rsidRPr="004B4363">
        <w:tab/>
        <w:t>Garcia-Closas, M., Couch, F.J., Lindstrom, S., Michailidou, K., Schmidt, M.K., Brook, M.N., Orr, N., Rhie, S.K., Riboli, E., Feigelson, H.S.</w:t>
      </w:r>
      <w:r w:rsidRPr="004B4363">
        <w:rPr>
          <w:i/>
        </w:rPr>
        <w:t xml:space="preserve"> et al.</w:t>
      </w:r>
      <w:r w:rsidRPr="004B4363">
        <w:t xml:space="preserve"> (2013) Genome-wide association studies identify four ER negative-specific breast cancer risk loci. </w:t>
      </w:r>
      <w:r w:rsidRPr="004B4363">
        <w:rPr>
          <w:i/>
        </w:rPr>
        <w:t>Nature genetics</w:t>
      </w:r>
      <w:r w:rsidRPr="004B4363">
        <w:t xml:space="preserve">, </w:t>
      </w:r>
      <w:r w:rsidRPr="004B4363">
        <w:rPr>
          <w:b/>
        </w:rPr>
        <w:t>45</w:t>
      </w:r>
      <w:r w:rsidRPr="004B4363">
        <w:t>, 392-398, 398e391-392.</w:t>
      </w:r>
    </w:p>
    <w:p w14:paraId="78EC8F21" w14:textId="77777777" w:rsidR="004B4363" w:rsidRPr="004B4363" w:rsidRDefault="004B4363" w:rsidP="004B4363">
      <w:pPr>
        <w:pStyle w:val="EndNoteBibliography"/>
      </w:pPr>
      <w:r w:rsidRPr="004B4363">
        <w:t>4</w:t>
      </w:r>
      <w:r w:rsidRPr="004B4363">
        <w:tab/>
        <w:t>Stacey, S.N., Manolescu, A., Sulem, P., Rafnar, T., Gudmundsson, J., Gudjonsson, S.A., Masson, G., Jakobsdottir, M., Thorlacius, S., Helgason, A.</w:t>
      </w:r>
      <w:r w:rsidRPr="004B4363">
        <w:rPr>
          <w:i/>
        </w:rPr>
        <w:t xml:space="preserve"> et al.</w:t>
      </w:r>
      <w:r w:rsidRPr="004B4363">
        <w:t xml:space="preserve"> (2007) Common variants on chromosomes 2q35 and 16q12 confer susceptibility to estrogen receptor-positive breast cancer. </w:t>
      </w:r>
      <w:r w:rsidRPr="004B4363">
        <w:rPr>
          <w:i/>
        </w:rPr>
        <w:t>Nature genetics</w:t>
      </w:r>
      <w:r w:rsidRPr="004B4363">
        <w:t xml:space="preserve">, </w:t>
      </w:r>
      <w:r w:rsidRPr="004B4363">
        <w:rPr>
          <w:b/>
        </w:rPr>
        <w:t>39</w:t>
      </w:r>
      <w:r w:rsidRPr="004B4363">
        <w:t>, 865-869.</w:t>
      </w:r>
    </w:p>
    <w:p w14:paraId="46ED5566" w14:textId="77777777" w:rsidR="004B4363" w:rsidRPr="004B4363" w:rsidRDefault="004B4363" w:rsidP="004B4363">
      <w:pPr>
        <w:pStyle w:val="EndNoteBibliography"/>
      </w:pPr>
      <w:r w:rsidRPr="004B4363">
        <w:t>5</w:t>
      </w:r>
      <w:r w:rsidRPr="004B4363">
        <w:tab/>
        <w:t>Ahmed, S., Thomas, G., Ghoussaini, M., Healey, C.S., Humphreys, M.K., Platte, R., Morrison, J., Maranian, M., Pooley, K.A., Luben, R.</w:t>
      </w:r>
      <w:r w:rsidRPr="004B4363">
        <w:rPr>
          <w:i/>
        </w:rPr>
        <w:t xml:space="preserve"> et al.</w:t>
      </w:r>
      <w:r w:rsidRPr="004B4363">
        <w:t xml:space="preserve"> (2009) Newly discovered breast cancer susceptibility loci on 3p24 and 17q23.2. </w:t>
      </w:r>
      <w:r w:rsidRPr="004B4363">
        <w:rPr>
          <w:i/>
        </w:rPr>
        <w:t>Nature genetics</w:t>
      </w:r>
      <w:r w:rsidRPr="004B4363">
        <w:t xml:space="preserve">, </w:t>
      </w:r>
      <w:r w:rsidRPr="004B4363">
        <w:rPr>
          <w:b/>
        </w:rPr>
        <w:t>41</w:t>
      </w:r>
      <w:r w:rsidRPr="004B4363">
        <w:t>, 585-590.</w:t>
      </w:r>
    </w:p>
    <w:p w14:paraId="22EF4896" w14:textId="77777777" w:rsidR="004B4363" w:rsidRPr="004B4363" w:rsidRDefault="004B4363" w:rsidP="004B4363">
      <w:pPr>
        <w:pStyle w:val="EndNoteBibliography"/>
      </w:pPr>
      <w:r w:rsidRPr="004B4363">
        <w:t>6</w:t>
      </w:r>
      <w:r w:rsidRPr="004B4363">
        <w:tab/>
        <w:t>Fletcher, O., Johnson, N., Orr, N., Hosking, F.J., Gibson, L.J., Walker, K., Zelenika, D., Gut, I., Heath, S., Palles, C.</w:t>
      </w:r>
      <w:r w:rsidRPr="004B4363">
        <w:rPr>
          <w:i/>
        </w:rPr>
        <w:t xml:space="preserve"> et al.</w:t>
      </w:r>
      <w:r w:rsidRPr="004B4363">
        <w:t xml:space="preserve"> (2011) Novel breast cancer susceptibility locus at 9q31.2: results of a genome-wide association study. </w:t>
      </w:r>
      <w:r w:rsidRPr="004B4363">
        <w:rPr>
          <w:i/>
        </w:rPr>
        <w:t>Journal of the National Cancer Institute</w:t>
      </w:r>
      <w:r w:rsidRPr="004B4363">
        <w:t xml:space="preserve">, </w:t>
      </w:r>
      <w:r w:rsidRPr="004B4363">
        <w:rPr>
          <w:b/>
        </w:rPr>
        <w:t>103</w:t>
      </w:r>
      <w:r w:rsidRPr="004B4363">
        <w:t>, 425-435.</w:t>
      </w:r>
    </w:p>
    <w:p w14:paraId="43C17CFA" w14:textId="77777777" w:rsidR="004B4363" w:rsidRPr="004B4363" w:rsidRDefault="004B4363" w:rsidP="004B4363">
      <w:pPr>
        <w:pStyle w:val="EndNoteBibliography"/>
      </w:pPr>
      <w:r w:rsidRPr="004B4363">
        <w:t>7</w:t>
      </w:r>
      <w:r w:rsidRPr="004B4363">
        <w:tab/>
        <w:t>Easton, D.F., Pooley, K.A., Dunning, A.M., Pharoah, P.D., Thompson, D., Ballinger, D.G., Struewing, J.P., Morrison, J., Field, H., Luben, R.</w:t>
      </w:r>
      <w:r w:rsidRPr="004B4363">
        <w:rPr>
          <w:i/>
        </w:rPr>
        <w:t xml:space="preserve"> et al.</w:t>
      </w:r>
      <w:r w:rsidRPr="004B4363">
        <w:t xml:space="preserve"> (2007) Genome-wide association study identifies novel breast cancer susceptibility loci. </w:t>
      </w:r>
      <w:r w:rsidRPr="004B4363">
        <w:rPr>
          <w:i/>
        </w:rPr>
        <w:t>Nature</w:t>
      </w:r>
      <w:r w:rsidRPr="004B4363">
        <w:t xml:space="preserve">, </w:t>
      </w:r>
      <w:r w:rsidRPr="004B4363">
        <w:rPr>
          <w:b/>
        </w:rPr>
        <w:t>447</w:t>
      </w:r>
      <w:r w:rsidRPr="004B4363">
        <w:t>, 1087-1093.</w:t>
      </w:r>
    </w:p>
    <w:p w14:paraId="2CA159B5" w14:textId="77777777" w:rsidR="004B4363" w:rsidRPr="004B4363" w:rsidRDefault="004B4363" w:rsidP="004B4363">
      <w:pPr>
        <w:pStyle w:val="EndNoteBibliography"/>
      </w:pPr>
      <w:r w:rsidRPr="004B4363">
        <w:t>8</w:t>
      </w:r>
      <w:r w:rsidRPr="004B4363">
        <w:tab/>
        <w:t>Siddiq, A., Couch, F.J., Chen, G.K., Lindstrom, S., Eccles, D., Millikan, R.C., Michailidou, K., Stram, D.O., Beckmann, L., Rhie, S.K.</w:t>
      </w:r>
      <w:r w:rsidRPr="004B4363">
        <w:rPr>
          <w:i/>
        </w:rPr>
        <w:t xml:space="preserve"> et al.</w:t>
      </w:r>
      <w:r w:rsidRPr="004B4363">
        <w:t xml:space="preserve"> (2012) A meta-analysis of genome-wide association studies of breast cancer identifies two novel susceptibility loci at 6q14 and 20q11. </w:t>
      </w:r>
      <w:r w:rsidRPr="004B4363">
        <w:rPr>
          <w:i/>
        </w:rPr>
        <w:t>Human molecular genetics</w:t>
      </w:r>
      <w:r w:rsidRPr="004B4363">
        <w:t xml:space="preserve">, </w:t>
      </w:r>
      <w:r w:rsidRPr="004B4363">
        <w:rPr>
          <w:b/>
        </w:rPr>
        <w:t>21</w:t>
      </w:r>
      <w:r w:rsidRPr="004B4363">
        <w:t>, 5373-5384.</w:t>
      </w:r>
    </w:p>
    <w:p w14:paraId="05F4174D" w14:textId="77777777" w:rsidR="004B4363" w:rsidRPr="004B4363" w:rsidRDefault="004B4363" w:rsidP="004B4363">
      <w:pPr>
        <w:pStyle w:val="EndNoteBibliography"/>
      </w:pPr>
      <w:r w:rsidRPr="004B4363">
        <w:t>9</w:t>
      </w:r>
      <w:r w:rsidRPr="004B4363">
        <w:tab/>
        <w:t>Gold, B., Kirchhoff, T., Stefanov, S., Lautenberger, J., Viale, A., Garber, J., Friedman, E., Narod, S., Olshen, A.B., Gregersen, P.</w:t>
      </w:r>
      <w:r w:rsidRPr="004B4363">
        <w:rPr>
          <w:i/>
        </w:rPr>
        <w:t xml:space="preserve"> et al.</w:t>
      </w:r>
      <w:r w:rsidRPr="004B4363">
        <w:t xml:space="preserve"> (2008) Genome-wide association study provides evidence for a breast cancer risk locus at 6q22.33. </w:t>
      </w:r>
      <w:r w:rsidRPr="004B4363">
        <w:rPr>
          <w:i/>
        </w:rPr>
        <w:t>Proceedings of the National Academy of Sciences of the United States of America</w:t>
      </w:r>
      <w:r w:rsidRPr="004B4363">
        <w:t xml:space="preserve">, </w:t>
      </w:r>
      <w:r w:rsidRPr="004B4363">
        <w:rPr>
          <w:b/>
        </w:rPr>
        <w:t>105</w:t>
      </w:r>
      <w:r w:rsidRPr="004B4363">
        <w:t>, 4340-4345.</w:t>
      </w:r>
    </w:p>
    <w:p w14:paraId="6191EE4B" w14:textId="77777777" w:rsidR="004B4363" w:rsidRPr="004B4363" w:rsidRDefault="004B4363" w:rsidP="004B4363">
      <w:pPr>
        <w:pStyle w:val="EndNoteBibliography"/>
      </w:pPr>
      <w:r w:rsidRPr="004B4363">
        <w:t>10</w:t>
      </w:r>
      <w:r w:rsidRPr="004B4363">
        <w:tab/>
        <w:t>Long, J., Cai, Q., Shu, X.O., Qu, S., Li, C., Zheng, Y., Gu, K., Wang, W., Xiang, Y.B., Cheng, J.</w:t>
      </w:r>
      <w:r w:rsidRPr="004B4363">
        <w:rPr>
          <w:i/>
        </w:rPr>
        <w:t xml:space="preserve"> et al.</w:t>
      </w:r>
      <w:r w:rsidRPr="004B4363">
        <w:t xml:space="preserve"> (2010) Identification of a functional genetic variant at 16q12.1 for breast cancer risk: results from the Asia Breast Cancer Consortium. </w:t>
      </w:r>
      <w:r w:rsidRPr="004B4363">
        <w:rPr>
          <w:i/>
        </w:rPr>
        <w:t>PLoS genetics</w:t>
      </w:r>
      <w:r w:rsidRPr="004B4363">
        <w:t xml:space="preserve">, </w:t>
      </w:r>
      <w:r w:rsidRPr="004B4363">
        <w:rPr>
          <w:b/>
        </w:rPr>
        <w:t>6</w:t>
      </w:r>
      <w:r w:rsidRPr="004B4363">
        <w:t>, e1001002.</w:t>
      </w:r>
    </w:p>
    <w:p w14:paraId="079EE53D" w14:textId="77777777" w:rsidR="004B4363" w:rsidRPr="004B4363" w:rsidRDefault="004B4363" w:rsidP="004B4363">
      <w:pPr>
        <w:pStyle w:val="EndNoteBibliography"/>
      </w:pPr>
      <w:r w:rsidRPr="004B4363">
        <w:t>11</w:t>
      </w:r>
      <w:r w:rsidRPr="004B4363">
        <w:tab/>
        <w:t>Turnbull, C., Ahmed, S., Morrison, J., Pernet, D., Renwick, A., Maranian, M., Seal, S., Ghoussaini, M., Hines, S., Healey, C.S.</w:t>
      </w:r>
      <w:r w:rsidRPr="004B4363">
        <w:rPr>
          <w:i/>
        </w:rPr>
        <w:t xml:space="preserve"> et al.</w:t>
      </w:r>
      <w:r w:rsidRPr="004B4363">
        <w:t xml:space="preserve"> (2010) Genome-wide association study identifies five new breast cancer susceptibility loci. </w:t>
      </w:r>
      <w:r w:rsidRPr="004B4363">
        <w:rPr>
          <w:i/>
        </w:rPr>
        <w:t>Nature genetics</w:t>
      </w:r>
      <w:r w:rsidRPr="004B4363">
        <w:t xml:space="preserve">, </w:t>
      </w:r>
      <w:r w:rsidRPr="004B4363">
        <w:rPr>
          <w:b/>
        </w:rPr>
        <w:t>42</w:t>
      </w:r>
      <w:r w:rsidRPr="004B4363">
        <w:t>, 504-507.</w:t>
      </w:r>
    </w:p>
    <w:p w14:paraId="4D9C8B62" w14:textId="77777777" w:rsidR="004B4363" w:rsidRPr="004B4363" w:rsidRDefault="004B4363" w:rsidP="004B4363">
      <w:pPr>
        <w:pStyle w:val="EndNoteBibliography"/>
      </w:pPr>
      <w:r w:rsidRPr="004B4363">
        <w:t>12</w:t>
      </w:r>
      <w:r w:rsidRPr="004B4363">
        <w:tab/>
        <w:t>Zheng, W., Long, J., Gao, Y.T., Li, C., Zheng, Y., Xiang, Y.B., Wen, W., Levy, S., Deming, S.L., Haines, J.L.</w:t>
      </w:r>
      <w:r w:rsidRPr="004B4363">
        <w:rPr>
          <w:i/>
        </w:rPr>
        <w:t xml:space="preserve"> et al.</w:t>
      </w:r>
      <w:r w:rsidRPr="004B4363">
        <w:t xml:space="preserve"> (2009) Genome-wide association study identifies a new breast cancer susceptibility locus at 6q25.1. </w:t>
      </w:r>
      <w:r w:rsidRPr="004B4363">
        <w:rPr>
          <w:i/>
        </w:rPr>
        <w:t>Nature genetics</w:t>
      </w:r>
      <w:r w:rsidRPr="004B4363">
        <w:t xml:space="preserve">, </w:t>
      </w:r>
      <w:r w:rsidRPr="004B4363">
        <w:rPr>
          <w:b/>
        </w:rPr>
        <w:t>41</w:t>
      </w:r>
      <w:r w:rsidRPr="004B4363">
        <w:t>, 324-328.</w:t>
      </w:r>
    </w:p>
    <w:p w14:paraId="439F0217" w14:textId="77777777" w:rsidR="004B4363" w:rsidRPr="004B4363" w:rsidRDefault="004B4363" w:rsidP="004B4363">
      <w:pPr>
        <w:pStyle w:val="EndNoteBibliography"/>
      </w:pPr>
      <w:r w:rsidRPr="004B4363">
        <w:lastRenderedPageBreak/>
        <w:t>13</w:t>
      </w:r>
      <w:r w:rsidRPr="004B4363">
        <w:tab/>
        <w:t>Cai, Q., Long, J., Lu, W., Qu, S., Wen, W., Kang, D., Lee, J.Y., Chen, K., Shen, H., Shen, C.Y.</w:t>
      </w:r>
      <w:r w:rsidRPr="004B4363">
        <w:rPr>
          <w:i/>
        </w:rPr>
        <w:t xml:space="preserve"> et al.</w:t>
      </w:r>
      <w:r w:rsidRPr="004B4363">
        <w:t xml:space="preserve"> (2011) Genome-wide association study identifies breast cancer risk variant at 10q21.2: results from the Asia Breast Cancer Consortium. </w:t>
      </w:r>
      <w:r w:rsidRPr="004B4363">
        <w:rPr>
          <w:i/>
        </w:rPr>
        <w:t>Human molecular genetics</w:t>
      </w:r>
      <w:r w:rsidRPr="004B4363">
        <w:t xml:space="preserve">, </w:t>
      </w:r>
      <w:r w:rsidRPr="004B4363">
        <w:rPr>
          <w:b/>
        </w:rPr>
        <w:t>20</w:t>
      </w:r>
      <w:r w:rsidRPr="004B4363">
        <w:t>, 4991-4999.</w:t>
      </w:r>
    </w:p>
    <w:p w14:paraId="2E43AC84" w14:textId="77777777" w:rsidR="004B4363" w:rsidRPr="004B4363" w:rsidRDefault="004B4363" w:rsidP="004B4363">
      <w:pPr>
        <w:pStyle w:val="EndNoteBibliography"/>
      </w:pPr>
      <w:r w:rsidRPr="004B4363">
        <w:t>14</w:t>
      </w:r>
      <w:r w:rsidRPr="004B4363">
        <w:tab/>
        <w:t>Antoniou, A.C., Wang, X., Fredericksen, Z.S., McGuffog, L., Tarrell, R., Sinilnikova, O.M., Healey, S., Morrison, J., Kartsonaki, C., Lesnick, T.</w:t>
      </w:r>
      <w:r w:rsidRPr="004B4363">
        <w:rPr>
          <w:i/>
        </w:rPr>
        <w:t xml:space="preserve"> et al.</w:t>
      </w:r>
      <w:r w:rsidRPr="004B4363">
        <w:t xml:space="preserve"> (2010) A locus on 19p13 modifies risk of breast cancer in BRCA1 mutation carriers and is associated with hormone receptor-negative breast cancer in the general population. </w:t>
      </w:r>
      <w:r w:rsidRPr="004B4363">
        <w:rPr>
          <w:i/>
        </w:rPr>
        <w:t>Nature genetics</w:t>
      </w:r>
      <w:r w:rsidRPr="004B4363">
        <w:t xml:space="preserve">, </w:t>
      </w:r>
      <w:r w:rsidRPr="004B4363">
        <w:rPr>
          <w:b/>
        </w:rPr>
        <w:t>42</w:t>
      </w:r>
      <w:r w:rsidRPr="004B4363">
        <w:t>, 885-892.</w:t>
      </w:r>
    </w:p>
    <w:p w14:paraId="4BD2DD29" w14:textId="77777777" w:rsidR="004B4363" w:rsidRPr="004B4363" w:rsidRDefault="004B4363" w:rsidP="004B4363">
      <w:pPr>
        <w:pStyle w:val="EndNoteBibliography"/>
      </w:pPr>
      <w:r w:rsidRPr="004B4363">
        <w:t>15</w:t>
      </w:r>
      <w:r w:rsidRPr="004B4363">
        <w:tab/>
        <w:t xml:space="preserve">Anders, S., Reyes, A. and Huber, W. (2012) Detecting differential usage of exons from RNA-seq data. </w:t>
      </w:r>
      <w:r w:rsidRPr="004B4363">
        <w:rPr>
          <w:i/>
        </w:rPr>
        <w:t>Genome research</w:t>
      </w:r>
      <w:r w:rsidRPr="004B4363">
        <w:t xml:space="preserve">, </w:t>
      </w:r>
      <w:r w:rsidRPr="004B4363">
        <w:rPr>
          <w:b/>
        </w:rPr>
        <w:t>22</w:t>
      </w:r>
      <w:r w:rsidRPr="004B4363">
        <w:t>, 2008-2017.</w:t>
      </w:r>
    </w:p>
    <w:p w14:paraId="5AFA6EC9" w14:textId="77777777" w:rsidR="004B4363" w:rsidRPr="004B4363" w:rsidRDefault="004B4363" w:rsidP="004B4363">
      <w:pPr>
        <w:pStyle w:val="EndNoteBibliography"/>
      </w:pPr>
      <w:r w:rsidRPr="004B4363">
        <w:t>16</w:t>
      </w:r>
      <w:r w:rsidRPr="004B4363">
        <w:tab/>
        <w:t>Consortium, G.-O. (2014). Dana-Farber Cancer Institute, Boston, MA, Vol. 2014.</w:t>
      </w:r>
    </w:p>
    <w:p w14:paraId="59FE0434" w14:textId="737B445C" w:rsidR="0015276B" w:rsidRDefault="00EE46EA" w:rsidP="00BB4CCE">
      <w:pPr>
        <w:rPr>
          <w:b/>
          <w:sz w:val="20"/>
          <w:szCs w:val="20"/>
        </w:rPr>
      </w:pPr>
      <w:r w:rsidRPr="006C4E85">
        <w:rPr>
          <w:b/>
          <w:sz w:val="20"/>
          <w:szCs w:val="20"/>
        </w:rPr>
        <w:fldChar w:fldCharType="end"/>
      </w:r>
    </w:p>
    <w:p w14:paraId="0E84F6C7" w14:textId="1DFBE1AC" w:rsidR="00317CF9" w:rsidRDefault="00317CF9">
      <w:pPr>
        <w:rPr>
          <w:b/>
          <w:sz w:val="20"/>
          <w:szCs w:val="20"/>
        </w:rPr>
      </w:pPr>
      <w:r>
        <w:rPr>
          <w:b/>
          <w:sz w:val="20"/>
          <w:szCs w:val="20"/>
        </w:rPr>
        <w:br w:type="page"/>
      </w:r>
    </w:p>
    <w:p w14:paraId="45AF1D58" w14:textId="74A6EC4E" w:rsidR="00FA2CE5" w:rsidRPr="00FA2CE5" w:rsidRDefault="00FA2CE5" w:rsidP="00317CF9">
      <w:pPr>
        <w:rPr>
          <w:b/>
        </w:rPr>
      </w:pPr>
      <w:r>
        <w:rPr>
          <w:b/>
        </w:rPr>
        <w:lastRenderedPageBreak/>
        <w:t>LEGENDS TO FIGURES</w:t>
      </w:r>
    </w:p>
    <w:p w14:paraId="6A059EB8" w14:textId="77777777" w:rsidR="00FA2CE5" w:rsidRDefault="00FA2CE5" w:rsidP="00317CF9">
      <w:pPr>
        <w:rPr>
          <w:b/>
        </w:rPr>
      </w:pPr>
    </w:p>
    <w:p w14:paraId="110A3E9D" w14:textId="37520CE8" w:rsidR="00317CF9" w:rsidRDefault="00317CF9" w:rsidP="00317CF9">
      <w:r>
        <w:rPr>
          <w:b/>
        </w:rPr>
        <w:t xml:space="preserve">Supplementary Figure 1: </w:t>
      </w:r>
      <w:r>
        <w:t>Q-Q plots for the exon-, junction-, and transcript-specific tests of association betwe</w:t>
      </w:r>
      <w:r w:rsidR="00FC1FEE">
        <w:t>en risk genotype and expression in ER-positive tumors.</w:t>
      </w:r>
    </w:p>
    <w:p w14:paraId="722BFA1B" w14:textId="77777777" w:rsidR="00B86CD3" w:rsidRDefault="00B86CD3" w:rsidP="00317CF9"/>
    <w:p w14:paraId="4DC050E6" w14:textId="0E562534" w:rsidR="00DD7D1D" w:rsidRDefault="00B86CD3" w:rsidP="00317CF9">
      <w:r>
        <w:rPr>
          <w:b/>
        </w:rPr>
        <w:t xml:space="preserve">Supplementary Figure 2: </w:t>
      </w:r>
      <w:r w:rsidRPr="003873E7">
        <w:t>P</w:t>
      </w:r>
      <w:r>
        <w:t xml:space="preserve">lotted fitted expression values based on the </w:t>
      </w:r>
      <w:proofErr w:type="spellStart"/>
      <w:r>
        <w:t>DEXSeq</w:t>
      </w:r>
      <w:proofErr w:type="spellEnd"/>
      <w:r>
        <w:t xml:space="preserve"> negative binomial model </w:t>
      </w:r>
      <w:r>
        <w:fldChar w:fldCharType="begin"/>
      </w:r>
      <w:r w:rsidR="00B761EB">
        <w:instrText xml:space="preserve"> ADDIN EN.CITE &lt;EndNote&gt;&lt;Cite&gt;&lt;Author&gt;Anders&lt;/Author&gt;&lt;Year&gt;2012&lt;/Year&gt;&lt;RecNum&gt;29&lt;/RecNum&gt;&lt;DisplayText&gt;(15)&lt;/DisplayText&gt;&lt;record&gt;&lt;rec-number&gt;29&lt;/rec-number&gt;&lt;foreign-keys&gt;&lt;key app="EN" db-id="5r2ww2tvjvzpeoesvzlx2evzr52rv0epwxfr" timestamp="1396633976"&gt;29&lt;/key&gt;&lt;/foreign-keys&gt;&lt;ref-type name="Journal Article"&gt;17&lt;/ref-type&gt;&lt;contributors&gt;&lt;authors&gt;&lt;author&gt;Anders, S.&lt;/author&gt;&lt;author&gt;Reyes, A.&lt;/author&gt;&lt;author&gt;Huber, W.&lt;/author&gt;&lt;/authors&gt;&lt;/contributors&gt;&lt;auth-address&gt;European Molecular Biology Laboratory, 69111 Heidelberg, Germany. sanders@fs.tum.de&lt;/auth-address&gt;&lt;titles&gt;&lt;title&gt;Detecting differential usage of exons from RNA-seq data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2008-17&lt;/pages&gt;&lt;volume&gt;22&lt;/volume&gt;&lt;number&gt;10&lt;/number&gt;&lt;keywords&gt;&lt;keyword&gt;Algorithms&lt;/keyword&gt;&lt;keyword&gt;*Alternative Splicing&lt;/keyword&gt;&lt;keyword&gt;Animals&lt;/keyword&gt;&lt;keyword&gt;Cell Line&lt;/keyword&gt;&lt;keyword&gt;Computational Biology/methods&lt;/keyword&gt;&lt;keyword&gt;Databases, Nucleic Acid&lt;/keyword&gt;&lt;keyword&gt;*Exons&lt;/keyword&gt;&lt;keyword&gt;Genomics/methods&lt;/keyword&gt;&lt;keyword&gt;Humans&lt;/keyword&gt;&lt;keyword&gt;*Models, Genetic&lt;/keyword&gt;&lt;keyword&gt;Pan troglodytes/genetics&lt;/keyword&gt;&lt;keyword&gt;RNA/*chemistry/*genetics&lt;/keyword&gt;&lt;/keywords&gt;&lt;dates&gt;&lt;year&gt;2012&lt;/year&gt;&lt;pub-dates&gt;&lt;date&gt;Oct&lt;/date&gt;&lt;/pub-dates&gt;&lt;/dates&gt;&lt;isbn&gt;1549-5469 (Electronic)&amp;#xD;1088-9051 (Linking)&lt;/isbn&gt;&lt;accession-num&gt;22722343&lt;/accession-num&gt;&lt;urls&gt;&lt;related-urls&gt;&lt;url&gt;http://www.ncbi.nlm.nih.gov/pubmed/22722343&lt;/url&gt;&lt;/related-urls&gt;&lt;/urls&gt;&lt;custom2&gt;3460195&lt;/custom2&gt;&lt;electronic-resource-num&gt;10.1101/gr.133744.111&lt;/electronic-resource-num&gt;&lt;/record&gt;&lt;/Cite&gt;&lt;/EndNote&gt;</w:instrText>
      </w:r>
      <w:r>
        <w:fldChar w:fldCharType="separate"/>
      </w:r>
      <w:r w:rsidR="00B761EB">
        <w:rPr>
          <w:noProof/>
        </w:rPr>
        <w:t>(15)</w:t>
      </w:r>
      <w:r>
        <w:fldChar w:fldCharType="end"/>
      </w:r>
      <w:r>
        <w:t xml:space="preserve"> for </w:t>
      </w:r>
      <w:r w:rsidR="0019631A">
        <w:t xml:space="preserve">each exon by genotype for each splicing </w:t>
      </w:r>
      <w:r>
        <w:t xml:space="preserve">QTL identified through exon-specific analysis, after exclusions. Risk genotype is red. Annotated transcripts shown below. (a) </w:t>
      </w:r>
      <w:proofErr w:type="gramStart"/>
      <w:r>
        <w:t>rs11552449</w:t>
      </w:r>
      <w:proofErr w:type="gramEnd"/>
      <w:r>
        <w:t>-</w:t>
      </w:r>
      <w:r>
        <w:rPr>
          <w:i/>
        </w:rPr>
        <w:t>DCLRE1B</w:t>
      </w:r>
      <w:r>
        <w:t xml:space="preserve"> (b) rs11552449-</w:t>
      </w:r>
      <w:r>
        <w:rPr>
          <w:i/>
        </w:rPr>
        <w:t>PHTF1</w:t>
      </w:r>
      <w:r>
        <w:t xml:space="preserve"> (c) rs616488-</w:t>
      </w:r>
      <w:r>
        <w:rPr>
          <w:i/>
        </w:rPr>
        <w:t>PEX14</w:t>
      </w:r>
      <w:r>
        <w:t xml:space="preserve"> (d) rs999737-</w:t>
      </w:r>
      <w:r>
        <w:rPr>
          <w:i/>
        </w:rPr>
        <w:t>RAD51L1</w:t>
      </w:r>
    </w:p>
    <w:p w14:paraId="2204989F" w14:textId="77777777" w:rsidR="00C77977" w:rsidRDefault="00C77977" w:rsidP="00317CF9"/>
    <w:p w14:paraId="255FD51E" w14:textId="2D234E59" w:rsidR="00C77977" w:rsidRDefault="00C77977" w:rsidP="00317CF9">
      <w:pPr>
        <w:rPr>
          <w:b/>
        </w:rPr>
      </w:pPr>
      <w:r>
        <w:rPr>
          <w:b/>
        </w:rPr>
        <w:t>Supplementary Figure 3:</w:t>
      </w:r>
    </w:p>
    <w:p w14:paraId="3E817B88" w14:textId="3F38FCA0" w:rsidR="00EC35EB" w:rsidRDefault="00EC35EB" w:rsidP="00317CF9">
      <w:r>
        <w:t>(a) Eigenvalues of the first 15 principal components identified through EIGENSTRAT analysis of the TCGA SNP data. We used the first three principal components as covariates in the linear regression analyses.</w:t>
      </w:r>
    </w:p>
    <w:p w14:paraId="788C7387" w14:textId="2C1984FD" w:rsidR="00EC35EB" w:rsidRDefault="00EC35EB" w:rsidP="00317CF9">
      <w:r>
        <w:t>(b) Variance of factor weights of the first 15 factors identified through PEER analysis of the ER-positive tumors RNA-</w:t>
      </w:r>
      <w:proofErr w:type="spellStart"/>
      <w:r>
        <w:t>seq</w:t>
      </w:r>
      <w:proofErr w:type="spellEnd"/>
      <w:r>
        <w:t xml:space="preserve"> data (exon RPKM values). We used the first three factors as covariates in the linear regression analyses.</w:t>
      </w:r>
    </w:p>
    <w:p w14:paraId="526FF512" w14:textId="64F9262B" w:rsidR="00EC35EB" w:rsidRPr="00EC35EB" w:rsidRDefault="00EC35EB" w:rsidP="00317CF9">
      <w:r>
        <w:t>(c) Variance of factor weights of the first 15 factors identified through PEER analysis of the ER-negative tumors RNA-</w:t>
      </w:r>
      <w:proofErr w:type="spellStart"/>
      <w:r>
        <w:t>seq</w:t>
      </w:r>
      <w:proofErr w:type="spellEnd"/>
      <w:r>
        <w:t xml:space="preserve"> data (exon RPKM values). We used the first three factors as covariates in the linear regression analyses.</w:t>
      </w:r>
    </w:p>
    <w:p w14:paraId="630D51DC" w14:textId="77777777" w:rsidR="00317CF9" w:rsidRPr="0015276B" w:rsidRDefault="00317CF9" w:rsidP="00BB4CCE">
      <w:pPr>
        <w:rPr>
          <w:b/>
        </w:rPr>
      </w:pPr>
    </w:p>
    <w:sectPr w:rsidR="00317CF9" w:rsidRPr="0015276B" w:rsidSect="00314469">
      <w:headerReference w:type="even" r:id="rId12"/>
      <w:headerReference w:type="default" r:id="rId13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B94D63A" w14:textId="77777777" w:rsidR="009E2F1C" w:rsidRDefault="009E2F1C">
      <w:r>
        <w:separator/>
      </w:r>
    </w:p>
  </w:endnote>
  <w:endnote w:type="continuationSeparator" w:id="0">
    <w:p w14:paraId="633FDF07" w14:textId="77777777" w:rsidR="009E2F1C" w:rsidRDefault="009E2F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464DC39" w14:textId="77777777" w:rsidR="009E2F1C" w:rsidRDefault="009E2F1C">
      <w:r>
        <w:separator/>
      </w:r>
    </w:p>
  </w:footnote>
  <w:footnote w:type="continuationSeparator" w:id="0">
    <w:p w14:paraId="385F6A71" w14:textId="77777777" w:rsidR="009E2F1C" w:rsidRDefault="009E2F1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496B37" w14:textId="77777777" w:rsidR="00023D32" w:rsidRDefault="00023D32" w:rsidP="007917E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8A30DF9" w14:textId="77777777" w:rsidR="00023D32" w:rsidRDefault="00023D32" w:rsidP="00A46F0F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AD31F9" w14:textId="77777777" w:rsidR="00023D32" w:rsidRDefault="00023D32" w:rsidP="007917E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E2D95">
      <w:rPr>
        <w:rStyle w:val="PageNumber"/>
        <w:noProof/>
      </w:rPr>
      <w:t>2</w:t>
    </w:r>
    <w:r>
      <w:rPr>
        <w:rStyle w:val="PageNumber"/>
      </w:rPr>
      <w:fldChar w:fldCharType="end"/>
    </w:r>
  </w:p>
  <w:p w14:paraId="2462EC5C" w14:textId="77777777" w:rsidR="00023D32" w:rsidRDefault="00023D32" w:rsidP="00A46F0F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2857F41"/>
    <w:multiLevelType w:val="hybridMultilevel"/>
    <w:tmpl w:val="4FF4CA74"/>
    <w:lvl w:ilvl="0" w:tplc="5914A722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uman Mol 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2ww2tvjvzpeoesvzlx2evzr52rv0epwxfr&quot;&gt;trQTL&lt;record-ids&gt;&lt;item&gt;2&lt;/item&gt;&lt;item&gt;3&lt;/item&gt;&lt;item&gt;4&lt;/item&gt;&lt;item&gt;5&lt;/item&gt;&lt;item&gt;6&lt;/item&gt;&lt;item&gt;7&lt;/item&gt;&lt;item&gt;9&lt;/item&gt;&lt;item&gt;10&lt;/item&gt;&lt;item&gt;11&lt;/item&gt;&lt;item&gt;12&lt;/item&gt;&lt;item&gt;13&lt;/item&gt;&lt;item&gt;15&lt;/item&gt;&lt;item&gt;29&lt;/item&gt;&lt;item&gt;40&lt;/item&gt;&lt;item&gt;60&lt;/item&gt;&lt;/record-ids&gt;&lt;/item&gt;&lt;/Libraries&gt;"/>
  </w:docVars>
  <w:rsids>
    <w:rsidRoot w:val="00A9383F"/>
    <w:rsid w:val="000029BD"/>
    <w:rsid w:val="00003FCC"/>
    <w:rsid w:val="00011F10"/>
    <w:rsid w:val="00014607"/>
    <w:rsid w:val="00015B1D"/>
    <w:rsid w:val="00016E9E"/>
    <w:rsid w:val="00021F66"/>
    <w:rsid w:val="00023D32"/>
    <w:rsid w:val="000375E5"/>
    <w:rsid w:val="00062BAD"/>
    <w:rsid w:val="00063E62"/>
    <w:rsid w:val="000670DA"/>
    <w:rsid w:val="00076033"/>
    <w:rsid w:val="000914A0"/>
    <w:rsid w:val="000A3B6A"/>
    <w:rsid w:val="000A3F20"/>
    <w:rsid w:val="000A5BC0"/>
    <w:rsid w:val="000A701D"/>
    <w:rsid w:val="000A7DBE"/>
    <w:rsid w:val="000B47BB"/>
    <w:rsid w:val="000C226C"/>
    <w:rsid w:val="000D2CC9"/>
    <w:rsid w:val="000E2670"/>
    <w:rsid w:val="000F58C1"/>
    <w:rsid w:val="00100772"/>
    <w:rsid w:val="00101A9A"/>
    <w:rsid w:val="00105594"/>
    <w:rsid w:val="00105737"/>
    <w:rsid w:val="00112B90"/>
    <w:rsid w:val="0013308C"/>
    <w:rsid w:val="001401CB"/>
    <w:rsid w:val="00145942"/>
    <w:rsid w:val="001471EE"/>
    <w:rsid w:val="001475DA"/>
    <w:rsid w:val="0015276B"/>
    <w:rsid w:val="0017253D"/>
    <w:rsid w:val="0019631A"/>
    <w:rsid w:val="001A0D0B"/>
    <w:rsid w:val="001A18FD"/>
    <w:rsid w:val="001C4B69"/>
    <w:rsid w:val="001D64C3"/>
    <w:rsid w:val="001E10D2"/>
    <w:rsid w:val="001E2ECF"/>
    <w:rsid w:val="001E5B9F"/>
    <w:rsid w:val="001E6AD7"/>
    <w:rsid w:val="001F4F3B"/>
    <w:rsid w:val="001F5051"/>
    <w:rsid w:val="001F666F"/>
    <w:rsid w:val="002215B4"/>
    <w:rsid w:val="002345B4"/>
    <w:rsid w:val="00243842"/>
    <w:rsid w:val="00253BC1"/>
    <w:rsid w:val="0026313E"/>
    <w:rsid w:val="00266394"/>
    <w:rsid w:val="00266634"/>
    <w:rsid w:val="00273C8B"/>
    <w:rsid w:val="00277002"/>
    <w:rsid w:val="0028299A"/>
    <w:rsid w:val="00286803"/>
    <w:rsid w:val="002A51A8"/>
    <w:rsid w:val="002B034F"/>
    <w:rsid w:val="002B36B9"/>
    <w:rsid w:val="002C682D"/>
    <w:rsid w:val="002D1461"/>
    <w:rsid w:val="002D41BC"/>
    <w:rsid w:val="002E0D34"/>
    <w:rsid w:val="002E262E"/>
    <w:rsid w:val="002E47CF"/>
    <w:rsid w:val="002F06A8"/>
    <w:rsid w:val="00314469"/>
    <w:rsid w:val="00317CF9"/>
    <w:rsid w:val="0032375E"/>
    <w:rsid w:val="00323BBA"/>
    <w:rsid w:val="003245C2"/>
    <w:rsid w:val="003264F3"/>
    <w:rsid w:val="00331F16"/>
    <w:rsid w:val="00332580"/>
    <w:rsid w:val="003343DD"/>
    <w:rsid w:val="0034755E"/>
    <w:rsid w:val="00375D13"/>
    <w:rsid w:val="0038114F"/>
    <w:rsid w:val="003815B0"/>
    <w:rsid w:val="00384BB5"/>
    <w:rsid w:val="00385649"/>
    <w:rsid w:val="003873E7"/>
    <w:rsid w:val="00390DF4"/>
    <w:rsid w:val="003B3EBE"/>
    <w:rsid w:val="003B6824"/>
    <w:rsid w:val="003C5C8B"/>
    <w:rsid w:val="003E2B3F"/>
    <w:rsid w:val="003F127F"/>
    <w:rsid w:val="003F1C06"/>
    <w:rsid w:val="003F6F85"/>
    <w:rsid w:val="00400E12"/>
    <w:rsid w:val="00401F70"/>
    <w:rsid w:val="00425BAF"/>
    <w:rsid w:val="004275C6"/>
    <w:rsid w:val="00432A9D"/>
    <w:rsid w:val="00434945"/>
    <w:rsid w:val="004356D5"/>
    <w:rsid w:val="00445273"/>
    <w:rsid w:val="004460D7"/>
    <w:rsid w:val="00454ABD"/>
    <w:rsid w:val="004664BB"/>
    <w:rsid w:val="0047146F"/>
    <w:rsid w:val="00471C82"/>
    <w:rsid w:val="00480D86"/>
    <w:rsid w:val="00481DC0"/>
    <w:rsid w:val="00487017"/>
    <w:rsid w:val="004942AE"/>
    <w:rsid w:val="004A4C82"/>
    <w:rsid w:val="004A7584"/>
    <w:rsid w:val="004B06F1"/>
    <w:rsid w:val="004B4363"/>
    <w:rsid w:val="004C0128"/>
    <w:rsid w:val="004C0F59"/>
    <w:rsid w:val="004C4101"/>
    <w:rsid w:val="004D1772"/>
    <w:rsid w:val="004D1BB5"/>
    <w:rsid w:val="004E1909"/>
    <w:rsid w:val="004F0B39"/>
    <w:rsid w:val="004F4885"/>
    <w:rsid w:val="004F7677"/>
    <w:rsid w:val="004F7D46"/>
    <w:rsid w:val="00500CA3"/>
    <w:rsid w:val="00505D49"/>
    <w:rsid w:val="00514487"/>
    <w:rsid w:val="00514A92"/>
    <w:rsid w:val="00521F21"/>
    <w:rsid w:val="0052242B"/>
    <w:rsid w:val="00523D66"/>
    <w:rsid w:val="00524304"/>
    <w:rsid w:val="005317B8"/>
    <w:rsid w:val="00533573"/>
    <w:rsid w:val="00552A5A"/>
    <w:rsid w:val="00553E42"/>
    <w:rsid w:val="0056629F"/>
    <w:rsid w:val="00573A7E"/>
    <w:rsid w:val="00580E99"/>
    <w:rsid w:val="0058605B"/>
    <w:rsid w:val="0058652F"/>
    <w:rsid w:val="005A35F0"/>
    <w:rsid w:val="005A77E1"/>
    <w:rsid w:val="005B77EA"/>
    <w:rsid w:val="005C5CC8"/>
    <w:rsid w:val="005C7F3A"/>
    <w:rsid w:val="005E35D0"/>
    <w:rsid w:val="005E3DA6"/>
    <w:rsid w:val="005E73E3"/>
    <w:rsid w:val="005E7840"/>
    <w:rsid w:val="00604A48"/>
    <w:rsid w:val="0060769B"/>
    <w:rsid w:val="006151FD"/>
    <w:rsid w:val="00616E02"/>
    <w:rsid w:val="00617FB7"/>
    <w:rsid w:val="0063053B"/>
    <w:rsid w:val="00633B4E"/>
    <w:rsid w:val="0065066F"/>
    <w:rsid w:val="00652C72"/>
    <w:rsid w:val="00656472"/>
    <w:rsid w:val="00664019"/>
    <w:rsid w:val="00665AE7"/>
    <w:rsid w:val="00673F47"/>
    <w:rsid w:val="00682B53"/>
    <w:rsid w:val="00695268"/>
    <w:rsid w:val="006A0F8A"/>
    <w:rsid w:val="006A523C"/>
    <w:rsid w:val="006A554F"/>
    <w:rsid w:val="006B014C"/>
    <w:rsid w:val="006C0F2E"/>
    <w:rsid w:val="006C2CD4"/>
    <w:rsid w:val="006C4E85"/>
    <w:rsid w:val="006D2000"/>
    <w:rsid w:val="006D57AA"/>
    <w:rsid w:val="006F1044"/>
    <w:rsid w:val="00700221"/>
    <w:rsid w:val="00700479"/>
    <w:rsid w:val="00705996"/>
    <w:rsid w:val="0070661D"/>
    <w:rsid w:val="0071175C"/>
    <w:rsid w:val="007145A0"/>
    <w:rsid w:val="00715D72"/>
    <w:rsid w:val="00717F0D"/>
    <w:rsid w:val="0074125F"/>
    <w:rsid w:val="00757CE5"/>
    <w:rsid w:val="00772EBB"/>
    <w:rsid w:val="00786A92"/>
    <w:rsid w:val="007917EA"/>
    <w:rsid w:val="007A00AA"/>
    <w:rsid w:val="007A2FBB"/>
    <w:rsid w:val="007B0CF7"/>
    <w:rsid w:val="007C754E"/>
    <w:rsid w:val="007D085E"/>
    <w:rsid w:val="007D3870"/>
    <w:rsid w:val="007D7A37"/>
    <w:rsid w:val="007E7884"/>
    <w:rsid w:val="007F0741"/>
    <w:rsid w:val="007F2EFC"/>
    <w:rsid w:val="007F492F"/>
    <w:rsid w:val="007F762C"/>
    <w:rsid w:val="008024EB"/>
    <w:rsid w:val="00803A5F"/>
    <w:rsid w:val="00804EF9"/>
    <w:rsid w:val="00807B3D"/>
    <w:rsid w:val="00814BB5"/>
    <w:rsid w:val="008153B4"/>
    <w:rsid w:val="0081793C"/>
    <w:rsid w:val="008207EC"/>
    <w:rsid w:val="008226C5"/>
    <w:rsid w:val="00833F0D"/>
    <w:rsid w:val="008344C3"/>
    <w:rsid w:val="0084394E"/>
    <w:rsid w:val="00846F87"/>
    <w:rsid w:val="008524FF"/>
    <w:rsid w:val="00877EA7"/>
    <w:rsid w:val="0089589E"/>
    <w:rsid w:val="008A429F"/>
    <w:rsid w:val="008B0CF8"/>
    <w:rsid w:val="008B11FE"/>
    <w:rsid w:val="008B3D78"/>
    <w:rsid w:val="008C0B12"/>
    <w:rsid w:val="008C224F"/>
    <w:rsid w:val="008C7F37"/>
    <w:rsid w:val="008E4CE5"/>
    <w:rsid w:val="008E7D68"/>
    <w:rsid w:val="008E7E20"/>
    <w:rsid w:val="00901E58"/>
    <w:rsid w:val="0091757B"/>
    <w:rsid w:val="00927153"/>
    <w:rsid w:val="00935F8E"/>
    <w:rsid w:val="00936340"/>
    <w:rsid w:val="009375BC"/>
    <w:rsid w:val="009463F3"/>
    <w:rsid w:val="0094696F"/>
    <w:rsid w:val="00953D26"/>
    <w:rsid w:val="0095715A"/>
    <w:rsid w:val="00960A2C"/>
    <w:rsid w:val="00964F6B"/>
    <w:rsid w:val="009656F0"/>
    <w:rsid w:val="00971465"/>
    <w:rsid w:val="00973841"/>
    <w:rsid w:val="00976050"/>
    <w:rsid w:val="00976DCF"/>
    <w:rsid w:val="0098368D"/>
    <w:rsid w:val="00987B57"/>
    <w:rsid w:val="009945A8"/>
    <w:rsid w:val="00997750"/>
    <w:rsid w:val="009A784E"/>
    <w:rsid w:val="009B60F7"/>
    <w:rsid w:val="009B7871"/>
    <w:rsid w:val="009D4917"/>
    <w:rsid w:val="009D5381"/>
    <w:rsid w:val="009E071F"/>
    <w:rsid w:val="009E2F1C"/>
    <w:rsid w:val="009F25F5"/>
    <w:rsid w:val="009F687E"/>
    <w:rsid w:val="00A052DD"/>
    <w:rsid w:val="00A106E7"/>
    <w:rsid w:val="00A23EC2"/>
    <w:rsid w:val="00A3302E"/>
    <w:rsid w:val="00A45E2A"/>
    <w:rsid w:val="00A46F0F"/>
    <w:rsid w:val="00A53D4F"/>
    <w:rsid w:val="00A550F2"/>
    <w:rsid w:val="00A55762"/>
    <w:rsid w:val="00A60710"/>
    <w:rsid w:val="00A65AC7"/>
    <w:rsid w:val="00A866E2"/>
    <w:rsid w:val="00A9383F"/>
    <w:rsid w:val="00AA3896"/>
    <w:rsid w:val="00AA4A1B"/>
    <w:rsid w:val="00AA54C9"/>
    <w:rsid w:val="00AB2007"/>
    <w:rsid w:val="00AC1D61"/>
    <w:rsid w:val="00AD1435"/>
    <w:rsid w:val="00AD54D5"/>
    <w:rsid w:val="00AE28C2"/>
    <w:rsid w:val="00AE6237"/>
    <w:rsid w:val="00AF1A79"/>
    <w:rsid w:val="00B07D62"/>
    <w:rsid w:val="00B108C9"/>
    <w:rsid w:val="00B129BB"/>
    <w:rsid w:val="00B1304F"/>
    <w:rsid w:val="00B15169"/>
    <w:rsid w:val="00B17820"/>
    <w:rsid w:val="00B2016A"/>
    <w:rsid w:val="00B25991"/>
    <w:rsid w:val="00B42D98"/>
    <w:rsid w:val="00B606C1"/>
    <w:rsid w:val="00B617BC"/>
    <w:rsid w:val="00B70D38"/>
    <w:rsid w:val="00B760D8"/>
    <w:rsid w:val="00B761EB"/>
    <w:rsid w:val="00B83C1A"/>
    <w:rsid w:val="00B86CD3"/>
    <w:rsid w:val="00B87612"/>
    <w:rsid w:val="00B921AB"/>
    <w:rsid w:val="00BA6FFC"/>
    <w:rsid w:val="00BB2026"/>
    <w:rsid w:val="00BB20DA"/>
    <w:rsid w:val="00BB38C4"/>
    <w:rsid w:val="00BB4CCE"/>
    <w:rsid w:val="00BD0553"/>
    <w:rsid w:val="00BD239A"/>
    <w:rsid w:val="00BD6F28"/>
    <w:rsid w:val="00BE2D95"/>
    <w:rsid w:val="00BE5D3C"/>
    <w:rsid w:val="00BE7099"/>
    <w:rsid w:val="00BF0E6D"/>
    <w:rsid w:val="00C031B3"/>
    <w:rsid w:val="00C049BB"/>
    <w:rsid w:val="00C06745"/>
    <w:rsid w:val="00C13207"/>
    <w:rsid w:val="00C156C7"/>
    <w:rsid w:val="00C26C0E"/>
    <w:rsid w:val="00C353D8"/>
    <w:rsid w:val="00C44ADC"/>
    <w:rsid w:val="00C4649D"/>
    <w:rsid w:val="00C764A8"/>
    <w:rsid w:val="00C77977"/>
    <w:rsid w:val="00CA1274"/>
    <w:rsid w:val="00CA1538"/>
    <w:rsid w:val="00CA5982"/>
    <w:rsid w:val="00CA5EA6"/>
    <w:rsid w:val="00CB2D0E"/>
    <w:rsid w:val="00CB2EB5"/>
    <w:rsid w:val="00CB6329"/>
    <w:rsid w:val="00CC4A48"/>
    <w:rsid w:val="00CD32F0"/>
    <w:rsid w:val="00CD77DC"/>
    <w:rsid w:val="00CF2A54"/>
    <w:rsid w:val="00CF5F6C"/>
    <w:rsid w:val="00D0374A"/>
    <w:rsid w:val="00D039B8"/>
    <w:rsid w:val="00D12995"/>
    <w:rsid w:val="00D204F4"/>
    <w:rsid w:val="00D2521A"/>
    <w:rsid w:val="00D26AFD"/>
    <w:rsid w:val="00D33340"/>
    <w:rsid w:val="00D40D2F"/>
    <w:rsid w:val="00D41382"/>
    <w:rsid w:val="00D53EAB"/>
    <w:rsid w:val="00D545F1"/>
    <w:rsid w:val="00D55426"/>
    <w:rsid w:val="00D6348B"/>
    <w:rsid w:val="00D6652D"/>
    <w:rsid w:val="00D9012F"/>
    <w:rsid w:val="00DA0BA8"/>
    <w:rsid w:val="00DA148D"/>
    <w:rsid w:val="00DA232C"/>
    <w:rsid w:val="00DB5977"/>
    <w:rsid w:val="00DC65B3"/>
    <w:rsid w:val="00DD0E8D"/>
    <w:rsid w:val="00DD3111"/>
    <w:rsid w:val="00DD4CCB"/>
    <w:rsid w:val="00DD50E7"/>
    <w:rsid w:val="00DD536E"/>
    <w:rsid w:val="00DD7D1D"/>
    <w:rsid w:val="00DE7C42"/>
    <w:rsid w:val="00DF1F62"/>
    <w:rsid w:val="00DF776E"/>
    <w:rsid w:val="00DF7982"/>
    <w:rsid w:val="00E15621"/>
    <w:rsid w:val="00E16312"/>
    <w:rsid w:val="00E54151"/>
    <w:rsid w:val="00E603EC"/>
    <w:rsid w:val="00E64CD0"/>
    <w:rsid w:val="00E663FA"/>
    <w:rsid w:val="00E74A64"/>
    <w:rsid w:val="00E77BF2"/>
    <w:rsid w:val="00E83868"/>
    <w:rsid w:val="00E91663"/>
    <w:rsid w:val="00E96A4F"/>
    <w:rsid w:val="00EA05A5"/>
    <w:rsid w:val="00EA476C"/>
    <w:rsid w:val="00EB0016"/>
    <w:rsid w:val="00EB1CE2"/>
    <w:rsid w:val="00EB360E"/>
    <w:rsid w:val="00EB396C"/>
    <w:rsid w:val="00EC29DF"/>
    <w:rsid w:val="00EC2B3B"/>
    <w:rsid w:val="00EC35EB"/>
    <w:rsid w:val="00EE46EA"/>
    <w:rsid w:val="00EF5385"/>
    <w:rsid w:val="00F01C00"/>
    <w:rsid w:val="00F075D8"/>
    <w:rsid w:val="00F12892"/>
    <w:rsid w:val="00F12963"/>
    <w:rsid w:val="00F15523"/>
    <w:rsid w:val="00F221DC"/>
    <w:rsid w:val="00F24921"/>
    <w:rsid w:val="00F372D5"/>
    <w:rsid w:val="00F37C2B"/>
    <w:rsid w:val="00F4187D"/>
    <w:rsid w:val="00F4313F"/>
    <w:rsid w:val="00F52F86"/>
    <w:rsid w:val="00F572B3"/>
    <w:rsid w:val="00F7656E"/>
    <w:rsid w:val="00FA17BE"/>
    <w:rsid w:val="00FA2CE5"/>
    <w:rsid w:val="00FA7F58"/>
    <w:rsid w:val="00FB5B7A"/>
    <w:rsid w:val="00FB74D8"/>
    <w:rsid w:val="00FB7888"/>
    <w:rsid w:val="00FC021E"/>
    <w:rsid w:val="00FC1FEE"/>
    <w:rsid w:val="00FD4950"/>
    <w:rsid w:val="00FD63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2E9392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semiHidden="0" w:uiPriority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7888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A46F0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46406D"/>
    <w:rPr>
      <w:sz w:val="24"/>
      <w:szCs w:val="24"/>
    </w:rPr>
  </w:style>
  <w:style w:type="character" w:styleId="PageNumber">
    <w:name w:val="page number"/>
    <w:basedOn w:val="DefaultParagraphFont"/>
    <w:uiPriority w:val="99"/>
    <w:rsid w:val="00A46F0F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rsid w:val="0032375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32375E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945A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E46E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46EA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E46E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E46EA"/>
    <w:rPr>
      <w:noProof/>
      <w:sz w:val="24"/>
      <w:szCs w:val="24"/>
    </w:rPr>
  </w:style>
  <w:style w:type="table" w:styleId="TableGrid">
    <w:name w:val="Table Grid"/>
    <w:basedOn w:val="TableNormal"/>
    <w:rsid w:val="00523D66"/>
    <w:rPr>
      <w:rFonts w:ascii="Calibri" w:eastAsia="Calibri" w:hAnsi="Calibr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semiHidden="0" w:uiPriority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7888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A46F0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46406D"/>
    <w:rPr>
      <w:sz w:val="24"/>
      <w:szCs w:val="24"/>
    </w:rPr>
  </w:style>
  <w:style w:type="character" w:styleId="PageNumber">
    <w:name w:val="page number"/>
    <w:basedOn w:val="DefaultParagraphFont"/>
    <w:uiPriority w:val="99"/>
    <w:rsid w:val="00A46F0F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rsid w:val="0032375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32375E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945A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E46E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E46EA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E46E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E46EA"/>
    <w:rPr>
      <w:noProof/>
      <w:sz w:val="24"/>
      <w:szCs w:val="24"/>
    </w:rPr>
  </w:style>
  <w:style w:type="table" w:styleId="TableGrid">
    <w:name w:val="Table Grid"/>
    <w:basedOn w:val="TableNormal"/>
    <w:rsid w:val="00523D66"/>
    <w:rPr>
      <w:rFonts w:ascii="Calibri" w:eastAsia="Calibri" w:hAnsi="Calibr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789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6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3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4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5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62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77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4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75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69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49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18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8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4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77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43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47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62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0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6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97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35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33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65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7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7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3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52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png"/><Relationship Id="rId12" Type="http://schemas.openxmlformats.org/officeDocument/2006/relationships/header" Target="header1.xml"/><Relationship Id="rId13" Type="http://schemas.openxmlformats.org/officeDocument/2006/relationships/header" Target="head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E372C34-9022-B94A-B9A0-249711D5F2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8</Pages>
  <Words>4503</Words>
  <Characters>25670</Characters>
  <Application>Microsoft Macintosh Word</Application>
  <DocSecurity>4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lementary Figures</vt:lpstr>
    </vt:vector>
  </TitlesOfParts>
  <Company>Hewlett-Packard</Company>
  <LinksUpToDate>false</LinksUpToDate>
  <CharactersWithSpaces>301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Figures</dc:title>
  <dc:creator>jcaswell</dc:creator>
  <cp:lastModifiedBy>Elad Ziv</cp:lastModifiedBy>
  <cp:revision>2</cp:revision>
  <dcterms:created xsi:type="dcterms:W3CDTF">2015-09-10T05:00:00Z</dcterms:created>
  <dcterms:modified xsi:type="dcterms:W3CDTF">2015-09-10T05:00:00Z</dcterms:modified>
</cp:coreProperties>
</file>